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6940E4" w14:textId="40FB8B27" w:rsidR="00C41026" w:rsidRDefault="00654140" w:rsidP="00841AA6">
      <w:pPr>
        <w:spacing w:line="276" w:lineRule="auto"/>
        <w:jc w:val="both"/>
        <w:rPr>
          <w:rFonts w:ascii="Garamond" w:eastAsiaTheme="majorEastAsia" w:hAnsi="Garamond" w:cstheme="majorBidi"/>
          <w:color w:val="000000" w:themeColor="text1"/>
          <w:sz w:val="32"/>
          <w:szCs w:val="32"/>
        </w:rPr>
      </w:pPr>
      <w:r w:rsidRPr="00654140">
        <w:rPr>
          <w:rFonts w:ascii="Garamond" w:eastAsiaTheme="majorEastAsia" w:hAnsi="Garamond" w:cstheme="majorBidi"/>
          <w:color w:val="000000" w:themeColor="text1"/>
          <w:sz w:val="32"/>
          <w:szCs w:val="32"/>
        </w:rPr>
        <w:t>Balancing Politics and Parenthood: Public Perceptions of MPs Taking Parental Leave in the UK</w:t>
      </w:r>
      <w:r w:rsidR="00EA3C2C">
        <w:rPr>
          <w:rFonts w:ascii="Garamond" w:eastAsiaTheme="majorEastAsia" w:hAnsi="Garamond" w:cstheme="majorBidi"/>
          <w:color w:val="000000" w:themeColor="text1"/>
          <w:sz w:val="32"/>
          <w:szCs w:val="32"/>
        </w:rPr>
        <w:t xml:space="preserve"> </w:t>
      </w:r>
    </w:p>
    <w:p w14:paraId="09539D26" w14:textId="77777777" w:rsidR="00EF60E8" w:rsidRDefault="00EF60E8" w:rsidP="00841AA6">
      <w:pPr>
        <w:spacing w:line="276" w:lineRule="auto"/>
        <w:jc w:val="both"/>
        <w:rPr>
          <w:rFonts w:ascii="Garamond" w:eastAsiaTheme="majorEastAsia" w:hAnsi="Garamond" w:cstheme="majorBidi"/>
          <w:color w:val="000000" w:themeColor="text1"/>
          <w:sz w:val="32"/>
          <w:szCs w:val="32"/>
        </w:rPr>
      </w:pPr>
    </w:p>
    <w:p w14:paraId="0E33BF74" w14:textId="780A309B" w:rsidR="00EF60E8" w:rsidRDefault="00EF60E8" w:rsidP="00841AA6">
      <w:pPr>
        <w:spacing w:line="276" w:lineRule="auto"/>
        <w:jc w:val="both"/>
        <w:rPr>
          <w:rFonts w:ascii="Garamond" w:eastAsiaTheme="majorEastAsia" w:hAnsi="Garamond" w:cstheme="majorBidi"/>
          <w:color w:val="000000" w:themeColor="text1"/>
          <w:sz w:val="32"/>
          <w:szCs w:val="32"/>
        </w:rPr>
      </w:pPr>
      <w:r>
        <w:rPr>
          <w:rFonts w:ascii="Garamond" w:eastAsiaTheme="majorEastAsia" w:hAnsi="Garamond" w:cstheme="majorBidi"/>
          <w:color w:val="000000" w:themeColor="text1"/>
          <w:sz w:val="32"/>
          <w:szCs w:val="32"/>
        </w:rPr>
        <w:t xml:space="preserve">Short title: Balancing Politics and Parenthood: </w:t>
      </w:r>
      <w:r w:rsidR="00166320">
        <w:rPr>
          <w:rFonts w:ascii="Garamond" w:eastAsiaTheme="majorEastAsia" w:hAnsi="Garamond" w:cstheme="majorBidi"/>
          <w:color w:val="000000" w:themeColor="text1"/>
          <w:sz w:val="32"/>
          <w:szCs w:val="32"/>
        </w:rPr>
        <w:t>Perceptions of MPs’ Parental Leave</w:t>
      </w:r>
    </w:p>
    <w:p w14:paraId="4B6F6139" w14:textId="77777777" w:rsidR="008F3DAB" w:rsidRPr="00FC1FDA" w:rsidRDefault="008F3DAB" w:rsidP="00841AA6">
      <w:pPr>
        <w:spacing w:line="276" w:lineRule="auto"/>
        <w:jc w:val="both"/>
        <w:rPr>
          <w:rFonts w:ascii="Garamond" w:hAnsi="Garamond" w:cs="Arial"/>
          <w:u w:val="single"/>
        </w:rPr>
      </w:pPr>
    </w:p>
    <w:p w14:paraId="08C74D12" w14:textId="78D4663E" w:rsidR="00E20BE5" w:rsidRPr="00553F52" w:rsidRDefault="00E20BE5" w:rsidP="00E20BE5">
      <w:pPr>
        <w:rPr>
          <w:rFonts w:ascii="Times" w:hAnsi="Times" w:cs="Times New Roman"/>
          <w:color w:val="1C1D1E"/>
          <w:shd w:val="clear" w:color="auto" w:fill="FFFFFF"/>
        </w:rPr>
      </w:pPr>
      <w:r w:rsidRPr="00553F52">
        <w:rPr>
          <w:rFonts w:ascii="Times" w:hAnsi="Times" w:cs="Times New Roman"/>
          <w:b/>
          <w:bCs/>
          <w:color w:val="1C1D1E"/>
          <w:shd w:val="clear" w:color="auto" w:fill="FFFFFF"/>
        </w:rPr>
        <w:t xml:space="preserve">Author: </w:t>
      </w:r>
      <w:r w:rsidRPr="00553F52">
        <w:rPr>
          <w:rFonts w:ascii="Times" w:hAnsi="Times" w:cs="Times New Roman"/>
          <w:color w:val="1C1D1E"/>
          <w:shd w:val="clear" w:color="auto" w:fill="FFFFFF"/>
        </w:rPr>
        <w:t xml:space="preserve">Dr Jessica C. Smith, </w:t>
      </w:r>
      <w:r w:rsidR="004B7930">
        <w:rPr>
          <w:rFonts w:ascii="Times" w:hAnsi="Times" w:cs="Times New Roman"/>
          <w:color w:val="1C1D1E"/>
          <w:shd w:val="clear" w:color="auto" w:fill="FFFFFF"/>
        </w:rPr>
        <w:t xml:space="preserve">Department of Politics and International Relations, </w:t>
      </w:r>
      <w:r w:rsidRPr="00553F52">
        <w:rPr>
          <w:rFonts w:ascii="Times" w:hAnsi="Times" w:cs="Times New Roman"/>
          <w:color w:val="1C1D1E"/>
          <w:shd w:val="clear" w:color="auto" w:fill="FFFFFF"/>
        </w:rPr>
        <w:t>University of Southampton</w:t>
      </w:r>
      <w:r w:rsidRPr="00553F52">
        <w:rPr>
          <w:rFonts w:ascii="Times" w:hAnsi="Times"/>
        </w:rPr>
        <w:t xml:space="preserve"> j.c.smith@soton.ac.uk</w:t>
      </w:r>
      <w:r w:rsidRPr="00553F52">
        <w:rPr>
          <w:rFonts w:ascii="Times" w:hAnsi="Times" w:cs="Times New Roman"/>
          <w:color w:val="1C1D1E"/>
          <w:shd w:val="clear" w:color="auto" w:fill="FFFFFF"/>
        </w:rPr>
        <w:t xml:space="preserve"> </w:t>
      </w:r>
    </w:p>
    <w:p w14:paraId="60E47138" w14:textId="77777777" w:rsidR="00E20BE5" w:rsidRPr="00553F52" w:rsidRDefault="00E20BE5" w:rsidP="00E20BE5">
      <w:pPr>
        <w:spacing w:line="276" w:lineRule="auto"/>
        <w:jc w:val="both"/>
        <w:rPr>
          <w:rFonts w:ascii="Times" w:hAnsi="Times" w:cs="Times New Roman"/>
          <w:i/>
          <w:iCs/>
        </w:rPr>
      </w:pPr>
    </w:p>
    <w:p w14:paraId="36D86EB3" w14:textId="77777777" w:rsidR="00E20BE5" w:rsidRPr="00553F52" w:rsidRDefault="00E20BE5" w:rsidP="00E20BE5">
      <w:pPr>
        <w:spacing w:line="276" w:lineRule="auto"/>
        <w:jc w:val="both"/>
        <w:rPr>
          <w:rFonts w:ascii="Times" w:hAnsi="Times" w:cs="Times New Roman"/>
        </w:rPr>
      </w:pPr>
      <w:r w:rsidRPr="00553F52">
        <w:rPr>
          <w:rFonts w:ascii="Times" w:hAnsi="Times" w:cs="Times New Roman"/>
          <w:b/>
          <w:bCs/>
          <w:i/>
          <w:iCs/>
        </w:rPr>
        <w:t xml:space="preserve">Competing Interests: </w:t>
      </w:r>
      <w:r w:rsidRPr="00553F52">
        <w:rPr>
          <w:rFonts w:ascii="Times" w:hAnsi="Times" w:cs="Times New Roman"/>
        </w:rPr>
        <w:t>The author declares none.</w:t>
      </w:r>
    </w:p>
    <w:p w14:paraId="281B9E73" w14:textId="77777777" w:rsidR="00E20BE5" w:rsidRPr="00553F52" w:rsidRDefault="00E20BE5" w:rsidP="00E20BE5">
      <w:pPr>
        <w:spacing w:line="276" w:lineRule="auto"/>
        <w:jc w:val="both"/>
        <w:rPr>
          <w:rFonts w:ascii="Times" w:hAnsi="Times" w:cs="Times New Roman"/>
        </w:rPr>
      </w:pPr>
    </w:p>
    <w:p w14:paraId="469A57F3" w14:textId="77777777" w:rsidR="00E20BE5" w:rsidRPr="00553F52" w:rsidRDefault="00E20BE5" w:rsidP="00E20BE5">
      <w:pPr>
        <w:spacing w:line="276" w:lineRule="auto"/>
        <w:jc w:val="both"/>
        <w:rPr>
          <w:rFonts w:ascii="Times" w:hAnsi="Times" w:cs="Times New Roman"/>
        </w:rPr>
      </w:pPr>
      <w:r w:rsidRPr="00553F52">
        <w:rPr>
          <w:rFonts w:ascii="Times" w:hAnsi="Times" w:cs="Times New Roman"/>
          <w:b/>
          <w:bCs/>
          <w:i/>
          <w:iCs/>
        </w:rPr>
        <w:t xml:space="preserve">Funding Statement: </w:t>
      </w:r>
      <w:r w:rsidRPr="00553F52">
        <w:rPr>
          <w:rFonts w:ascii="Times" w:hAnsi="Times" w:cs="Times New Roman"/>
        </w:rPr>
        <w:t>Funding by the British Academy (SRG2021\210828)</w:t>
      </w:r>
    </w:p>
    <w:p w14:paraId="2A2CEBA2" w14:textId="77777777" w:rsidR="00E20BE5" w:rsidRPr="00553F52" w:rsidRDefault="00E20BE5" w:rsidP="00E20BE5">
      <w:pPr>
        <w:rPr>
          <w:rFonts w:ascii="Times" w:hAnsi="Times" w:cs="Times New Roman"/>
          <w:color w:val="1C1D1E"/>
          <w:shd w:val="clear" w:color="auto" w:fill="FFFFFF"/>
        </w:rPr>
      </w:pPr>
    </w:p>
    <w:p w14:paraId="18585DFA" w14:textId="77777777" w:rsidR="00E20BE5" w:rsidRPr="00553F52" w:rsidRDefault="00E20BE5" w:rsidP="00E20BE5">
      <w:pPr>
        <w:rPr>
          <w:rFonts w:ascii="Times" w:hAnsi="Times" w:cs="Times New Roman"/>
          <w:color w:val="1C1D1E"/>
          <w:shd w:val="clear" w:color="auto" w:fill="FFFFFF"/>
        </w:rPr>
      </w:pPr>
      <w:r w:rsidRPr="00553F52">
        <w:rPr>
          <w:rFonts w:ascii="Times" w:hAnsi="Times" w:cs="Times New Roman"/>
          <w:b/>
          <w:bCs/>
          <w:i/>
          <w:iCs/>
          <w:color w:val="1C1D1E"/>
          <w:shd w:val="clear" w:color="auto" w:fill="FFFFFF"/>
        </w:rPr>
        <w:t xml:space="preserve">Ethics approval: </w:t>
      </w:r>
      <w:r w:rsidRPr="00553F52">
        <w:rPr>
          <w:rFonts w:ascii="Times" w:hAnsi="Times" w:cs="Times New Roman"/>
          <w:color w:val="1C1D1E"/>
          <w:shd w:val="clear" w:color="auto" w:fill="FFFFFF"/>
        </w:rPr>
        <w:t>Approved by University of Southampton Ethics Committee ERGO number 64121</w:t>
      </w:r>
    </w:p>
    <w:p w14:paraId="1119F52C" w14:textId="77777777" w:rsidR="00E20BE5" w:rsidRPr="00553F52" w:rsidRDefault="00E20BE5" w:rsidP="00E20BE5">
      <w:pPr>
        <w:rPr>
          <w:rFonts w:ascii="Times" w:hAnsi="Times" w:cs="Times New Roman"/>
          <w:color w:val="1C1D1E"/>
          <w:shd w:val="clear" w:color="auto" w:fill="FFFFFF"/>
        </w:rPr>
      </w:pPr>
    </w:p>
    <w:p w14:paraId="4E136AFB" w14:textId="3246E7BF" w:rsidR="00C57AA2" w:rsidRPr="00553F52" w:rsidRDefault="00E20BE5" w:rsidP="00E20BE5">
      <w:pPr>
        <w:rPr>
          <w:rFonts w:ascii="Times" w:hAnsi="Times" w:cs="Times New Roman"/>
          <w:color w:val="1C1D1E"/>
          <w:shd w:val="clear" w:color="auto" w:fill="FFFFFF"/>
        </w:rPr>
      </w:pPr>
      <w:r w:rsidRPr="00553F52">
        <w:rPr>
          <w:rFonts w:ascii="Times" w:hAnsi="Times" w:cs="Times New Roman"/>
          <w:b/>
          <w:bCs/>
          <w:i/>
          <w:iCs/>
          <w:color w:val="1C1D1E"/>
          <w:shd w:val="clear" w:color="auto" w:fill="FFFFFF"/>
        </w:rPr>
        <w:t xml:space="preserve">Data availability statement: </w:t>
      </w:r>
      <w:r w:rsidRPr="00553F52">
        <w:rPr>
          <w:rFonts w:ascii="Times" w:hAnsi="Times" w:cs="Times New Roman"/>
          <w:color w:val="1C1D1E"/>
          <w:shd w:val="clear" w:color="auto" w:fill="FFFFFF"/>
        </w:rPr>
        <w:t xml:space="preserve">All data to enable replication is available upon request from the corresponding author. </w:t>
      </w:r>
    </w:p>
    <w:p w14:paraId="5797DEFB" w14:textId="183BD2F7" w:rsidR="00E20BE5" w:rsidRDefault="00E20BE5" w:rsidP="000731FB">
      <w:pPr>
        <w:spacing w:line="276" w:lineRule="auto"/>
        <w:jc w:val="both"/>
        <w:rPr>
          <w:rFonts w:ascii="Garamond" w:hAnsi="Garamond"/>
        </w:rPr>
      </w:pPr>
    </w:p>
    <w:p w14:paraId="4A18FF68" w14:textId="3B44BF8D" w:rsidR="008F3DAB" w:rsidRDefault="008F3DAB" w:rsidP="000731FB">
      <w:pPr>
        <w:spacing w:line="276" w:lineRule="auto"/>
        <w:jc w:val="both"/>
        <w:rPr>
          <w:rFonts w:ascii="Garamond" w:hAnsi="Garamond"/>
        </w:rPr>
      </w:pPr>
      <w:r w:rsidRPr="00C57AA2">
        <w:rPr>
          <w:rFonts w:ascii="Garamond" w:hAnsi="Garamond"/>
          <w:b/>
          <w:bCs/>
        </w:rPr>
        <w:t>Abstract</w:t>
      </w:r>
      <w:r>
        <w:rPr>
          <w:rFonts w:ascii="Garamond" w:hAnsi="Garamond"/>
        </w:rPr>
        <w:t>:</w:t>
      </w:r>
    </w:p>
    <w:p w14:paraId="124BB31D" w14:textId="77777777" w:rsidR="008F3DAB" w:rsidRDefault="008F3DAB" w:rsidP="000731FB">
      <w:pPr>
        <w:spacing w:line="276" w:lineRule="auto"/>
        <w:jc w:val="both"/>
        <w:rPr>
          <w:rFonts w:ascii="Garamond" w:hAnsi="Garamond"/>
        </w:rPr>
      </w:pPr>
    </w:p>
    <w:p w14:paraId="700E8F1D" w14:textId="154D7540" w:rsidR="000731FB" w:rsidRPr="00FC1FDA" w:rsidRDefault="000731FB" w:rsidP="000731FB">
      <w:pPr>
        <w:spacing w:line="276" w:lineRule="auto"/>
        <w:jc w:val="both"/>
        <w:rPr>
          <w:rFonts w:ascii="Garamond" w:hAnsi="Garamond"/>
        </w:rPr>
      </w:pPr>
      <w:r w:rsidRPr="00FC1FDA">
        <w:rPr>
          <w:rFonts w:ascii="Garamond" w:hAnsi="Garamond"/>
        </w:rPr>
        <w:t xml:space="preserve">Family-friendly practices in parliaments are central to the recruitment and retention of </w:t>
      </w:r>
      <w:r w:rsidR="007751DA" w:rsidRPr="00FC1FDA">
        <w:rPr>
          <w:rFonts w:ascii="Garamond" w:hAnsi="Garamond"/>
        </w:rPr>
        <w:t>diverse</w:t>
      </w:r>
      <w:r w:rsidRPr="00FC1FDA">
        <w:rPr>
          <w:rFonts w:ascii="Garamond" w:hAnsi="Garamond"/>
        </w:rPr>
        <w:t xml:space="preserve"> representatives. Yet</w:t>
      </w:r>
      <w:r w:rsidR="007751DA" w:rsidRPr="00FC1FDA">
        <w:rPr>
          <w:rFonts w:ascii="Garamond" w:hAnsi="Garamond"/>
        </w:rPr>
        <w:t>,</w:t>
      </w:r>
      <w:r w:rsidRPr="00FC1FDA">
        <w:rPr>
          <w:rFonts w:ascii="Garamond" w:hAnsi="Garamond"/>
        </w:rPr>
        <w:t xml:space="preserve"> instituting such reforms raises questions about public reactions, something little tested in current work. </w:t>
      </w:r>
      <w:r w:rsidR="00C33E38" w:rsidRPr="00FC1FDA">
        <w:rPr>
          <w:rFonts w:ascii="Garamond" w:hAnsi="Garamond"/>
        </w:rPr>
        <w:t xml:space="preserve">A </w:t>
      </w:r>
      <w:r w:rsidRPr="00FC1FDA">
        <w:rPr>
          <w:rFonts w:ascii="Garamond" w:hAnsi="Garamond"/>
        </w:rPr>
        <w:t xml:space="preserve">conjoint experiment </w:t>
      </w:r>
      <w:r w:rsidR="007751DA" w:rsidRPr="00FC1FDA">
        <w:rPr>
          <w:rFonts w:ascii="Garamond" w:hAnsi="Garamond"/>
        </w:rPr>
        <w:t>in the UK</w:t>
      </w:r>
      <w:r w:rsidR="00C33E38" w:rsidRPr="00FC1FDA">
        <w:rPr>
          <w:rFonts w:ascii="Garamond" w:hAnsi="Garamond"/>
        </w:rPr>
        <w:t xml:space="preserve"> tests </w:t>
      </w:r>
      <w:r w:rsidRPr="00FC1FDA">
        <w:rPr>
          <w:rFonts w:ascii="Garamond" w:hAnsi="Garamond"/>
        </w:rPr>
        <w:t>if the public punish MPs for taking time off their elected roles for a baby</w:t>
      </w:r>
      <w:r w:rsidR="00C33E38" w:rsidRPr="00FC1FDA">
        <w:rPr>
          <w:rFonts w:ascii="Garamond" w:hAnsi="Garamond"/>
        </w:rPr>
        <w:t>.</w:t>
      </w:r>
      <w:r w:rsidRPr="00FC1FDA">
        <w:rPr>
          <w:rFonts w:ascii="Garamond" w:hAnsi="Garamond"/>
        </w:rPr>
        <w:t xml:space="preserve"> And, importantly, </w:t>
      </w:r>
      <w:r w:rsidR="00C33E38" w:rsidRPr="00FC1FDA">
        <w:rPr>
          <w:rFonts w:ascii="Garamond" w:hAnsi="Garamond"/>
        </w:rPr>
        <w:t xml:space="preserve">asks </w:t>
      </w:r>
      <w:r w:rsidRPr="00FC1FDA">
        <w:rPr>
          <w:rFonts w:ascii="Garamond" w:hAnsi="Garamond"/>
          <w:i/>
          <w:iCs/>
        </w:rPr>
        <w:t>who</w:t>
      </w:r>
      <w:r w:rsidRPr="00FC1FDA">
        <w:rPr>
          <w:rFonts w:ascii="Garamond" w:hAnsi="Garamond"/>
        </w:rPr>
        <w:t xml:space="preserve"> pays the price? Against expectations, MPs who take parental leave are not punished by the public. Voters prefer MPs who are parents, even when </w:t>
      </w:r>
      <w:r w:rsidR="00C33E38" w:rsidRPr="00FC1FDA">
        <w:rPr>
          <w:rFonts w:ascii="Garamond" w:hAnsi="Garamond"/>
        </w:rPr>
        <w:t>they take leave</w:t>
      </w:r>
      <w:r w:rsidRPr="00FC1FDA">
        <w:rPr>
          <w:rFonts w:ascii="Garamond" w:hAnsi="Garamond"/>
        </w:rPr>
        <w:t xml:space="preserve">. Crucially, this preference is contingent upon </w:t>
      </w:r>
      <w:r w:rsidR="007751DA" w:rsidRPr="00FC1FDA">
        <w:rPr>
          <w:rFonts w:ascii="Garamond" w:hAnsi="Garamond"/>
        </w:rPr>
        <w:t>MP sex</w:t>
      </w:r>
      <w:r w:rsidRPr="00FC1FDA">
        <w:rPr>
          <w:rFonts w:ascii="Garamond" w:hAnsi="Garamond"/>
        </w:rPr>
        <w:t xml:space="preserve">. Women MPs who take parental leave </w:t>
      </w:r>
      <w:r w:rsidR="00C33E38" w:rsidRPr="00FC1FDA">
        <w:rPr>
          <w:rFonts w:ascii="Garamond" w:hAnsi="Garamond"/>
        </w:rPr>
        <w:t xml:space="preserve">are </w:t>
      </w:r>
      <w:r w:rsidRPr="00FC1FDA">
        <w:rPr>
          <w:rFonts w:ascii="Garamond" w:hAnsi="Garamond"/>
        </w:rPr>
        <w:t xml:space="preserve">consistently the preferred choice over their male counterparts. </w:t>
      </w:r>
      <w:r w:rsidR="007751DA" w:rsidRPr="00FC1FDA">
        <w:rPr>
          <w:rFonts w:ascii="Garamond" w:hAnsi="Garamond"/>
        </w:rPr>
        <w:t>When</w:t>
      </w:r>
      <w:r w:rsidRPr="00FC1FDA">
        <w:rPr>
          <w:rFonts w:ascii="Garamond" w:hAnsi="Garamond"/>
        </w:rPr>
        <w:t xml:space="preserve"> the "costs" of parenthood are emphasized, women MPs receive a parenthood benefit, while men MPs do not. </w:t>
      </w:r>
      <w:r w:rsidR="00BE5AD6" w:rsidRPr="00FC1FDA">
        <w:rPr>
          <w:rFonts w:ascii="Garamond" w:hAnsi="Garamond"/>
        </w:rPr>
        <w:t xml:space="preserve">The </w:t>
      </w:r>
      <w:r w:rsidR="007751DA" w:rsidRPr="00FC1FDA">
        <w:rPr>
          <w:rFonts w:ascii="Garamond" w:hAnsi="Garamond"/>
        </w:rPr>
        <w:t>findings align with the recent positive bias for women in electoral choice experiments and</w:t>
      </w:r>
      <w:r w:rsidR="00BE5AD6" w:rsidRPr="00FC1FDA">
        <w:rPr>
          <w:rFonts w:ascii="Garamond" w:hAnsi="Garamond"/>
        </w:rPr>
        <w:t xml:space="preserve"> </w:t>
      </w:r>
      <w:r w:rsidR="007751DA" w:rsidRPr="00FC1FDA">
        <w:rPr>
          <w:rFonts w:ascii="Garamond" w:hAnsi="Garamond"/>
        </w:rPr>
        <w:t>lend</w:t>
      </w:r>
      <w:r w:rsidRPr="00FC1FDA">
        <w:rPr>
          <w:rFonts w:ascii="Garamond" w:hAnsi="Garamond"/>
        </w:rPr>
        <w:t xml:space="preserve"> further support </w:t>
      </w:r>
      <w:r w:rsidR="007751DA" w:rsidRPr="00FC1FDA">
        <w:rPr>
          <w:rFonts w:ascii="Garamond" w:hAnsi="Garamond"/>
        </w:rPr>
        <w:t>to</w:t>
      </w:r>
      <w:r w:rsidRPr="00FC1FDA">
        <w:rPr>
          <w:rFonts w:ascii="Garamond" w:hAnsi="Garamond"/>
        </w:rPr>
        <w:t xml:space="preserve"> </w:t>
      </w:r>
      <w:r w:rsidR="00C33E38" w:rsidRPr="00FC1FDA">
        <w:rPr>
          <w:rFonts w:ascii="Garamond" w:hAnsi="Garamond"/>
        </w:rPr>
        <w:t>implementing</w:t>
      </w:r>
      <w:r w:rsidR="007751DA" w:rsidRPr="00FC1FDA">
        <w:rPr>
          <w:rFonts w:ascii="Garamond" w:hAnsi="Garamond"/>
        </w:rPr>
        <w:t xml:space="preserve"> </w:t>
      </w:r>
      <w:r w:rsidRPr="00FC1FDA">
        <w:rPr>
          <w:rFonts w:ascii="Garamond" w:hAnsi="Garamond"/>
        </w:rPr>
        <w:t>family-friendly policies in politics.</w:t>
      </w:r>
    </w:p>
    <w:p w14:paraId="7D4F0700" w14:textId="79953F25" w:rsidR="000731FB" w:rsidRPr="00FC1FDA" w:rsidRDefault="000731FB" w:rsidP="000731FB">
      <w:pPr>
        <w:spacing w:line="276" w:lineRule="auto"/>
        <w:jc w:val="both"/>
        <w:rPr>
          <w:rFonts w:ascii="Garamond" w:hAnsi="Garamond"/>
        </w:rPr>
      </w:pPr>
    </w:p>
    <w:p w14:paraId="402048A0" w14:textId="500BA1EC" w:rsidR="00C11658" w:rsidRPr="00FC1FDA" w:rsidRDefault="007751DA" w:rsidP="00841AA6">
      <w:pPr>
        <w:spacing w:line="276" w:lineRule="auto"/>
        <w:jc w:val="both"/>
        <w:rPr>
          <w:rFonts w:ascii="Garamond" w:hAnsi="Garamond"/>
        </w:rPr>
      </w:pPr>
      <w:r w:rsidRPr="00FC1FDA">
        <w:rPr>
          <w:rFonts w:ascii="Garamond" w:hAnsi="Garamond"/>
          <w:b/>
          <w:bCs/>
        </w:rPr>
        <w:t>Keywords</w:t>
      </w:r>
      <w:r w:rsidR="00C33E38" w:rsidRPr="00FC1FDA">
        <w:rPr>
          <w:rFonts w:ascii="Garamond" w:hAnsi="Garamond"/>
          <w:b/>
          <w:bCs/>
        </w:rPr>
        <w:t xml:space="preserve">: </w:t>
      </w:r>
      <w:r w:rsidR="00AD3833" w:rsidRPr="00FC1FDA">
        <w:rPr>
          <w:rFonts w:ascii="Garamond" w:hAnsi="Garamond"/>
        </w:rPr>
        <w:t xml:space="preserve">political representation, gender bias, parental leave, </w:t>
      </w:r>
      <w:r w:rsidR="00A44F92" w:rsidRPr="00FC1FDA">
        <w:rPr>
          <w:rFonts w:ascii="Garamond" w:hAnsi="Garamond"/>
        </w:rPr>
        <w:t xml:space="preserve">voting behaviour, </w:t>
      </w:r>
      <w:r w:rsidR="009B6F82" w:rsidRPr="00FC1FDA">
        <w:rPr>
          <w:rFonts w:ascii="Garamond" w:hAnsi="Garamond"/>
        </w:rPr>
        <w:t>parliamentary reform</w:t>
      </w:r>
    </w:p>
    <w:p w14:paraId="53821A21" w14:textId="77777777" w:rsidR="00C11658" w:rsidRPr="00FC1FDA" w:rsidRDefault="00C11658" w:rsidP="00841AA6">
      <w:pPr>
        <w:spacing w:line="276" w:lineRule="auto"/>
        <w:jc w:val="both"/>
        <w:rPr>
          <w:rFonts w:ascii="Garamond" w:hAnsi="Garamond"/>
        </w:rPr>
      </w:pPr>
    </w:p>
    <w:p w14:paraId="7495B715" w14:textId="20C2C188" w:rsidR="00982E52" w:rsidRPr="00FC1FDA" w:rsidRDefault="00982E52" w:rsidP="00841AA6">
      <w:pPr>
        <w:pStyle w:val="ListParagraph"/>
        <w:numPr>
          <w:ilvl w:val="0"/>
          <w:numId w:val="1"/>
        </w:numPr>
        <w:spacing w:line="276" w:lineRule="auto"/>
        <w:jc w:val="both"/>
        <w:rPr>
          <w:rFonts w:ascii="Garamond" w:hAnsi="Garamond"/>
          <w:b/>
          <w:bCs/>
          <w:i/>
          <w:iCs/>
        </w:rPr>
      </w:pPr>
      <w:r w:rsidRPr="00FC1FDA">
        <w:rPr>
          <w:rFonts w:ascii="Garamond" w:hAnsi="Garamond"/>
          <w:b/>
          <w:bCs/>
          <w:i/>
          <w:iCs/>
        </w:rPr>
        <w:t>Introduction</w:t>
      </w:r>
    </w:p>
    <w:p w14:paraId="706C3A55" w14:textId="77777777" w:rsidR="00982E52" w:rsidRPr="00FC1FDA" w:rsidRDefault="00982E52" w:rsidP="00841AA6">
      <w:pPr>
        <w:spacing w:line="276" w:lineRule="auto"/>
        <w:jc w:val="both"/>
        <w:rPr>
          <w:rFonts w:ascii="Garamond" w:hAnsi="Garamond"/>
        </w:rPr>
      </w:pPr>
    </w:p>
    <w:p w14:paraId="355A09B9" w14:textId="5C390B1A" w:rsidR="000F33EF" w:rsidRPr="00FC1FDA" w:rsidRDefault="00CF55BD" w:rsidP="00DD7A6C">
      <w:pPr>
        <w:spacing w:line="276" w:lineRule="auto"/>
        <w:jc w:val="both"/>
        <w:rPr>
          <w:rFonts w:ascii="Garamond" w:hAnsi="Garamond"/>
        </w:rPr>
      </w:pPr>
      <w:r w:rsidRPr="00FC1FDA">
        <w:rPr>
          <w:rFonts w:ascii="Garamond" w:hAnsi="Garamond"/>
        </w:rPr>
        <w:t xml:space="preserve">In January 2019, the memorable image of heavily pregnant Tulip Siddiq MP being wheeled through the voting lobby of the </w:t>
      </w:r>
      <w:r w:rsidR="00DC7A71" w:rsidRPr="00FC1FDA">
        <w:rPr>
          <w:rFonts w:ascii="Garamond" w:hAnsi="Garamond"/>
        </w:rPr>
        <w:t xml:space="preserve">UK </w:t>
      </w:r>
      <w:r w:rsidRPr="00FC1FDA">
        <w:rPr>
          <w:rFonts w:ascii="Garamond" w:hAnsi="Garamond"/>
        </w:rPr>
        <w:t>Parliament, delaying child</w:t>
      </w:r>
      <w:r w:rsidR="00E06A40" w:rsidRPr="00FC1FDA">
        <w:rPr>
          <w:rFonts w:ascii="Garamond" w:hAnsi="Garamond"/>
        </w:rPr>
        <w:t>birth</w:t>
      </w:r>
      <w:r w:rsidRPr="00FC1FDA">
        <w:rPr>
          <w:rFonts w:ascii="Garamond" w:hAnsi="Garamond"/>
        </w:rPr>
        <w:t xml:space="preserve"> to vote in a critical Brexit division, </w:t>
      </w:r>
      <w:r w:rsidR="00210825" w:rsidRPr="00FC1FDA">
        <w:rPr>
          <w:rFonts w:ascii="Garamond" w:hAnsi="Garamond"/>
        </w:rPr>
        <w:t xml:space="preserve">highlighted a long-standing issue: parliaments are not adequately family-friendly workplaces. </w:t>
      </w:r>
      <w:r w:rsidR="00F031B9" w:rsidRPr="00FC1FDA">
        <w:rPr>
          <w:rFonts w:ascii="Garamond" w:hAnsi="Garamond"/>
        </w:rPr>
        <w:t xml:space="preserve">Siddiq’s experience reflects similar incidents in multiple parliaments, </w:t>
      </w:r>
      <w:r w:rsidR="00D2082F" w:rsidRPr="00FC1FDA">
        <w:rPr>
          <w:rFonts w:ascii="Garamond" w:hAnsi="Garamond"/>
        </w:rPr>
        <w:t xml:space="preserve">for instance </w:t>
      </w:r>
      <w:r w:rsidR="00F86348" w:rsidRPr="00FC1FDA">
        <w:rPr>
          <w:rFonts w:ascii="Garamond" w:hAnsi="Garamond"/>
        </w:rPr>
        <w:t>in Japan, Germany and Denmark women MPs have been asked to leave</w:t>
      </w:r>
      <w:r w:rsidR="007A1760" w:rsidRPr="00FC1FDA">
        <w:rPr>
          <w:rFonts w:ascii="Garamond" w:hAnsi="Garamond"/>
        </w:rPr>
        <w:t xml:space="preserve"> </w:t>
      </w:r>
      <w:r w:rsidR="003274D8" w:rsidRPr="00FC1FDA">
        <w:rPr>
          <w:rFonts w:ascii="Garamond" w:hAnsi="Garamond"/>
        </w:rPr>
        <w:t>when</w:t>
      </w:r>
      <w:r w:rsidR="00B36F3E" w:rsidRPr="00FC1FDA">
        <w:rPr>
          <w:rFonts w:ascii="Garamond" w:hAnsi="Garamond"/>
        </w:rPr>
        <w:t>,</w:t>
      </w:r>
      <w:r w:rsidR="003274D8" w:rsidRPr="00FC1FDA">
        <w:rPr>
          <w:rFonts w:ascii="Garamond" w:hAnsi="Garamond"/>
        </w:rPr>
        <w:t xml:space="preserve"> for varying reasons </w:t>
      </w:r>
      <w:r w:rsidR="00A73E4D" w:rsidRPr="00FC1FDA">
        <w:rPr>
          <w:rFonts w:ascii="Garamond" w:hAnsi="Garamond"/>
        </w:rPr>
        <w:t>related to</w:t>
      </w:r>
      <w:r w:rsidR="00B36F3E" w:rsidRPr="00FC1FDA">
        <w:rPr>
          <w:rFonts w:ascii="Garamond" w:hAnsi="Garamond"/>
        </w:rPr>
        <w:t xml:space="preserve"> a</w:t>
      </w:r>
      <w:r w:rsidR="003274D8" w:rsidRPr="00FC1FDA">
        <w:rPr>
          <w:rFonts w:ascii="Garamond" w:hAnsi="Garamond"/>
        </w:rPr>
        <w:t xml:space="preserve"> lack of childcare</w:t>
      </w:r>
      <w:r w:rsidR="00B36F3E" w:rsidRPr="00FC1FDA">
        <w:rPr>
          <w:rFonts w:ascii="Garamond" w:hAnsi="Garamond"/>
        </w:rPr>
        <w:t>,</w:t>
      </w:r>
      <w:r w:rsidR="003274D8" w:rsidRPr="00FC1FDA">
        <w:rPr>
          <w:rFonts w:ascii="Garamond" w:hAnsi="Garamond"/>
        </w:rPr>
        <w:t xml:space="preserve"> they have b</w:t>
      </w:r>
      <w:r w:rsidR="00B871D6" w:rsidRPr="00FC1FDA">
        <w:rPr>
          <w:rFonts w:ascii="Garamond" w:hAnsi="Garamond"/>
        </w:rPr>
        <w:t>r</w:t>
      </w:r>
      <w:r w:rsidR="003274D8" w:rsidRPr="00FC1FDA">
        <w:rPr>
          <w:rFonts w:ascii="Garamond" w:hAnsi="Garamond"/>
        </w:rPr>
        <w:t>ought young babies into the</w:t>
      </w:r>
      <w:r w:rsidR="001A1677" w:rsidRPr="00FC1FDA">
        <w:rPr>
          <w:rFonts w:ascii="Garamond" w:hAnsi="Garamond"/>
        </w:rPr>
        <w:t>ir parliamentary</w:t>
      </w:r>
      <w:r w:rsidR="003274D8" w:rsidRPr="00FC1FDA">
        <w:rPr>
          <w:rFonts w:ascii="Garamond" w:hAnsi="Garamond"/>
        </w:rPr>
        <w:t xml:space="preserve"> </w:t>
      </w:r>
      <w:r w:rsidR="001A1677" w:rsidRPr="00FC1FDA">
        <w:rPr>
          <w:rFonts w:ascii="Garamond" w:hAnsi="Garamond"/>
        </w:rPr>
        <w:t>c</w:t>
      </w:r>
      <w:r w:rsidR="003274D8" w:rsidRPr="00FC1FDA">
        <w:rPr>
          <w:rFonts w:ascii="Garamond" w:hAnsi="Garamond"/>
        </w:rPr>
        <w:t>hamber</w:t>
      </w:r>
      <w:r w:rsidR="001A1677" w:rsidRPr="00FC1FDA">
        <w:rPr>
          <w:rFonts w:ascii="Garamond" w:hAnsi="Garamond"/>
        </w:rPr>
        <w:t>s</w:t>
      </w:r>
      <w:r w:rsidR="003274D8" w:rsidRPr="00FC1FDA">
        <w:rPr>
          <w:rFonts w:ascii="Garamond" w:hAnsi="Garamond"/>
        </w:rPr>
        <w:t xml:space="preserve"> </w:t>
      </w:r>
      <w:r w:rsidR="008E4F03" w:rsidRPr="00FC1FDA">
        <w:rPr>
          <w:rFonts w:ascii="Garamond" w:hAnsi="Garamond"/>
        </w:rPr>
        <w:fldChar w:fldCharType="begin"/>
      </w:r>
      <w:r w:rsidR="00910D9C">
        <w:rPr>
          <w:rFonts w:ascii="Garamond" w:hAnsi="Garamond"/>
        </w:rPr>
        <w:instrText xml:space="preserve"> ADDIN ZOTERO_ITEM CSL_CITATION {"citationID":"85DE6bxE","properties":{"formattedCitation":"(Inter-Parliamentary Union, 2023)","plainCitation":"(Inter-Parliamentary Union, 2023)","noteIndex":0},"citationItems":[{"id":2042,"uris":["http://zotero.org/users/6417227/items/VYT395GV"],"itemData":{"id":2042,"type":"post-weblog","container-title":"News in Brief","title":"Babies on the back benches","URL":"https://www.ipu.org/news/news-in-brief/2023-08/babies-back-benches","author":[{"family":"Inter-Parliamentary Union","given":""}],"accessed":{"date-parts":[["2024",6,11]]},"issued":{"date-parts":[["2023",8,14]]}}}],"schema":"https://github.com/citation-style-language/schema/raw/master/csl-citation.json"} </w:instrText>
      </w:r>
      <w:r w:rsidR="008E4F03" w:rsidRPr="00FC1FDA">
        <w:rPr>
          <w:rFonts w:ascii="Garamond" w:hAnsi="Garamond"/>
        </w:rPr>
        <w:fldChar w:fldCharType="separate"/>
      </w:r>
      <w:r w:rsidR="00B46AD2" w:rsidRPr="00FC1FDA">
        <w:rPr>
          <w:rFonts w:ascii="Garamond" w:hAnsi="Garamond"/>
          <w:noProof/>
        </w:rPr>
        <w:t>(Inter-</w:t>
      </w:r>
      <w:r w:rsidR="00B46AD2" w:rsidRPr="00FC1FDA">
        <w:rPr>
          <w:rFonts w:ascii="Garamond" w:hAnsi="Garamond"/>
          <w:noProof/>
        </w:rPr>
        <w:lastRenderedPageBreak/>
        <w:t>Parliamentary Union, 2023)</w:t>
      </w:r>
      <w:r w:rsidR="008E4F03" w:rsidRPr="00FC1FDA">
        <w:rPr>
          <w:rFonts w:ascii="Garamond" w:hAnsi="Garamond"/>
        </w:rPr>
        <w:fldChar w:fldCharType="end"/>
      </w:r>
      <w:r w:rsidR="001A1677" w:rsidRPr="00FC1FDA">
        <w:rPr>
          <w:rFonts w:ascii="Garamond" w:hAnsi="Garamond"/>
        </w:rPr>
        <w:t>. In the UK, s</w:t>
      </w:r>
      <w:r w:rsidR="00F271A7" w:rsidRPr="00FC1FDA">
        <w:rPr>
          <w:rFonts w:ascii="Garamond" w:hAnsi="Garamond"/>
        </w:rPr>
        <w:t xml:space="preserve">hortly after </w:t>
      </w:r>
      <w:r w:rsidR="00F667EB" w:rsidRPr="00FC1FDA">
        <w:rPr>
          <w:rFonts w:ascii="Garamond" w:hAnsi="Garamond"/>
        </w:rPr>
        <w:t>Siddiq’s case</w:t>
      </w:r>
      <w:r w:rsidR="00F271A7" w:rsidRPr="00FC1FDA">
        <w:rPr>
          <w:rFonts w:ascii="Garamond" w:hAnsi="Garamond"/>
        </w:rPr>
        <w:t xml:space="preserve">, a policy </w:t>
      </w:r>
      <w:r w:rsidR="00E06A40" w:rsidRPr="00FC1FDA">
        <w:rPr>
          <w:rFonts w:ascii="Garamond" w:hAnsi="Garamond"/>
        </w:rPr>
        <w:t>was implemented</w:t>
      </w:r>
      <w:r w:rsidR="00F271A7" w:rsidRPr="00FC1FDA">
        <w:rPr>
          <w:rFonts w:ascii="Garamond" w:hAnsi="Garamond"/>
        </w:rPr>
        <w:t xml:space="preserve"> </w:t>
      </w:r>
      <w:r w:rsidR="006F130F" w:rsidRPr="00FC1FDA">
        <w:rPr>
          <w:rFonts w:ascii="Garamond" w:hAnsi="Garamond"/>
        </w:rPr>
        <w:t>to</w:t>
      </w:r>
      <w:r w:rsidR="00F271A7" w:rsidRPr="00FC1FDA">
        <w:rPr>
          <w:rFonts w:ascii="Garamond" w:hAnsi="Garamond"/>
        </w:rPr>
        <w:t xml:space="preserve"> avoid a </w:t>
      </w:r>
      <w:r w:rsidR="006F130F" w:rsidRPr="00FC1FDA">
        <w:rPr>
          <w:rFonts w:ascii="Garamond" w:hAnsi="Garamond"/>
        </w:rPr>
        <w:t xml:space="preserve">similar </w:t>
      </w:r>
      <w:r w:rsidR="00F271A7" w:rsidRPr="00FC1FDA">
        <w:rPr>
          <w:rFonts w:ascii="Garamond" w:hAnsi="Garamond"/>
        </w:rPr>
        <w:t>situation in the future: the new ‘baby leave’ pilot system</w:t>
      </w:r>
      <w:r w:rsidR="002316F8" w:rsidRPr="00FC1FDA">
        <w:rPr>
          <w:rFonts w:ascii="Garamond" w:hAnsi="Garamond"/>
        </w:rPr>
        <w:t>. The system, later made permanent in September 2020, allows for</w:t>
      </w:r>
      <w:r w:rsidR="00F271A7" w:rsidRPr="00FC1FDA">
        <w:rPr>
          <w:rFonts w:ascii="Garamond" w:hAnsi="Garamond"/>
        </w:rPr>
        <w:t xml:space="preserve"> new parent </w:t>
      </w:r>
      <w:r w:rsidR="00947C82" w:rsidRPr="00FC1FDA">
        <w:rPr>
          <w:rFonts w:ascii="Garamond" w:hAnsi="Garamond"/>
        </w:rPr>
        <w:t>Members of Parliament (MPs)</w:t>
      </w:r>
      <w:r w:rsidR="00F271A7" w:rsidRPr="00FC1FDA">
        <w:rPr>
          <w:rFonts w:ascii="Garamond" w:hAnsi="Garamond"/>
        </w:rPr>
        <w:t xml:space="preserve"> </w:t>
      </w:r>
      <w:r w:rsidR="002316F8" w:rsidRPr="00FC1FDA">
        <w:rPr>
          <w:rFonts w:ascii="Garamond" w:hAnsi="Garamond"/>
        </w:rPr>
        <w:t>to</w:t>
      </w:r>
      <w:r w:rsidR="00F271A7" w:rsidRPr="00FC1FDA">
        <w:rPr>
          <w:rFonts w:ascii="Garamond" w:hAnsi="Garamond"/>
        </w:rPr>
        <w:t xml:space="preserve"> nominate a proxy to vote on their behalf</w:t>
      </w:r>
      <w:r w:rsidR="002316F8" w:rsidRPr="00FC1FDA">
        <w:rPr>
          <w:rFonts w:ascii="Garamond" w:hAnsi="Garamond"/>
        </w:rPr>
        <w:t>,</w:t>
      </w:r>
      <w:r w:rsidR="00F271A7" w:rsidRPr="00FC1FDA">
        <w:rPr>
          <w:rFonts w:ascii="Garamond" w:hAnsi="Garamond"/>
        </w:rPr>
        <w:t xml:space="preserve"> eliminating the need for them to be physically present to vote. By 2022, additional provisions allow</w:t>
      </w:r>
      <w:r w:rsidR="00947C82" w:rsidRPr="00FC1FDA">
        <w:rPr>
          <w:rFonts w:ascii="Garamond" w:hAnsi="Garamond"/>
        </w:rPr>
        <w:t>ed</w:t>
      </w:r>
      <w:r w:rsidR="00F271A7" w:rsidRPr="00FC1FDA">
        <w:rPr>
          <w:rFonts w:ascii="Garamond" w:hAnsi="Garamond"/>
        </w:rPr>
        <w:t xml:space="preserve"> MPs to claim expenses for extra staffing costs if they </w:t>
      </w:r>
      <w:r w:rsidR="00947C82" w:rsidRPr="00FC1FDA">
        <w:rPr>
          <w:rFonts w:ascii="Garamond" w:hAnsi="Garamond"/>
        </w:rPr>
        <w:t>take</w:t>
      </w:r>
      <w:r w:rsidR="00F271A7" w:rsidRPr="00FC1FDA">
        <w:rPr>
          <w:rFonts w:ascii="Garamond" w:hAnsi="Garamond"/>
        </w:rPr>
        <w:t xml:space="preserve"> leave as a new parent. These are welcome changes</w:t>
      </w:r>
      <w:r w:rsidR="0055795F" w:rsidRPr="00FC1FDA">
        <w:rPr>
          <w:rFonts w:ascii="Garamond" w:hAnsi="Garamond"/>
        </w:rPr>
        <w:t xml:space="preserve">, </w:t>
      </w:r>
      <w:r w:rsidR="005E0243" w:rsidRPr="00FC1FDA">
        <w:rPr>
          <w:rFonts w:ascii="Garamond" w:hAnsi="Garamond"/>
        </w:rPr>
        <w:t>family-friendly working practices are vital to the retention and recruitment of diverse representatives. Yet, instituting such reforms raises questions about public reactions, something little tested in current work.</w:t>
      </w:r>
      <w:r w:rsidR="00F271A7" w:rsidRPr="00FC1FDA">
        <w:rPr>
          <w:rFonts w:ascii="Garamond" w:hAnsi="Garamond"/>
        </w:rPr>
        <w:t xml:space="preserve"> </w:t>
      </w:r>
      <w:r w:rsidR="0055795F" w:rsidRPr="00FC1FDA">
        <w:rPr>
          <w:rFonts w:ascii="Garamond" w:hAnsi="Garamond"/>
        </w:rPr>
        <w:t xml:space="preserve">Whilst </w:t>
      </w:r>
      <w:r w:rsidR="00D031A9" w:rsidRPr="00FC1FDA">
        <w:rPr>
          <w:rFonts w:ascii="Garamond" w:hAnsi="Garamond"/>
        </w:rPr>
        <w:t>normal for most</w:t>
      </w:r>
      <w:r w:rsidR="0055795F" w:rsidRPr="00FC1FDA">
        <w:rPr>
          <w:rFonts w:ascii="Garamond" w:hAnsi="Garamond"/>
        </w:rPr>
        <w:t xml:space="preserve"> workers </w:t>
      </w:r>
      <w:r w:rsidR="00E06A40" w:rsidRPr="00FC1FDA">
        <w:rPr>
          <w:rFonts w:ascii="Garamond" w:hAnsi="Garamond"/>
        </w:rPr>
        <w:t xml:space="preserve">to </w:t>
      </w:r>
      <w:r w:rsidR="0055795F" w:rsidRPr="00FC1FDA">
        <w:rPr>
          <w:rFonts w:ascii="Garamond" w:hAnsi="Garamond"/>
        </w:rPr>
        <w:t xml:space="preserve">take leave, MPs are judged as representatives and may face a </w:t>
      </w:r>
      <w:r w:rsidR="00D031A9" w:rsidRPr="00FC1FDA">
        <w:rPr>
          <w:rFonts w:ascii="Garamond" w:hAnsi="Garamond"/>
        </w:rPr>
        <w:t>sceptical</w:t>
      </w:r>
      <w:r w:rsidR="0055795F" w:rsidRPr="00FC1FDA">
        <w:rPr>
          <w:rFonts w:ascii="Garamond" w:hAnsi="Garamond"/>
        </w:rPr>
        <w:t xml:space="preserve"> public. </w:t>
      </w:r>
      <w:r w:rsidR="00776AFC" w:rsidRPr="00FC1FDA">
        <w:rPr>
          <w:rFonts w:ascii="Garamond" w:hAnsi="Garamond"/>
        </w:rPr>
        <w:t xml:space="preserve">Do </w:t>
      </w:r>
      <w:r w:rsidR="0055795F" w:rsidRPr="00FC1FDA">
        <w:rPr>
          <w:rFonts w:ascii="Garamond" w:hAnsi="Garamond"/>
        </w:rPr>
        <w:t xml:space="preserve">citizens </w:t>
      </w:r>
      <w:r w:rsidR="00776AFC" w:rsidRPr="00FC1FDA">
        <w:rPr>
          <w:rFonts w:ascii="Garamond" w:hAnsi="Garamond"/>
        </w:rPr>
        <w:t xml:space="preserve">punish MPs for taking time off their elected </w:t>
      </w:r>
      <w:r w:rsidR="001E1BCA" w:rsidRPr="00FC1FDA">
        <w:rPr>
          <w:rFonts w:ascii="Garamond" w:hAnsi="Garamond"/>
        </w:rPr>
        <w:t>duties</w:t>
      </w:r>
      <w:r w:rsidR="00776AFC" w:rsidRPr="00FC1FDA">
        <w:rPr>
          <w:rFonts w:ascii="Garamond" w:hAnsi="Garamond"/>
        </w:rPr>
        <w:t xml:space="preserve"> for a baby? </w:t>
      </w:r>
      <w:r w:rsidR="00DD7A6C" w:rsidRPr="00FC1FDA">
        <w:rPr>
          <w:rFonts w:ascii="Garamond" w:hAnsi="Garamond"/>
        </w:rPr>
        <w:t>Using</w:t>
      </w:r>
      <w:r w:rsidR="006F130F" w:rsidRPr="00FC1FDA">
        <w:rPr>
          <w:rFonts w:ascii="Garamond" w:hAnsi="Garamond"/>
        </w:rPr>
        <w:t xml:space="preserve"> a</w:t>
      </w:r>
      <w:r w:rsidR="00DD7A6C" w:rsidRPr="00FC1FDA">
        <w:rPr>
          <w:rFonts w:ascii="Garamond" w:hAnsi="Garamond"/>
        </w:rPr>
        <w:t xml:space="preserve"> pre-registered</w:t>
      </w:r>
      <w:r w:rsidR="00311D00" w:rsidRPr="00FC1FDA">
        <w:rPr>
          <w:rFonts w:ascii="Garamond" w:hAnsi="Garamond"/>
        </w:rPr>
        <w:t xml:space="preserve"> </w:t>
      </w:r>
      <w:r w:rsidR="00DD7A6C" w:rsidRPr="00FC1FDA">
        <w:rPr>
          <w:rFonts w:ascii="Garamond" w:hAnsi="Garamond"/>
        </w:rPr>
        <w:t xml:space="preserve">conjoint experiment, this </w:t>
      </w:r>
      <w:r w:rsidR="006F130F" w:rsidRPr="00FC1FDA">
        <w:rPr>
          <w:rFonts w:ascii="Garamond" w:hAnsi="Garamond"/>
        </w:rPr>
        <w:t>note</w:t>
      </w:r>
      <w:r w:rsidR="00DD7A6C" w:rsidRPr="00FC1FDA">
        <w:rPr>
          <w:rFonts w:ascii="Garamond" w:hAnsi="Garamond"/>
        </w:rPr>
        <w:t xml:space="preserve"> asks what </w:t>
      </w:r>
      <w:r w:rsidR="00DC7A71" w:rsidRPr="00FC1FDA">
        <w:rPr>
          <w:rFonts w:ascii="Garamond" w:hAnsi="Garamond"/>
        </w:rPr>
        <w:t xml:space="preserve">public </w:t>
      </w:r>
      <w:r w:rsidR="00DD7A6C" w:rsidRPr="00FC1FDA">
        <w:rPr>
          <w:rFonts w:ascii="Garamond" w:hAnsi="Garamond"/>
        </w:rPr>
        <w:t xml:space="preserve">perceptions of MPs taking parental leave are. Is there a penalty for taking leave, and importantly, </w:t>
      </w:r>
      <w:r w:rsidR="00DD7A6C" w:rsidRPr="00FC1FDA">
        <w:rPr>
          <w:rFonts w:ascii="Garamond" w:hAnsi="Garamond"/>
          <w:i/>
          <w:iCs/>
        </w:rPr>
        <w:t xml:space="preserve">who </w:t>
      </w:r>
      <w:r w:rsidR="00DD7A6C" w:rsidRPr="00FC1FDA">
        <w:rPr>
          <w:rFonts w:ascii="Garamond" w:hAnsi="Garamond"/>
        </w:rPr>
        <w:t xml:space="preserve">pays the price? </w:t>
      </w:r>
    </w:p>
    <w:p w14:paraId="5695A4ED" w14:textId="77777777" w:rsidR="0055795F" w:rsidRPr="00FC1FDA" w:rsidRDefault="0055795F" w:rsidP="00DD7A6C">
      <w:pPr>
        <w:spacing w:line="276" w:lineRule="auto"/>
        <w:jc w:val="both"/>
        <w:rPr>
          <w:rFonts w:ascii="Garamond" w:hAnsi="Garamond"/>
        </w:rPr>
      </w:pPr>
    </w:p>
    <w:p w14:paraId="4C987DFD" w14:textId="3B22B0A9" w:rsidR="00EF08A1" w:rsidRPr="00FC1FDA" w:rsidRDefault="005E0243" w:rsidP="00F31AA9">
      <w:pPr>
        <w:spacing w:line="276" w:lineRule="auto"/>
        <w:jc w:val="both"/>
        <w:rPr>
          <w:rFonts w:ascii="Garamond" w:hAnsi="Garamond"/>
        </w:rPr>
      </w:pPr>
      <w:r w:rsidRPr="001D280D">
        <w:rPr>
          <w:rFonts w:ascii="Garamond" w:hAnsi="Garamond"/>
        </w:rPr>
        <w:t>Two clear contributions are made in this note</w:t>
      </w:r>
      <w:r w:rsidR="00DC7A71" w:rsidRPr="001D280D">
        <w:rPr>
          <w:rFonts w:ascii="Garamond" w:hAnsi="Garamond"/>
        </w:rPr>
        <w:t xml:space="preserve">. </w:t>
      </w:r>
      <w:r w:rsidR="00F31AA9" w:rsidRPr="001D280D">
        <w:rPr>
          <w:rFonts w:ascii="Garamond" w:hAnsi="Garamond"/>
        </w:rPr>
        <w:t xml:space="preserve">Firstly, </w:t>
      </w:r>
      <w:r w:rsidR="009A1D46">
        <w:rPr>
          <w:rFonts w:ascii="Garamond" w:hAnsi="Garamond"/>
        </w:rPr>
        <w:t xml:space="preserve">while </w:t>
      </w:r>
      <w:r w:rsidR="00F31AA9" w:rsidRPr="001D280D">
        <w:rPr>
          <w:rFonts w:ascii="Garamond" w:hAnsi="Garamond"/>
        </w:rPr>
        <w:t xml:space="preserve">to date, work on the role of family-friendly reforms in the diversification of political </w:t>
      </w:r>
      <w:r w:rsidR="00E06A40" w:rsidRPr="001D280D">
        <w:rPr>
          <w:rFonts w:ascii="Garamond" w:hAnsi="Garamond"/>
        </w:rPr>
        <w:t>institutions</w:t>
      </w:r>
      <w:r w:rsidR="00F31AA9" w:rsidRPr="001D280D">
        <w:rPr>
          <w:rFonts w:ascii="Garamond" w:hAnsi="Garamond"/>
        </w:rPr>
        <w:t xml:space="preserve"> has primarily focused on institutions and elites</w:t>
      </w:r>
      <w:r w:rsidR="00F31AA9" w:rsidRPr="00FC1FDA">
        <w:rPr>
          <w:rFonts w:ascii="Garamond" w:hAnsi="Garamond"/>
        </w:rPr>
        <w:t xml:space="preserve"> </w:t>
      </w:r>
      <w:r w:rsidR="00F31AA9" w:rsidRPr="00FC1FDA">
        <w:rPr>
          <w:rFonts w:ascii="Garamond" w:hAnsi="Garamond"/>
        </w:rPr>
        <w:fldChar w:fldCharType="begin"/>
      </w:r>
      <w:r w:rsidR="00910D9C">
        <w:rPr>
          <w:rFonts w:ascii="Garamond" w:hAnsi="Garamond"/>
        </w:rPr>
        <w:instrText xml:space="preserve"> ADDIN ZOTERO_ITEM CSL_CITATION {"citationID":"rVW2Akl0","properties":{"formattedCitation":"(Childs, 2004; Krook, 2010; e.g., Allen, Cutts and Winn, 2016)","plainCitation":"(Childs, 2004; Krook, 2010; e.g., Allen, Cutts and Winn, 2016)","noteIndex":0},"citationItems":[{"id":343,"uris":["http://zotero.org/users/6417227/items/BUBYKUCR"],"itemData":{"id":343,"type":"article-journal","abstract":"Family-friendly (FF) working practices in political institutions have attracted scant attention from scholars, arguably reflecting the scarcity of their implementation. Using a survey of legislators and qualitative interviews, we examine for the first time how satisfied elected members of two new legislatures (the Welsh Assembly and the Scottish Parliament) are with FF working practices. We offer four possible explanations—parenthood, age of the legislator, sex, and the distance between the legislator's constituency and the legislature—for the variation in satisfaction. Our findings suggest that being a woman and having a greater distance between legislature and constituency exerted significant negative effects on legislators' satisfaction with FF working practices. In contrast, legislators over age 60 were significantly more likely to be satisfied with FF working practices in the new legislatures. We conclude by outlining future research avenues for comparative scholars of gender and politics interested in the effectiveness and resilience of FF working practices, in particular highlighting the importance of looking beyond the parent–child caring relationship to other caring and domestic obligations.","container-title":"Politics &amp; Gender","DOI":"10.1017/S1743923X16000040","ISSN":"1743-923X, 1743-9248","issue":"03","journalAbbreviation":"Pol &amp; Gen","language":"en","page":"549-572","source":"DOI.org (Crossref)","title":"Understanding Legislator Experiences of Family-Friendly Working Practices in Political Institutions","volume":"12","author":[{"family":"Allen","given":"Peter"},{"family":"Cutts","given":"David"},{"family":"Winn","given":"Madelaine"}],"issued":{"date-parts":[["2016",9]]}},"label":"page","prefix":"e.g., "},{"id":87,"uris":["http://zotero.org/users/6417227/items/KCJADFFQ"],"itemData":{"id":87,"type":"book","event-place":"London","publisher":"Routledge","publisher-place":"London","title":"New Labour Women MPs: Women Representing Women","author":[{"family":"Childs","given":"Sarah"}],"issued":{"date-parts":[["2004"]]}}},{"id":51,"uris":["http://zotero.org/users/6417227/items/LVVX6DBJ"],"itemData":{"id":51,"type":"article-journal","container-title":"POLITICAL RESEARCH QUARTERLY","issue":"4","page":"707-720","title":"Beyond Supply and Demand: A Feminist Institutionalist Theory of Candidate Selection","volume":"63","author":[{"family":"Krook","given":"Mona Lena"}],"issued":{"date-parts":[["2010"]]}}}],"schema":"https://github.com/citation-style-language/schema/raw/master/csl-citation.json"} </w:instrText>
      </w:r>
      <w:r w:rsidR="00F31AA9" w:rsidRPr="00FC1FDA">
        <w:rPr>
          <w:rFonts w:ascii="Garamond" w:hAnsi="Garamond"/>
        </w:rPr>
        <w:fldChar w:fldCharType="separate"/>
      </w:r>
      <w:r w:rsidR="00F9704B" w:rsidRPr="00FC1FDA">
        <w:rPr>
          <w:rFonts w:ascii="Garamond" w:hAnsi="Garamond"/>
          <w:noProof/>
        </w:rPr>
        <w:t>(Childs, 2004; Krook, 2010; e.g., Allen, Cutts and Winn, 2016)</w:t>
      </w:r>
      <w:r w:rsidR="00F31AA9" w:rsidRPr="00FC1FDA">
        <w:rPr>
          <w:rFonts w:ascii="Garamond" w:hAnsi="Garamond"/>
        </w:rPr>
        <w:fldChar w:fldCharType="end"/>
      </w:r>
      <w:r w:rsidR="00F31AA9" w:rsidRPr="00FC1FDA">
        <w:rPr>
          <w:rFonts w:ascii="Garamond" w:hAnsi="Garamond"/>
        </w:rPr>
        <w:t>, this study brings in the "demand side"</w:t>
      </w:r>
      <w:r w:rsidRPr="00FC1FDA">
        <w:rPr>
          <w:rFonts w:ascii="Garamond" w:hAnsi="Garamond"/>
        </w:rPr>
        <w:t xml:space="preserve"> - </w:t>
      </w:r>
      <w:r w:rsidR="00F31AA9" w:rsidRPr="00FC1FDA">
        <w:rPr>
          <w:rFonts w:ascii="Garamond" w:hAnsi="Garamond"/>
        </w:rPr>
        <w:t xml:space="preserve">how the public perceives the use of family-friendly measures. The democratic costs of unrepresentative institutions have long been made clear </w:t>
      </w:r>
      <w:r w:rsidR="00F31AA9" w:rsidRPr="00FC1FDA">
        <w:rPr>
          <w:rFonts w:ascii="Garamond" w:hAnsi="Garamond"/>
        </w:rPr>
        <w:fldChar w:fldCharType="begin"/>
      </w:r>
      <w:r w:rsidR="00910D9C">
        <w:rPr>
          <w:rFonts w:ascii="Garamond" w:hAnsi="Garamond"/>
        </w:rPr>
        <w:instrText xml:space="preserve"> ADDIN ZOTERO_ITEM CSL_CITATION {"citationID":"eTTugdmO","properties":{"formattedCitation":"(Phillips, 1995; Childs and Celis, 2020)","plainCitation":"(Phillips, 1995; Childs and Celis, 2020)","noteIndex":0},"citationItems":[{"id":590,"uris":["http://zotero.org/users/6417227/items/H43XXTSK"],"itemData":{"id":590,"type":"book","event-place":"Oxford","publisher":"Oxford University Press","publisher-place":"Oxford","title":"Feminist Democratic Representation","author":[{"family":"Childs","given":"Sarah"},{"family":"Celis","given":"Karen"}],"issued":{"date-parts":[["2020"]]}}},{"id":113,"uris":["http://zotero.org/users/6417227/items/VWD7Y9QJ"],"itemData":{"id":113,"type":"book","event-place":"Oxford","publisher":"Oxford University Press","publisher-place":"Oxford","title":"Politics of Presence","author":[{"family":"Phillips","given":"Anne"}],"issued":{"date-parts":[["1995"]]}}}],"schema":"https://github.com/citation-style-language/schema/raw/master/csl-citation.json"} </w:instrText>
      </w:r>
      <w:r w:rsidR="00F31AA9" w:rsidRPr="00FC1FDA">
        <w:rPr>
          <w:rFonts w:ascii="Garamond" w:hAnsi="Garamond"/>
        </w:rPr>
        <w:fldChar w:fldCharType="separate"/>
      </w:r>
      <w:r w:rsidR="00CA01C5" w:rsidRPr="00FC1FDA">
        <w:rPr>
          <w:rFonts w:ascii="Garamond" w:hAnsi="Garamond"/>
          <w:noProof/>
        </w:rPr>
        <w:t>(Phillips, 1995; Childs and Celis, 2020)</w:t>
      </w:r>
      <w:r w:rsidR="00F31AA9" w:rsidRPr="00FC1FDA">
        <w:rPr>
          <w:rFonts w:ascii="Garamond" w:hAnsi="Garamond"/>
        </w:rPr>
        <w:fldChar w:fldCharType="end"/>
      </w:r>
      <w:r w:rsidR="00F31AA9" w:rsidRPr="00FC1FDA">
        <w:rPr>
          <w:rFonts w:ascii="Garamond" w:hAnsi="Garamond"/>
        </w:rPr>
        <w:t xml:space="preserve">. Both academics and campaigners </w:t>
      </w:r>
      <w:r w:rsidR="00947C82" w:rsidRPr="00FC1FDA">
        <w:rPr>
          <w:rFonts w:ascii="Garamond" w:hAnsi="Garamond"/>
        </w:rPr>
        <w:t>argue</w:t>
      </w:r>
      <w:r w:rsidR="00F31AA9" w:rsidRPr="00FC1FDA">
        <w:rPr>
          <w:rFonts w:ascii="Garamond" w:hAnsi="Garamond"/>
        </w:rPr>
        <w:t xml:space="preserve"> </w:t>
      </w:r>
      <w:r w:rsidR="00A659BD" w:rsidRPr="00FC1FDA">
        <w:rPr>
          <w:rFonts w:ascii="Garamond" w:hAnsi="Garamond"/>
        </w:rPr>
        <w:t xml:space="preserve">that </w:t>
      </w:r>
      <w:r w:rsidR="00F31AA9" w:rsidRPr="00FC1FDA">
        <w:rPr>
          <w:rFonts w:ascii="Garamond" w:hAnsi="Garamond"/>
        </w:rPr>
        <w:t xml:space="preserve">institutional practices, such as childcare and parental leave provisions, </w:t>
      </w:r>
      <w:r w:rsidR="00947C82" w:rsidRPr="00FC1FDA">
        <w:rPr>
          <w:rFonts w:ascii="Garamond" w:hAnsi="Garamond"/>
        </w:rPr>
        <w:t>can determine</w:t>
      </w:r>
      <w:r w:rsidR="00F31AA9" w:rsidRPr="00FC1FDA">
        <w:rPr>
          <w:rFonts w:ascii="Garamond" w:hAnsi="Garamond"/>
        </w:rPr>
        <w:t xml:space="preserve"> the diversity of elected representatives</w:t>
      </w:r>
      <w:r w:rsidR="00A659BD" w:rsidRPr="00FC1FDA">
        <w:rPr>
          <w:rFonts w:ascii="Garamond" w:hAnsi="Garamond"/>
        </w:rPr>
        <w:t xml:space="preserve"> and </w:t>
      </w:r>
      <w:r w:rsidR="00F31AA9" w:rsidRPr="00FC1FDA">
        <w:rPr>
          <w:rFonts w:ascii="Garamond" w:hAnsi="Garamond"/>
        </w:rPr>
        <w:t>(limited) action has been taken by institutions to initiate family-friendly working practices. Brin</w:t>
      </w:r>
      <w:r w:rsidR="00A659BD" w:rsidRPr="00FC1FDA">
        <w:rPr>
          <w:rFonts w:ascii="Garamond" w:hAnsi="Garamond"/>
        </w:rPr>
        <w:t>g</w:t>
      </w:r>
      <w:r w:rsidR="00F31AA9" w:rsidRPr="00FC1FDA">
        <w:rPr>
          <w:rFonts w:ascii="Garamond" w:hAnsi="Garamond"/>
        </w:rPr>
        <w:t>ing in the demand side</w:t>
      </w:r>
      <w:r w:rsidR="00A659BD" w:rsidRPr="00FC1FDA">
        <w:rPr>
          <w:rFonts w:ascii="Garamond" w:hAnsi="Garamond"/>
        </w:rPr>
        <w:t xml:space="preserve"> </w:t>
      </w:r>
      <w:r w:rsidR="00F31AA9" w:rsidRPr="00FC1FDA">
        <w:rPr>
          <w:rFonts w:ascii="Garamond" w:hAnsi="Garamond"/>
        </w:rPr>
        <w:t xml:space="preserve">contributes to </w:t>
      </w:r>
      <w:r w:rsidR="00A659BD" w:rsidRPr="00FC1FDA">
        <w:rPr>
          <w:rFonts w:ascii="Garamond" w:hAnsi="Garamond"/>
        </w:rPr>
        <w:t>understandings of</w:t>
      </w:r>
      <w:r w:rsidR="00F31AA9" w:rsidRPr="00FC1FDA">
        <w:rPr>
          <w:rFonts w:ascii="Garamond" w:hAnsi="Garamond"/>
        </w:rPr>
        <w:t xml:space="preserve"> </w:t>
      </w:r>
      <w:r w:rsidR="00DD7A6C" w:rsidRPr="00FC1FDA">
        <w:rPr>
          <w:rFonts w:ascii="Garamond" w:hAnsi="Garamond"/>
        </w:rPr>
        <w:t>electoral biases towards underrepresented groups in politics</w:t>
      </w:r>
      <w:r w:rsidR="00D8298C" w:rsidRPr="00FC1FDA">
        <w:rPr>
          <w:rFonts w:ascii="Garamond" w:hAnsi="Garamond"/>
        </w:rPr>
        <w:t xml:space="preserve">. </w:t>
      </w:r>
      <w:r w:rsidR="0042793A" w:rsidRPr="00FC1FDA">
        <w:rPr>
          <w:rFonts w:ascii="Garamond" w:hAnsi="Garamond"/>
        </w:rPr>
        <w:t>Negative biases towards women in politics</w:t>
      </w:r>
      <w:r w:rsidR="00D8298C" w:rsidRPr="00FC1FDA">
        <w:rPr>
          <w:rFonts w:ascii="Garamond" w:hAnsi="Garamond"/>
        </w:rPr>
        <w:t xml:space="preserve"> </w:t>
      </w:r>
      <w:r w:rsidR="0042793A" w:rsidRPr="00FC1FDA">
        <w:rPr>
          <w:rFonts w:ascii="Garamond" w:hAnsi="Garamond"/>
        </w:rPr>
        <w:t>are</w:t>
      </w:r>
      <w:r w:rsidR="00D8298C" w:rsidRPr="00FC1FDA">
        <w:rPr>
          <w:rFonts w:ascii="Garamond" w:hAnsi="Garamond"/>
        </w:rPr>
        <w:t xml:space="preserve"> </w:t>
      </w:r>
      <w:r w:rsidR="003D7C71" w:rsidRPr="00FC1FDA">
        <w:rPr>
          <w:rFonts w:ascii="Garamond" w:hAnsi="Garamond"/>
        </w:rPr>
        <w:t>increasingly contended</w:t>
      </w:r>
      <w:r w:rsidR="00D8298C" w:rsidRPr="00FC1FDA">
        <w:rPr>
          <w:rFonts w:ascii="Garamond" w:hAnsi="Garamond"/>
        </w:rPr>
        <w:t>, with recent studies revealing a</w:t>
      </w:r>
      <w:r w:rsidR="00A659BD" w:rsidRPr="00FC1FDA">
        <w:rPr>
          <w:rFonts w:ascii="Garamond" w:hAnsi="Garamond"/>
        </w:rPr>
        <w:t>n overall</w:t>
      </w:r>
      <w:r w:rsidR="00D8298C" w:rsidRPr="00FC1FDA">
        <w:rPr>
          <w:rFonts w:ascii="Garamond" w:hAnsi="Garamond"/>
        </w:rPr>
        <w:t xml:space="preserve"> positive bias for women in electoral choice experiments </w:t>
      </w:r>
      <w:r w:rsidR="00D8298C" w:rsidRPr="00FC1FDA">
        <w:rPr>
          <w:rFonts w:ascii="Garamond" w:hAnsi="Garamond"/>
        </w:rPr>
        <w:fldChar w:fldCharType="begin"/>
      </w:r>
      <w:r w:rsidR="00910D9C">
        <w:rPr>
          <w:rFonts w:ascii="Garamond" w:hAnsi="Garamond"/>
        </w:rPr>
        <w:instrText xml:space="preserve"> ADDIN ZOTERO_ITEM CSL_CITATION {"citationID":"ENZWVOUx","properties":{"formattedCitation":"(Schwarz and Coppock, 2022)","plainCitation":"(Schwarz and Coppock, 2022)","noteIndex":0},"citationItems":[{"id":781,"uris":["http://zotero.org/users/6417227/items/6NCCKGPY"],"itemData":{"id":781,"type":"article-journal","abstract":"Candidate choice survey experiments in the form of conjoint or vignette experiments have become a standard part of the political science toolkit for understanding the effects of candidate characteristics on vote choice. We collect 67 such studies from all over the world and reanalyze them using a standardized approach. We find that the average effect of being a woman (relative to a man) is a gain of approximately 2 percentage points. We find some evidence of heterogeneity across contexts, candidates, and respondents. The difference is somewhat larger for white (vs. black) candidates and among survey respondents who are women (vs. men) or, in the US context, identify as Democrats or Independents (vs. Republicans). Our results add to the growing body of experimental and observational evidence that voter preferences are not a major factor explaining the persistently low rates of women in elected office.","container-title":"The Journal of Politics","DOI":"https://doi.org/10.1086/716290","issue":"2","language":"en","page":"665-668","source":"Zotero","title":"What Have We Learned about Gender from Candidate Choice Experiments? A Meta-Analysis of Sixty-Seven Factorial Survey Experiments","volume":"84","author":[{"family":"Schwarz","given":"Susanne"},{"family":"Coppock","given":"Alexander"}],"issued":{"date-parts":[["2022"]]}}}],"schema":"https://github.com/citation-style-language/schema/raw/master/csl-citation.json"} </w:instrText>
      </w:r>
      <w:r w:rsidR="00D8298C" w:rsidRPr="00FC1FDA">
        <w:rPr>
          <w:rFonts w:ascii="Garamond" w:hAnsi="Garamond"/>
        </w:rPr>
        <w:fldChar w:fldCharType="separate"/>
      </w:r>
      <w:r w:rsidR="00F9704B" w:rsidRPr="00FC1FDA">
        <w:rPr>
          <w:rFonts w:ascii="Garamond" w:hAnsi="Garamond"/>
          <w:noProof/>
        </w:rPr>
        <w:t>(Schwarz and Coppock, 2022)</w:t>
      </w:r>
      <w:r w:rsidR="00D8298C" w:rsidRPr="00FC1FDA">
        <w:rPr>
          <w:rFonts w:ascii="Garamond" w:hAnsi="Garamond"/>
        </w:rPr>
        <w:fldChar w:fldCharType="end"/>
      </w:r>
      <w:r w:rsidR="00D8298C" w:rsidRPr="00FC1FDA">
        <w:rPr>
          <w:rFonts w:ascii="Garamond" w:hAnsi="Garamond"/>
        </w:rPr>
        <w:t xml:space="preserve"> </w:t>
      </w:r>
      <w:r w:rsidR="009E7287" w:rsidRPr="00FC1FDA">
        <w:rPr>
          <w:rFonts w:ascii="Garamond" w:hAnsi="Garamond"/>
        </w:rPr>
        <w:t>as well as</w:t>
      </w:r>
      <w:r w:rsidR="003D7C71" w:rsidRPr="00FC1FDA">
        <w:rPr>
          <w:rFonts w:ascii="Garamond" w:hAnsi="Garamond"/>
        </w:rPr>
        <w:t xml:space="preserve"> </w:t>
      </w:r>
      <w:r w:rsidR="00D8298C" w:rsidRPr="00FC1FDA">
        <w:rPr>
          <w:rFonts w:ascii="Garamond" w:hAnsi="Garamond"/>
        </w:rPr>
        <w:t>how gender bias</w:t>
      </w:r>
      <w:r w:rsidR="003D7C71" w:rsidRPr="00FC1FDA">
        <w:rPr>
          <w:rFonts w:ascii="Garamond" w:hAnsi="Garamond"/>
        </w:rPr>
        <w:t xml:space="preserve">es </w:t>
      </w:r>
      <w:r w:rsidR="009E7287" w:rsidRPr="00FC1FDA">
        <w:rPr>
          <w:rFonts w:ascii="Garamond" w:hAnsi="Garamond"/>
        </w:rPr>
        <w:t xml:space="preserve">still </w:t>
      </w:r>
      <w:r w:rsidR="00D8298C" w:rsidRPr="00FC1FDA">
        <w:rPr>
          <w:rFonts w:ascii="Garamond" w:hAnsi="Garamond"/>
        </w:rPr>
        <w:t xml:space="preserve">operate through mediating factors such as partisanship, behaviour, candidate qualifications, and candidates’ intersecting identities </w:t>
      </w:r>
      <w:r w:rsidR="00D8298C" w:rsidRPr="00FC1FDA">
        <w:rPr>
          <w:rFonts w:ascii="Garamond" w:hAnsi="Garamond"/>
        </w:rPr>
        <w:fldChar w:fldCharType="begin"/>
      </w:r>
      <w:r w:rsidR="00910D9C">
        <w:rPr>
          <w:rFonts w:ascii="Garamond" w:hAnsi="Garamond"/>
        </w:rPr>
        <w:instrText xml:space="preserve"> ADDIN ZOTERO_ITEM CSL_CITATION {"citationID":"b1xznH1T","properties":{"formattedCitation":"(Bauer, 2020; Martin and Blinder, 2020; van Oosten, M\\uc0\\u252{}gge and van der Pas, 2023)","plainCitation":"(Bauer, 2020; Martin and Blinder, 2020; van Oosten, Mügge and van der Pas, 2023)","noteIndex":0},"citationItems":[{"id":1902,"uris":["http://zotero.org/users/6417227/items/DB2WL98Q"],"itemData":{"id":1902,"type":"book","event-place":"Cambridge","publisher":"Cambridge University Press","publisher-place":"Cambridge","title":"The Qualification Gap: Why Women Must Be Better Than Men to Win Political Office","author":[{"family":"Bauer","given":"Nichole M."}],"issued":{"date-parts":[["2020"]]}}},{"id":635,"uris":["http://zotero.org/users/6417227/items/2WWWHLY4"],"itemData":{"id":635,"type":"article-journal","abstract":"Research shows that ethnic minority candidates often face an electoral penalty at the ballot box. In this study, we argue that this penalty depends on both candidate and voter characteristics, and that pro-minority policy positions incur a greater penalty than a candidate’s ethnic background itself. Using a conjoint experiment embedded in a panel study of British voters, we investigate the relative contributions of candidate ethnicity, policy positions, affirmative action, and voter attitudes to this electoral penalty. We find that although Pakistani (Muslim) candidates are penalized directly for their ethnicity, black Caribbean candidates receive on average the same levels of support as white British ones. However, black Caribbean candidates suffer conditional discrimination where they are penalized if they express support for prominority policies, and all candidates are penalized for having been selected through an affirmative action initiative. We also find that some white British voters are more inclined to support a black Caribbean candidate than a white British one, all else being equal. These voters (one quarter of our sample) have cosmopolitan views on immigration, and a strong commitment to anti-prejudice norms. However, despite efforts across parties to increase the ethnic diversity of candidates for office, many voters’ preferences continue to pose barriers toward descriptive and substantive representation of ethnic minority groups.","container-title":"Political Behavior","DOI":"10.1007/s11109-020-09596-4","ISSN":"0190-9320, 1573-6687","journalAbbreviation":"Polit Behav","language":"en","source":"DOI.org (Crossref)","title":"Biases at the Ballot Box: How Multiple Forms of Voter Discrimination Impede the Descriptive and Substantive Representation of Ethnic Minority Groups","title-short":"Biases at the Ballot Box","URL":"http://link.springer.com/10.1007/s11109-020-09596-4","author":[{"family":"Martin","given":"Nicole S."},{"family":"Blinder","given":"Scott"}],"accessed":{"date-parts":[["2020",11,3]]},"issued":{"date-parts":[["2020",2,13]]}}},{"id":2199,"uris":["http://zotero.org/users/6417227/items/JTVRU6D4"],"itemData":{"id":2199,"type":"article-journal","abstract":"Does race/ethnicity effect how voters assess political candidates? To address this question, we pooled data from 43 published candidate experiments from the last 10 years with a combined N of 305,632. We distinguish three different schools of thought that authors apply: unjust stereotypes, useful stereotypes and shared identification. Voters use “unjust stereotypes” and discriminate against candidates of color or use “useful stereotypes” that inform them of the policy positions they expect candidates to defend. Scholars increasingly apply a “shared identification” perspective and study the effect of congruence between voter and candidate characteristics on assessments. The results show that voters do not assess racial/ ethnic minority candidates differently than their majority (white) counterparts. This does not hold for Asian candidates in the US: voters assess them slightly more positively than majority candidates, although this effect is small (0.76 percentage points). Shared identification matters enormously: when voters share the same race/ ethnicity as a candidate they assess them 7.9 percentage points higher than that they assess majority candidates. This effect is substantively meaningful and significant for all most researched (US-based) races/ethnicities. This indicates that the underrepresentation of racial/ethnic minority citizens cannot be explained by voting behavior, but possibly by supply side effects.","container-title":"Acta Politica","DOI":"10.1057/s41269-022-00279-y","ISSN":"0001-6810, 1741-1416","journalAbbreviation":"Acta Polit","language":"en","source":"DOI.org (Crossref)","title":"Race/Ethnicity in Candidate Experiments: a Meta-Analysis and the Case for Shared Identification","title-short":"Race/Ethnicity in Candidate Experiments","URL":"https://link.springer.com/10.1057/s41269-022-00279-y","author":[{"family":"Oosten","given":"Sanne","non-dropping-particle":"van"},{"family":"Mügge","given":"Liza"},{"family":"Pas","given":"Daphne","non-dropping-particle":"van der"}],"accessed":{"date-parts":[["2023",3,24]]},"issued":{"date-parts":[["2023",2,8]]}}}],"schema":"https://github.com/citation-style-language/schema/raw/master/csl-citation.json"} </w:instrText>
      </w:r>
      <w:r w:rsidR="00D8298C" w:rsidRPr="00FC1FDA">
        <w:rPr>
          <w:rFonts w:ascii="Garamond" w:hAnsi="Garamond"/>
        </w:rPr>
        <w:fldChar w:fldCharType="separate"/>
      </w:r>
      <w:r w:rsidR="00F9704B" w:rsidRPr="00FC1FDA">
        <w:rPr>
          <w:rFonts w:ascii="Garamond" w:hAnsi="Garamond" w:cs="Times New Roman"/>
        </w:rPr>
        <w:t>(Bauer, 2020; Martin and Blinder, 2020; van Oosten, Mügge and van der Pas, 2023)</w:t>
      </w:r>
      <w:r w:rsidR="00D8298C" w:rsidRPr="00FC1FDA">
        <w:rPr>
          <w:rFonts w:ascii="Garamond" w:hAnsi="Garamond"/>
        </w:rPr>
        <w:fldChar w:fldCharType="end"/>
      </w:r>
      <w:r w:rsidR="00D8298C" w:rsidRPr="00FC1FDA">
        <w:rPr>
          <w:rFonts w:ascii="Garamond" w:hAnsi="Garamond"/>
        </w:rPr>
        <w:t xml:space="preserve">. </w:t>
      </w:r>
      <w:r w:rsidR="00A659BD" w:rsidRPr="00FC1FDA">
        <w:rPr>
          <w:rFonts w:ascii="Garamond" w:hAnsi="Garamond"/>
        </w:rPr>
        <w:t>Parenthood</w:t>
      </w:r>
      <w:r w:rsidR="00D8298C" w:rsidRPr="00FC1FDA">
        <w:rPr>
          <w:rFonts w:ascii="Garamond" w:hAnsi="Garamond"/>
        </w:rPr>
        <w:t xml:space="preserve">, </w:t>
      </w:r>
      <w:r w:rsidR="00A659BD" w:rsidRPr="00FC1FDA">
        <w:rPr>
          <w:rFonts w:ascii="Garamond" w:hAnsi="Garamond"/>
        </w:rPr>
        <w:t xml:space="preserve">which </w:t>
      </w:r>
      <w:r w:rsidR="00D8298C" w:rsidRPr="00FC1FDA">
        <w:rPr>
          <w:rFonts w:ascii="Garamond" w:hAnsi="Garamond"/>
        </w:rPr>
        <w:t>direct</w:t>
      </w:r>
      <w:r w:rsidR="00A659BD" w:rsidRPr="00FC1FDA">
        <w:rPr>
          <w:rFonts w:ascii="Garamond" w:hAnsi="Garamond"/>
        </w:rPr>
        <w:t>ly</w:t>
      </w:r>
      <w:r w:rsidR="00D8298C" w:rsidRPr="00FC1FDA">
        <w:rPr>
          <w:rFonts w:ascii="Garamond" w:hAnsi="Garamond"/>
        </w:rPr>
        <w:t xml:space="preserve"> relate</w:t>
      </w:r>
      <w:r w:rsidR="00A659BD" w:rsidRPr="00FC1FDA">
        <w:rPr>
          <w:rFonts w:ascii="Garamond" w:hAnsi="Garamond"/>
        </w:rPr>
        <w:t>s</w:t>
      </w:r>
      <w:r w:rsidR="00D8298C" w:rsidRPr="00FC1FDA">
        <w:rPr>
          <w:rFonts w:ascii="Garamond" w:hAnsi="Garamond"/>
        </w:rPr>
        <w:t xml:space="preserve"> to gendered norms of caring, is an established mechanism through which gender bias</w:t>
      </w:r>
      <w:r w:rsidR="009A1D46">
        <w:rPr>
          <w:rFonts w:ascii="Garamond" w:hAnsi="Garamond"/>
        </w:rPr>
        <w:t xml:space="preserve"> has</w:t>
      </w:r>
      <w:r w:rsidR="00D8298C" w:rsidRPr="00FC1FDA">
        <w:rPr>
          <w:rFonts w:ascii="Garamond" w:hAnsi="Garamond"/>
        </w:rPr>
        <w:t xml:space="preserve"> traditionally manifested in voter behaviour. In this study</w:t>
      </w:r>
      <w:r w:rsidR="009A1D46">
        <w:rPr>
          <w:rFonts w:ascii="Garamond" w:hAnsi="Garamond"/>
        </w:rPr>
        <w:t>,</w:t>
      </w:r>
      <w:r w:rsidR="00D8298C" w:rsidRPr="00FC1FDA">
        <w:rPr>
          <w:rFonts w:ascii="Garamond" w:hAnsi="Garamond"/>
        </w:rPr>
        <w:t xml:space="preserve"> experimental data</w:t>
      </w:r>
      <w:r w:rsidR="000F33EF" w:rsidRPr="00FC1FDA">
        <w:rPr>
          <w:rFonts w:ascii="Garamond" w:hAnsi="Garamond"/>
        </w:rPr>
        <w:t xml:space="preserve"> enables the identification</w:t>
      </w:r>
      <w:r w:rsidR="000415E7" w:rsidRPr="00FC1FDA">
        <w:rPr>
          <w:rFonts w:ascii="Garamond" w:hAnsi="Garamond"/>
        </w:rPr>
        <w:t xml:space="preserve"> of </w:t>
      </w:r>
      <w:r w:rsidR="000F33EF" w:rsidRPr="00FC1FDA">
        <w:rPr>
          <w:rFonts w:ascii="Garamond" w:hAnsi="Garamond"/>
        </w:rPr>
        <w:t xml:space="preserve">electoral costs associated with parental leave while in office and, most importantly, reveals </w:t>
      </w:r>
      <w:r w:rsidR="000F33EF" w:rsidRPr="00FC1FDA">
        <w:rPr>
          <w:rFonts w:ascii="Garamond" w:hAnsi="Garamond"/>
          <w:i/>
          <w:iCs/>
        </w:rPr>
        <w:t>who</w:t>
      </w:r>
      <w:r w:rsidR="000F33EF" w:rsidRPr="00FC1FDA">
        <w:rPr>
          <w:rFonts w:ascii="Garamond" w:hAnsi="Garamond"/>
        </w:rPr>
        <w:t xml:space="preserve"> bears the consequences.</w:t>
      </w:r>
      <w:r w:rsidR="000415E7" w:rsidRPr="00FC1FDA">
        <w:rPr>
          <w:rFonts w:ascii="Garamond" w:hAnsi="Garamond"/>
        </w:rPr>
        <w:t xml:space="preserve"> </w:t>
      </w:r>
    </w:p>
    <w:p w14:paraId="67F1FBBB" w14:textId="77777777" w:rsidR="006A3911" w:rsidRPr="00FC1FDA" w:rsidRDefault="006A3911" w:rsidP="00841AA6">
      <w:pPr>
        <w:spacing w:line="276" w:lineRule="auto"/>
        <w:jc w:val="both"/>
        <w:rPr>
          <w:rFonts w:ascii="Garamond" w:hAnsi="Garamond"/>
        </w:rPr>
      </w:pPr>
    </w:p>
    <w:p w14:paraId="397EC66C" w14:textId="5CE082E1" w:rsidR="00982E52" w:rsidRPr="00FC1FDA" w:rsidRDefault="00F31AA9" w:rsidP="00841AA6">
      <w:pPr>
        <w:spacing w:line="276" w:lineRule="auto"/>
        <w:jc w:val="both"/>
        <w:rPr>
          <w:rFonts w:ascii="Garamond" w:hAnsi="Garamond"/>
        </w:rPr>
      </w:pPr>
      <w:r w:rsidRPr="006F1C18">
        <w:rPr>
          <w:rFonts w:ascii="Garamond" w:hAnsi="Garamond"/>
        </w:rPr>
        <w:t>Against</w:t>
      </w:r>
      <w:r w:rsidR="006A3911" w:rsidRPr="006F1C18">
        <w:rPr>
          <w:rFonts w:ascii="Garamond" w:hAnsi="Garamond"/>
        </w:rPr>
        <w:t xml:space="preserve"> expectations, t</w:t>
      </w:r>
      <w:r w:rsidR="00470E5B" w:rsidRPr="006F1C18">
        <w:rPr>
          <w:rFonts w:ascii="Garamond" w:hAnsi="Garamond"/>
        </w:rPr>
        <w:t xml:space="preserve">he results show there is little punishment for MPs who take parental leave. </w:t>
      </w:r>
      <w:r w:rsidR="006A3911" w:rsidRPr="006F1C18">
        <w:rPr>
          <w:rFonts w:ascii="Garamond" w:hAnsi="Garamond"/>
        </w:rPr>
        <w:t xml:space="preserve">Overall, voters </w:t>
      </w:r>
      <w:r w:rsidR="006D163D" w:rsidRPr="006F1C18">
        <w:rPr>
          <w:rFonts w:ascii="Garamond" w:hAnsi="Garamond"/>
        </w:rPr>
        <w:t>prefer</w:t>
      </w:r>
      <w:r w:rsidR="006A3911" w:rsidRPr="006F1C18">
        <w:rPr>
          <w:rFonts w:ascii="Garamond" w:hAnsi="Garamond"/>
        </w:rPr>
        <w:t xml:space="preserve"> MPs who are parents compared to those without children, in line with previous</w:t>
      </w:r>
      <w:r w:rsidR="006A3911" w:rsidRPr="00FC1FDA">
        <w:rPr>
          <w:rFonts w:ascii="Garamond" w:hAnsi="Garamond"/>
        </w:rPr>
        <w:t xml:space="preserve"> evidence</w:t>
      </w:r>
      <w:r w:rsidR="000F33EF" w:rsidRPr="00FC1FDA">
        <w:rPr>
          <w:rFonts w:ascii="Garamond" w:hAnsi="Garamond"/>
        </w:rPr>
        <w:t xml:space="preserve"> </w:t>
      </w:r>
      <w:r w:rsidR="000F33EF" w:rsidRPr="00FC1FDA">
        <w:rPr>
          <w:rFonts w:ascii="Garamond" w:hAnsi="Garamond"/>
        </w:rPr>
        <w:fldChar w:fldCharType="begin"/>
      </w:r>
      <w:r w:rsidR="00910D9C">
        <w:rPr>
          <w:rFonts w:ascii="Garamond" w:hAnsi="Garamond"/>
        </w:rPr>
        <w:instrText xml:space="preserve"> ADDIN ZOTERO_ITEM CSL_CITATION {"citationID":"5uYZeqHu","properties":{"formattedCitation":"(Campbell and Cowley, 2018)","plainCitation":"(Campbell and Cowley, 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schema":"https://github.com/citation-style-language/schema/raw/master/csl-citation.json"} </w:instrText>
      </w:r>
      <w:r w:rsidR="000F33EF" w:rsidRPr="00FC1FDA">
        <w:rPr>
          <w:rFonts w:ascii="Garamond" w:hAnsi="Garamond"/>
        </w:rPr>
        <w:fldChar w:fldCharType="separate"/>
      </w:r>
      <w:r w:rsidR="00F9704B" w:rsidRPr="00FC1FDA">
        <w:rPr>
          <w:rFonts w:ascii="Garamond" w:hAnsi="Garamond"/>
          <w:noProof/>
        </w:rPr>
        <w:t>(Campbell and Cowley, 2018)</w:t>
      </w:r>
      <w:r w:rsidR="000F33EF" w:rsidRPr="00FC1FDA">
        <w:rPr>
          <w:rFonts w:ascii="Garamond" w:hAnsi="Garamond"/>
        </w:rPr>
        <w:fldChar w:fldCharType="end"/>
      </w:r>
      <w:r w:rsidR="006A3911" w:rsidRPr="00FC1FDA">
        <w:rPr>
          <w:rFonts w:ascii="Garamond" w:hAnsi="Garamond"/>
        </w:rPr>
        <w:t xml:space="preserve">. </w:t>
      </w:r>
      <w:r w:rsidR="006D163D" w:rsidRPr="00FC1FDA">
        <w:rPr>
          <w:rFonts w:ascii="Garamond" w:hAnsi="Garamond"/>
        </w:rPr>
        <w:t>And w</w:t>
      </w:r>
      <w:r w:rsidR="006A3911" w:rsidRPr="00FC1FDA">
        <w:rPr>
          <w:rFonts w:ascii="Garamond" w:hAnsi="Garamond"/>
        </w:rPr>
        <w:t xml:space="preserve">ithin MPs </w:t>
      </w:r>
      <w:r w:rsidR="009E7287" w:rsidRPr="00FC1FDA">
        <w:rPr>
          <w:rFonts w:ascii="Garamond" w:hAnsi="Garamond"/>
        </w:rPr>
        <w:t xml:space="preserve">with children </w:t>
      </w:r>
      <w:r w:rsidR="006A3911" w:rsidRPr="00FC1FDA">
        <w:rPr>
          <w:rFonts w:ascii="Garamond" w:hAnsi="Garamond"/>
        </w:rPr>
        <w:t xml:space="preserve">there is no punishment for taking leave. MPs still receive </w:t>
      </w:r>
      <w:r w:rsidR="006D163D" w:rsidRPr="00FC1FDA">
        <w:rPr>
          <w:rFonts w:ascii="Garamond" w:hAnsi="Garamond"/>
        </w:rPr>
        <w:t>a</w:t>
      </w:r>
      <w:r w:rsidR="006A3911" w:rsidRPr="00FC1FDA">
        <w:rPr>
          <w:rFonts w:ascii="Garamond" w:hAnsi="Garamond"/>
        </w:rPr>
        <w:t xml:space="preserve"> parenthood benefit even when </w:t>
      </w:r>
      <w:r w:rsidR="00CF55BD" w:rsidRPr="00FC1FDA">
        <w:rPr>
          <w:rFonts w:ascii="Garamond" w:hAnsi="Garamond"/>
        </w:rPr>
        <w:t xml:space="preserve">the "costs" of parenthood, </w:t>
      </w:r>
      <w:r w:rsidR="009E7287" w:rsidRPr="00FC1FDA">
        <w:rPr>
          <w:rFonts w:ascii="Garamond" w:hAnsi="Garamond"/>
        </w:rPr>
        <w:t>i.e.</w:t>
      </w:r>
      <w:r w:rsidR="00CF55BD" w:rsidRPr="00FC1FDA">
        <w:rPr>
          <w:rFonts w:ascii="Garamond" w:hAnsi="Garamond"/>
        </w:rPr>
        <w:t xml:space="preserve"> taking leave, are explicitly considered. MPs with children who take up to </w:t>
      </w:r>
      <w:r w:rsidR="00D031A9" w:rsidRPr="00FC1FDA">
        <w:rPr>
          <w:rFonts w:ascii="Garamond" w:hAnsi="Garamond"/>
        </w:rPr>
        <w:t>six months</w:t>
      </w:r>
      <w:r w:rsidR="00CF55BD" w:rsidRPr="00FC1FDA">
        <w:rPr>
          <w:rFonts w:ascii="Garamond" w:hAnsi="Garamond"/>
        </w:rPr>
        <w:t xml:space="preserve"> of parental leave </w:t>
      </w:r>
      <w:r w:rsidR="000F33EF" w:rsidRPr="00FC1FDA">
        <w:rPr>
          <w:rFonts w:ascii="Garamond" w:hAnsi="Garamond"/>
        </w:rPr>
        <w:t xml:space="preserve">are still preferred over MPs without children by </w:t>
      </w:r>
      <w:r w:rsidR="00CF55BD" w:rsidRPr="00FC1FDA">
        <w:rPr>
          <w:rFonts w:ascii="Garamond" w:hAnsi="Garamond"/>
        </w:rPr>
        <w:t>approximately 5</w:t>
      </w:r>
      <w:r w:rsidR="009E7287" w:rsidRPr="00FC1FDA">
        <w:rPr>
          <w:rFonts w:ascii="Garamond" w:hAnsi="Garamond"/>
        </w:rPr>
        <w:t>-</w:t>
      </w:r>
      <w:r w:rsidR="009E5407" w:rsidRPr="00FC1FDA">
        <w:rPr>
          <w:rFonts w:ascii="Garamond" w:hAnsi="Garamond"/>
        </w:rPr>
        <w:t>percentage</w:t>
      </w:r>
      <w:r w:rsidR="009E7287" w:rsidRPr="00FC1FDA">
        <w:rPr>
          <w:rFonts w:ascii="Garamond" w:hAnsi="Garamond"/>
        </w:rPr>
        <w:t>-</w:t>
      </w:r>
      <w:r w:rsidR="009E5407" w:rsidRPr="00FC1FDA">
        <w:rPr>
          <w:rFonts w:ascii="Garamond" w:hAnsi="Garamond"/>
        </w:rPr>
        <w:t>points</w:t>
      </w:r>
      <w:r w:rsidR="00CF55BD" w:rsidRPr="00FC1FDA">
        <w:rPr>
          <w:rFonts w:ascii="Garamond" w:hAnsi="Garamond"/>
        </w:rPr>
        <w:t xml:space="preserve">. </w:t>
      </w:r>
      <w:r w:rsidR="004B3E8C" w:rsidRPr="00FC1FDA">
        <w:rPr>
          <w:rFonts w:ascii="Garamond" w:hAnsi="Garamond"/>
        </w:rPr>
        <w:t xml:space="preserve">Importantly, these findings are contingent </w:t>
      </w:r>
      <w:r w:rsidR="00C91D92" w:rsidRPr="00FC1FDA">
        <w:rPr>
          <w:rFonts w:ascii="Garamond" w:hAnsi="Garamond"/>
        </w:rPr>
        <w:t xml:space="preserve">upon </w:t>
      </w:r>
      <w:r w:rsidR="004B3E8C" w:rsidRPr="00FC1FDA">
        <w:rPr>
          <w:rFonts w:ascii="Garamond" w:hAnsi="Garamond"/>
        </w:rPr>
        <w:t>MP</w:t>
      </w:r>
      <w:r w:rsidR="00C91D92" w:rsidRPr="00FC1FDA">
        <w:rPr>
          <w:rFonts w:ascii="Garamond" w:hAnsi="Garamond"/>
        </w:rPr>
        <w:t>’s</w:t>
      </w:r>
      <w:r w:rsidR="00947C82" w:rsidRPr="00FC1FDA">
        <w:rPr>
          <w:rFonts w:ascii="Garamond" w:hAnsi="Garamond"/>
        </w:rPr>
        <w:t xml:space="preserve"> sex</w:t>
      </w:r>
      <w:r w:rsidR="004B3E8C" w:rsidRPr="00FC1FDA">
        <w:rPr>
          <w:rFonts w:ascii="Garamond" w:hAnsi="Garamond"/>
        </w:rPr>
        <w:t xml:space="preserve">. Women MPs who take parental leave are the preferred choice over their male counterparts, </w:t>
      </w:r>
      <w:r w:rsidR="00D031A9" w:rsidRPr="00FC1FDA">
        <w:rPr>
          <w:rFonts w:ascii="Garamond" w:hAnsi="Garamond"/>
        </w:rPr>
        <w:t>by</w:t>
      </w:r>
      <w:r w:rsidR="004B3E8C" w:rsidRPr="00FC1FDA">
        <w:rPr>
          <w:rFonts w:ascii="Garamond" w:hAnsi="Garamond"/>
        </w:rPr>
        <w:t xml:space="preserve"> up to </w:t>
      </w:r>
      <w:r w:rsidR="00D031A9" w:rsidRPr="00FC1FDA">
        <w:rPr>
          <w:rFonts w:ascii="Garamond" w:hAnsi="Garamond"/>
        </w:rPr>
        <w:t>8</w:t>
      </w:r>
      <w:r w:rsidR="009E7287" w:rsidRPr="00FC1FDA">
        <w:rPr>
          <w:rFonts w:ascii="Garamond" w:hAnsi="Garamond"/>
        </w:rPr>
        <w:t>-</w:t>
      </w:r>
      <w:r w:rsidR="00D031A9" w:rsidRPr="00FC1FDA">
        <w:rPr>
          <w:rFonts w:ascii="Garamond" w:hAnsi="Garamond"/>
        </w:rPr>
        <w:t>percentage</w:t>
      </w:r>
      <w:r w:rsidR="009E7287" w:rsidRPr="00FC1FDA">
        <w:rPr>
          <w:rFonts w:ascii="Garamond" w:hAnsi="Garamond"/>
        </w:rPr>
        <w:t>-</w:t>
      </w:r>
      <w:r w:rsidR="00D031A9" w:rsidRPr="00FC1FDA">
        <w:rPr>
          <w:rFonts w:ascii="Garamond" w:hAnsi="Garamond"/>
        </w:rPr>
        <w:t xml:space="preserve">points when </w:t>
      </w:r>
      <w:r w:rsidR="00947C82" w:rsidRPr="00FC1FDA">
        <w:rPr>
          <w:rFonts w:ascii="Garamond" w:hAnsi="Garamond"/>
        </w:rPr>
        <w:t xml:space="preserve">taking </w:t>
      </w:r>
      <w:r w:rsidR="00D031A9" w:rsidRPr="00FC1FDA">
        <w:rPr>
          <w:rFonts w:ascii="Garamond" w:hAnsi="Garamond"/>
        </w:rPr>
        <w:t>one year of leave</w:t>
      </w:r>
      <w:r w:rsidR="004B3E8C" w:rsidRPr="00FC1FDA">
        <w:rPr>
          <w:rFonts w:ascii="Garamond" w:hAnsi="Garamond"/>
        </w:rPr>
        <w:t xml:space="preserve">. </w:t>
      </w:r>
      <w:r w:rsidR="006D163D" w:rsidRPr="00FC1FDA">
        <w:rPr>
          <w:rFonts w:ascii="Garamond" w:hAnsi="Garamond"/>
        </w:rPr>
        <w:t>Therefore, when</w:t>
      </w:r>
      <w:r w:rsidR="004B3E8C" w:rsidRPr="00FC1FDA">
        <w:rPr>
          <w:rFonts w:ascii="Garamond" w:hAnsi="Garamond"/>
        </w:rPr>
        <w:t xml:space="preserve"> the "costs" of parenthood are emphasized,</w:t>
      </w:r>
      <w:r w:rsidR="006A3911" w:rsidRPr="00FC1FDA">
        <w:rPr>
          <w:rFonts w:ascii="Garamond" w:hAnsi="Garamond"/>
        </w:rPr>
        <w:t xml:space="preserve"> </w:t>
      </w:r>
      <w:r w:rsidR="008A4DFD" w:rsidRPr="00FC1FDA">
        <w:rPr>
          <w:rFonts w:ascii="Garamond" w:hAnsi="Garamond"/>
        </w:rPr>
        <w:t>i.e. that having children could mean a representative is absent by taking periods of parental leave</w:t>
      </w:r>
      <w:r w:rsidR="002478F1" w:rsidRPr="00FC1FDA">
        <w:rPr>
          <w:rFonts w:ascii="Garamond" w:hAnsi="Garamond"/>
        </w:rPr>
        <w:t xml:space="preserve">, </w:t>
      </w:r>
      <w:r w:rsidR="004B3E8C" w:rsidRPr="00FC1FDA">
        <w:rPr>
          <w:rFonts w:ascii="Garamond" w:hAnsi="Garamond"/>
        </w:rPr>
        <w:t>women MPs receive a parenthood benefit, while men MPs do not. MPs</w:t>
      </w:r>
      <w:r w:rsidR="00FB4728" w:rsidRPr="00FC1FDA">
        <w:rPr>
          <w:rFonts w:ascii="Garamond" w:hAnsi="Garamond"/>
        </w:rPr>
        <w:t>’</w:t>
      </w:r>
      <w:r w:rsidR="004B3E8C" w:rsidRPr="00FC1FDA">
        <w:rPr>
          <w:rFonts w:ascii="Garamond" w:hAnsi="Garamond"/>
        </w:rPr>
        <w:t xml:space="preserve"> use of parental leave, however, does not lead to differential evaluations of </w:t>
      </w:r>
      <w:r w:rsidR="001E1BCA" w:rsidRPr="00FC1FDA">
        <w:rPr>
          <w:rFonts w:ascii="Garamond" w:hAnsi="Garamond"/>
        </w:rPr>
        <w:t xml:space="preserve">an MP’s </w:t>
      </w:r>
      <w:r w:rsidR="004B3E8C" w:rsidRPr="00FC1FDA">
        <w:rPr>
          <w:rFonts w:ascii="Garamond" w:hAnsi="Garamond"/>
        </w:rPr>
        <w:t xml:space="preserve">job performance, strength, </w:t>
      </w:r>
      <w:r w:rsidR="004B3E8C" w:rsidRPr="00FC1FDA">
        <w:rPr>
          <w:rFonts w:ascii="Garamond" w:hAnsi="Garamond"/>
        </w:rPr>
        <w:lastRenderedPageBreak/>
        <w:t>assertiveness, or compassion. The preference for women MPs who balance motherhood and public office does not appear to be rooted in perceived competency advantages</w:t>
      </w:r>
      <w:r w:rsidR="001E1BCA" w:rsidRPr="00FC1FDA">
        <w:rPr>
          <w:rFonts w:ascii="Garamond" w:hAnsi="Garamond"/>
        </w:rPr>
        <w:t>.</w:t>
      </w:r>
    </w:p>
    <w:p w14:paraId="2116075B" w14:textId="77777777" w:rsidR="0052438C" w:rsidRPr="00FC1FDA" w:rsidRDefault="0052438C" w:rsidP="00841AA6">
      <w:pPr>
        <w:spacing w:line="276" w:lineRule="auto"/>
        <w:jc w:val="both"/>
        <w:rPr>
          <w:rFonts w:ascii="Garamond" w:hAnsi="Garamond"/>
        </w:rPr>
      </w:pPr>
    </w:p>
    <w:p w14:paraId="578A814A" w14:textId="6AF7B260" w:rsidR="0052438C" w:rsidRPr="00FC1FDA" w:rsidRDefault="0052438C" w:rsidP="00841AA6">
      <w:pPr>
        <w:spacing w:line="276" w:lineRule="auto"/>
        <w:jc w:val="both"/>
        <w:rPr>
          <w:rFonts w:ascii="Garamond" w:hAnsi="Garamond"/>
        </w:rPr>
      </w:pPr>
      <w:r w:rsidRPr="00FC1FDA">
        <w:rPr>
          <w:rFonts w:ascii="Garamond" w:hAnsi="Garamond"/>
        </w:rPr>
        <w:t xml:space="preserve">This research advances </w:t>
      </w:r>
      <w:r w:rsidR="00F26CFA">
        <w:rPr>
          <w:rFonts w:ascii="Garamond" w:hAnsi="Garamond"/>
        </w:rPr>
        <w:t xml:space="preserve">the </w:t>
      </w:r>
      <w:r w:rsidRPr="00FC1FDA">
        <w:rPr>
          <w:rFonts w:ascii="Garamond" w:hAnsi="Garamond"/>
        </w:rPr>
        <w:t>understanding of gender biases in politics</w:t>
      </w:r>
      <w:r w:rsidR="009E7287" w:rsidRPr="00FC1FDA">
        <w:rPr>
          <w:rFonts w:ascii="Garamond" w:hAnsi="Garamond"/>
        </w:rPr>
        <w:t xml:space="preserve">. </w:t>
      </w:r>
      <w:r w:rsidR="00947C82" w:rsidRPr="00FC1FDA">
        <w:rPr>
          <w:rFonts w:ascii="Garamond" w:hAnsi="Garamond"/>
        </w:rPr>
        <w:t>The</w:t>
      </w:r>
      <w:r w:rsidR="009E7287" w:rsidRPr="00FC1FDA">
        <w:rPr>
          <w:rFonts w:ascii="Garamond" w:hAnsi="Garamond"/>
        </w:rPr>
        <w:t xml:space="preserve"> </w:t>
      </w:r>
      <w:r w:rsidRPr="00FC1FDA">
        <w:rPr>
          <w:rFonts w:ascii="Garamond" w:hAnsi="Garamond"/>
        </w:rPr>
        <w:t>preference for women MPs taking parental leave</w:t>
      </w:r>
      <w:r w:rsidR="0094352C" w:rsidRPr="00FC1FDA">
        <w:rPr>
          <w:rFonts w:ascii="Garamond" w:hAnsi="Garamond"/>
        </w:rPr>
        <w:t xml:space="preserve"> </w:t>
      </w:r>
      <w:r w:rsidRPr="00FC1FDA">
        <w:rPr>
          <w:rFonts w:ascii="Garamond" w:hAnsi="Garamond"/>
        </w:rPr>
        <w:t>aligns with a broader positive bias for women candidates now present in electoral choice experiments. This challenges traditional idea</w:t>
      </w:r>
      <w:r w:rsidR="00947C82" w:rsidRPr="00FC1FDA">
        <w:rPr>
          <w:rFonts w:ascii="Garamond" w:hAnsi="Garamond"/>
        </w:rPr>
        <w:t>s</w:t>
      </w:r>
      <w:r w:rsidRPr="00FC1FDA">
        <w:rPr>
          <w:rFonts w:ascii="Garamond" w:hAnsi="Garamond"/>
        </w:rPr>
        <w:t xml:space="preserve"> that women must conform to masculine norms </w:t>
      </w:r>
      <w:r w:rsidR="00155EF6" w:rsidRPr="00FC1FDA">
        <w:rPr>
          <w:rFonts w:ascii="Garamond" w:hAnsi="Garamond"/>
        </w:rPr>
        <w:t xml:space="preserve">when in office </w:t>
      </w:r>
      <w:r w:rsidRPr="00FC1FDA">
        <w:rPr>
          <w:rFonts w:ascii="Garamond" w:hAnsi="Garamond"/>
        </w:rPr>
        <w:t>for voter approval. Additionally, it supports calls for family-friendly policies in politics</w:t>
      </w:r>
      <w:r w:rsidR="009E7287" w:rsidRPr="00FC1FDA">
        <w:rPr>
          <w:rFonts w:ascii="Garamond" w:hAnsi="Garamond"/>
        </w:rPr>
        <w:t xml:space="preserve"> promoting a more inclusive democratic system</w:t>
      </w:r>
      <w:r w:rsidRPr="00FC1FDA">
        <w:rPr>
          <w:rFonts w:ascii="Garamond" w:hAnsi="Garamond"/>
        </w:rPr>
        <w:t>, as</w:t>
      </w:r>
      <w:r w:rsidR="00C62530" w:rsidRPr="00FC1FDA">
        <w:rPr>
          <w:rFonts w:ascii="Garamond" w:hAnsi="Garamond"/>
        </w:rPr>
        <w:t xml:space="preserve"> it assuages concerns that</w:t>
      </w:r>
      <w:r w:rsidRPr="00FC1FDA">
        <w:rPr>
          <w:rFonts w:ascii="Garamond" w:hAnsi="Garamond"/>
        </w:rPr>
        <w:t xml:space="preserve"> MPs who use such practices </w:t>
      </w:r>
      <w:r w:rsidR="00C62530" w:rsidRPr="00FC1FDA">
        <w:rPr>
          <w:rFonts w:ascii="Garamond" w:hAnsi="Garamond"/>
        </w:rPr>
        <w:t>will</w:t>
      </w:r>
      <w:r w:rsidRPr="00FC1FDA">
        <w:rPr>
          <w:rFonts w:ascii="Garamond" w:hAnsi="Garamond"/>
        </w:rPr>
        <w:t xml:space="preserve"> face significant electoral backlash.</w:t>
      </w:r>
    </w:p>
    <w:p w14:paraId="19517D5D" w14:textId="77777777" w:rsidR="00C11658" w:rsidRPr="00FC1FDA" w:rsidRDefault="00C11658" w:rsidP="00841AA6">
      <w:pPr>
        <w:spacing w:line="276" w:lineRule="auto"/>
        <w:jc w:val="both"/>
        <w:rPr>
          <w:rFonts w:ascii="Garamond" w:hAnsi="Garamond"/>
        </w:rPr>
      </w:pPr>
    </w:p>
    <w:p w14:paraId="0A95AB91" w14:textId="62F9E1E3" w:rsidR="00CD3ED2" w:rsidRPr="00FC1FDA" w:rsidRDefault="00982E52" w:rsidP="00841AA6">
      <w:pPr>
        <w:pStyle w:val="NormalWeb"/>
        <w:numPr>
          <w:ilvl w:val="0"/>
          <w:numId w:val="1"/>
        </w:numPr>
        <w:spacing w:line="276" w:lineRule="auto"/>
        <w:jc w:val="both"/>
        <w:rPr>
          <w:rFonts w:ascii="Garamond" w:hAnsi="Garamond"/>
          <w:b/>
          <w:bCs/>
          <w:i/>
          <w:iCs/>
        </w:rPr>
      </w:pPr>
      <w:r w:rsidRPr="00FC1FDA">
        <w:rPr>
          <w:rFonts w:ascii="Garamond" w:hAnsi="Garamond"/>
          <w:b/>
          <w:bCs/>
          <w:i/>
          <w:iCs/>
        </w:rPr>
        <w:t>Politics, Parliaments, and Parenthoo</w:t>
      </w:r>
      <w:r w:rsidR="00285C2C" w:rsidRPr="00FC1FDA">
        <w:rPr>
          <w:rFonts w:ascii="Garamond" w:hAnsi="Garamond"/>
          <w:b/>
          <w:bCs/>
          <w:i/>
          <w:iCs/>
        </w:rPr>
        <w:t>d</w:t>
      </w:r>
    </w:p>
    <w:p w14:paraId="34678448" w14:textId="1C4C1951" w:rsidR="0072608D" w:rsidRPr="00FC1FDA" w:rsidRDefault="00947C82" w:rsidP="00841AA6">
      <w:pPr>
        <w:spacing w:line="276" w:lineRule="auto"/>
        <w:jc w:val="both"/>
        <w:rPr>
          <w:rFonts w:ascii="Garamond" w:hAnsi="Garamond"/>
        </w:rPr>
      </w:pPr>
      <w:r w:rsidRPr="00FC1FDA">
        <w:rPr>
          <w:rFonts w:ascii="Garamond" w:hAnsi="Garamond"/>
        </w:rPr>
        <w:t>E</w:t>
      </w:r>
      <w:r w:rsidR="004029B3" w:rsidRPr="00FC1FDA">
        <w:rPr>
          <w:rFonts w:ascii="Garamond" w:hAnsi="Garamond"/>
        </w:rPr>
        <w:t xml:space="preserve">stablished scholarship </w:t>
      </w:r>
      <w:r w:rsidRPr="00FC1FDA">
        <w:rPr>
          <w:rFonts w:ascii="Garamond" w:hAnsi="Garamond"/>
        </w:rPr>
        <w:t>shows</w:t>
      </w:r>
      <w:r w:rsidR="004029B3" w:rsidRPr="00FC1FDA">
        <w:rPr>
          <w:rFonts w:ascii="Garamond" w:hAnsi="Garamond"/>
        </w:rPr>
        <w:t xml:space="preserve"> legislatures are institutionally sexist in their formal and informal workings, including the difficulties of combining caring responsibilities with elected office</w:t>
      </w:r>
      <w:r w:rsidRPr="00FC1FDA">
        <w:rPr>
          <w:rFonts w:ascii="Garamond" w:hAnsi="Garamond"/>
        </w:rPr>
        <w:t xml:space="preserve"> </w:t>
      </w:r>
      <w:r w:rsidRPr="00FC1FDA">
        <w:rPr>
          <w:rFonts w:ascii="Garamond" w:hAnsi="Garamond"/>
        </w:rPr>
        <w:fldChar w:fldCharType="begin"/>
      </w:r>
      <w:r w:rsidR="00910D9C">
        <w:rPr>
          <w:rFonts w:ascii="Garamond" w:hAnsi="Garamond"/>
        </w:rPr>
        <w:instrText xml:space="preserve"> ADDIN ZOTERO_ITEM CSL_CITATION {"citationID":"z9dlM1p9","properties":{"formattedCitation":"(Kenny, 2013; Childs, 2016)","plainCitation":"(Kenny, 2013; Childs, 2016)","noteIndex":0},"citationItems":[{"id":636,"uris":["http://zotero.org/users/6417227/items/YICFMKX7"],"itemData":{"id":636,"type":"report","event-place":"Bristol","publisher-place":"Bristol","title":"The Good Parliament","author":[{"family":"Childs","given":"Sarah"}],"issued":{"date-parts":[["2016"]]}}},{"id":116,"uris":["http://zotero.org/users/6417227/items/B255JR5L"],"itemData":{"id":116,"type":"book","publisher":"Palgrave Macmillan UK","title":"Gender and Political Recruitment - Theorizing Institutional change","author":[{"family":"Kenny","given":"Meryl"}],"issued":{"date-parts":[["2013"]]}}}],"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Kenny, 2013; Childs, 2016)</w:t>
      </w:r>
      <w:r w:rsidRPr="00FC1FDA">
        <w:rPr>
          <w:rFonts w:ascii="Garamond" w:hAnsi="Garamond"/>
        </w:rPr>
        <w:fldChar w:fldCharType="end"/>
      </w:r>
      <w:r w:rsidRPr="00FC1FDA">
        <w:rPr>
          <w:rFonts w:ascii="Garamond" w:hAnsi="Garamond"/>
        </w:rPr>
        <w:t>.</w:t>
      </w:r>
      <w:r w:rsidR="00094512" w:rsidRPr="00FC1FDA">
        <w:rPr>
          <w:rFonts w:ascii="Garamond" w:hAnsi="Garamond"/>
        </w:rPr>
        <w:t xml:space="preserve"> Globally, </w:t>
      </w:r>
      <w:r w:rsidR="00E2488E" w:rsidRPr="00FC1FDA">
        <w:rPr>
          <w:rFonts w:ascii="Garamond" w:hAnsi="Garamond"/>
        </w:rPr>
        <w:t>there continues to be</w:t>
      </w:r>
      <w:r w:rsidR="00094512" w:rsidRPr="00FC1FDA">
        <w:rPr>
          <w:rFonts w:ascii="Garamond" w:hAnsi="Garamond"/>
        </w:rPr>
        <w:t xml:space="preserve"> </w:t>
      </w:r>
      <w:r w:rsidR="00705886" w:rsidRPr="00FC1FDA">
        <w:rPr>
          <w:rFonts w:ascii="Garamond" w:hAnsi="Garamond"/>
        </w:rPr>
        <w:t xml:space="preserve">a lack of adequate childcare and parental leave for </w:t>
      </w:r>
      <w:r w:rsidR="00E2488E" w:rsidRPr="00FC1FDA">
        <w:rPr>
          <w:rFonts w:ascii="Garamond" w:hAnsi="Garamond"/>
        </w:rPr>
        <w:t>members in</w:t>
      </w:r>
      <w:r w:rsidR="00705886" w:rsidRPr="00FC1FDA">
        <w:rPr>
          <w:rFonts w:ascii="Garamond" w:hAnsi="Garamond"/>
        </w:rPr>
        <w:t xml:space="preserve"> elected institutions </w:t>
      </w:r>
      <w:r w:rsidR="00705886" w:rsidRPr="00FC1FDA">
        <w:rPr>
          <w:rFonts w:ascii="Garamond" w:hAnsi="Garamond"/>
        </w:rPr>
        <w:fldChar w:fldCharType="begin"/>
      </w:r>
      <w:r w:rsidR="00910D9C">
        <w:rPr>
          <w:rFonts w:ascii="Garamond" w:hAnsi="Garamond"/>
        </w:rPr>
        <w:instrText xml:space="preserve"> ADDIN ZOTERO_ITEM CSL_CITATION {"citationID":"kZzxtO70","properties":{"formattedCitation":"(Joshi and Goehrung, 2020; Inter-Parliamentary Union, 2023)","plainCitation":"(Joshi and Goehrung, 2020; Inter-Parliamentary Union, 2023)","noteIndex":0},"citationItems":[{"id":75,"uris":["http://zotero.org/users/6417227/items/B2I5T562"],"itemData":{"id":75,"type":"article-journal","abstract":"Studies of Western parliaments ﬁnd women experience greater difﬁculty than men in combining parenting with a career in parliament. Is it the same worldwide? Addressing this issue, we compared the marital and parental status of legislators in 25 diverse parliaments around the world while theoretically exploring whether parliamentary family gaps are due to individual, family, institutional, societal or global-level conditions. Through a fuzzy-set qualitative comparative analysis, we ﬁnd institutional- and societal-level factors matter. Namely, family gaps between men and women members of parliament (MPs) were narrower under conditions of higher female employment, women in parliamentary leadership and lower rates of child mortality. Thus, motherhood penalties for women MPs are likely to diminish with increases in women’s paid employment, better social welfare provisions and more women in parliamentary leadership positions. Our ﬁndings also point to the importance of public policies, parliamentary rules and critical actors in reducing time demands on parents who are MPs.","container-title":"Parliamentary Affairs","DOI":"10.1093/pa/gsaa003","ISSN":"0031-2290, 1460-2482","language":"en","page":"gsaa003","source":"DOI.org (Crossref)","title":"Mothers and Fathers in Parliament: MP Parental Status and Family Gaps from a Global Perspective","title-short":"Mothers and Fathers in Parliament","author":[{"family":"Joshi","given":"Devin K"},{"family":"Goehrung","given":"Ryan"}],"issued":{"date-parts":[["2020",2,7]]}}},{"id":2042,"uris":["http://zotero.org/users/6417227/items/VYT395GV"],"itemData":{"id":2042,"type":"post-weblog","container-title":"News in Brief","title":"Babies on the back benches","URL":"https://www.ipu.org/news/news-in-brief/2023-08/babies-back-benches","author":[{"family":"Inter-Parliamentary Union","given":""}],"accessed":{"date-parts":[["2024",6,11]]},"issued":{"date-parts":[["2023",8,14]]}}}],"schema":"https://github.com/citation-style-language/schema/raw/master/csl-citation.json"} </w:instrText>
      </w:r>
      <w:r w:rsidR="00705886" w:rsidRPr="00FC1FDA">
        <w:rPr>
          <w:rFonts w:ascii="Garamond" w:hAnsi="Garamond"/>
        </w:rPr>
        <w:fldChar w:fldCharType="separate"/>
      </w:r>
      <w:r w:rsidR="009F5746" w:rsidRPr="00FC1FDA">
        <w:rPr>
          <w:rFonts w:ascii="Garamond" w:hAnsi="Garamond"/>
          <w:noProof/>
        </w:rPr>
        <w:t>(Joshi and Goehrung, 2020; Inter-Parliamentary Union, 2023)</w:t>
      </w:r>
      <w:r w:rsidR="00705886" w:rsidRPr="00FC1FDA">
        <w:rPr>
          <w:rFonts w:ascii="Garamond" w:hAnsi="Garamond"/>
        </w:rPr>
        <w:fldChar w:fldCharType="end"/>
      </w:r>
      <w:r w:rsidR="00705886" w:rsidRPr="00FC1FDA">
        <w:rPr>
          <w:rFonts w:ascii="Garamond" w:hAnsi="Garamond"/>
        </w:rPr>
        <w:t xml:space="preserve">. </w:t>
      </w:r>
      <w:r w:rsidR="00CC667B" w:rsidRPr="00FC1FDA">
        <w:rPr>
          <w:rFonts w:ascii="Garamond" w:hAnsi="Garamond"/>
        </w:rPr>
        <w:t xml:space="preserve">These work as a barrier to both the recruitment and retention of diverse representatives. </w:t>
      </w:r>
      <w:r w:rsidR="00F31AA9" w:rsidRPr="00FC1FDA">
        <w:rPr>
          <w:rFonts w:ascii="Garamond" w:hAnsi="Garamond"/>
        </w:rPr>
        <w:t>A</w:t>
      </w:r>
      <w:r w:rsidR="00CC667B" w:rsidRPr="00FC1FDA">
        <w:rPr>
          <w:rFonts w:ascii="Garamond" w:hAnsi="Garamond"/>
        </w:rPr>
        <w:t xml:space="preserve"> US survey </w:t>
      </w:r>
      <w:r w:rsidR="00374E20" w:rsidRPr="00FC1FDA">
        <w:rPr>
          <w:rFonts w:ascii="Garamond" w:hAnsi="Garamond"/>
        </w:rPr>
        <w:t xml:space="preserve">of </w:t>
      </w:r>
      <w:r w:rsidR="00064A2B" w:rsidRPr="00FC1FDA">
        <w:rPr>
          <w:rFonts w:ascii="Garamond" w:hAnsi="Garamond"/>
        </w:rPr>
        <w:t>likely</w:t>
      </w:r>
      <w:r w:rsidR="00FC6931" w:rsidRPr="00FC1FDA">
        <w:rPr>
          <w:rFonts w:ascii="Garamond" w:hAnsi="Garamond"/>
        </w:rPr>
        <w:t xml:space="preserve"> </w:t>
      </w:r>
      <w:r w:rsidR="000F33EF" w:rsidRPr="00FC1FDA">
        <w:rPr>
          <w:rFonts w:ascii="Garamond" w:hAnsi="Garamond"/>
        </w:rPr>
        <w:t>political</w:t>
      </w:r>
      <w:r w:rsidR="00FC6931" w:rsidRPr="00FC1FDA">
        <w:rPr>
          <w:rFonts w:ascii="Garamond" w:hAnsi="Garamond"/>
        </w:rPr>
        <w:t xml:space="preserve"> candidates found </w:t>
      </w:r>
      <w:r w:rsidR="00F26CFA">
        <w:rPr>
          <w:rFonts w:ascii="Garamond" w:hAnsi="Garamond"/>
        </w:rPr>
        <w:t xml:space="preserve">that </w:t>
      </w:r>
      <w:r w:rsidR="00CC667B" w:rsidRPr="00FC1FDA">
        <w:rPr>
          <w:rFonts w:ascii="Garamond" w:hAnsi="Garamond"/>
        </w:rPr>
        <w:t xml:space="preserve">having responsibility for a majority of </w:t>
      </w:r>
      <w:r w:rsidR="00F26CFA">
        <w:rPr>
          <w:rFonts w:ascii="Garamond" w:hAnsi="Garamond"/>
        </w:rPr>
        <w:t xml:space="preserve">the </w:t>
      </w:r>
      <w:r w:rsidR="00CC667B" w:rsidRPr="00FC1FDA">
        <w:rPr>
          <w:rFonts w:ascii="Garamond" w:hAnsi="Garamond"/>
        </w:rPr>
        <w:t>household income negatively affects women’s political ambition</w:t>
      </w:r>
      <w:r w:rsidR="00F26CFA">
        <w:rPr>
          <w:rFonts w:ascii="Garamond" w:hAnsi="Garamond"/>
        </w:rPr>
        <w:t>s</w:t>
      </w:r>
      <w:r w:rsidR="00CC667B" w:rsidRPr="00FC1FDA">
        <w:rPr>
          <w:rFonts w:ascii="Garamond" w:hAnsi="Garamond"/>
        </w:rPr>
        <w:t>, especially for mothers</w:t>
      </w:r>
      <w:r w:rsidR="007B3F50" w:rsidRPr="00FC1FDA">
        <w:rPr>
          <w:rFonts w:ascii="Garamond" w:hAnsi="Garamond"/>
        </w:rPr>
        <w:t xml:space="preserve"> </w:t>
      </w:r>
      <w:r w:rsidR="007B3F50" w:rsidRPr="00FC1FDA">
        <w:rPr>
          <w:rFonts w:ascii="Garamond" w:hAnsi="Garamond"/>
        </w:rPr>
        <w:fldChar w:fldCharType="begin"/>
      </w:r>
      <w:r w:rsidR="00910D9C">
        <w:rPr>
          <w:rFonts w:ascii="Garamond" w:hAnsi="Garamond"/>
        </w:rPr>
        <w:instrText xml:space="preserve"> ADDIN ZOTERO_ITEM CSL_CITATION {"citationID":"gnoj5i4F","properties":{"formattedCitation":"(Bernhard, Shames and Teele, 2020)","plainCitation":"(Bernhard, Shames and Teele, 2020)","noteIndex":0},"citationItems":[{"id":595,"uris":["http://zotero.org/users/6417227/items/D5VHLACC"],"itemData":{"id":595,"type":"article-journal","abstract":"Women’s underrepresentation in American politics is often attributed to relatively low levels of political ambition. Yet scholarship still grapples with a major leak in the pipeline to power: that many qualified and politically ambitious women decide against candidacy. Focusing on women with political ambition, we theorize that at the final stage of candidate emergence, household income, breadwinning responsibilities, and household composition are interlocking obstacles to women’s candidacies. We examine these dynamics through a multimethod design that includes an original survey of women most likely to run for office: alumnae of the largest Democratic campaign training organization in the United States. Although we do not find income effects, we provide evidence that breadwinning—responsibility for a majority of household income—\n              negatively\n              affects women’s ambition, especially for mothers. These findings have important implications for understanding how the political economy of the household affects candidate emergence and descriptive representation in the United States.","container-title":"American Political Science Review","DOI":"10.1017/S0003055420000970","ISSN":"0003-0554, 1537-5943","journalAbbreviation":"Am Polit Sci Rev","language":"en","page":"1-16","source":"DOI.org (Crossref)","title":"To Emerge? Breadwinning, Motherhood, and Women’s Decisions to Run for Office","title-short":"To Emerge?","author":[{"family":"Bernhard","given":"Rachel"},{"family":"Shames","given":"Shauna"},{"family":"Teele","given":"Dawn Langan"}],"issued":{"date-parts":[["2020",11,17]]}}}],"schema":"https://github.com/citation-style-language/schema/raw/master/csl-citation.json"} </w:instrText>
      </w:r>
      <w:r w:rsidR="007B3F50" w:rsidRPr="00FC1FDA">
        <w:rPr>
          <w:rFonts w:ascii="Garamond" w:hAnsi="Garamond"/>
        </w:rPr>
        <w:fldChar w:fldCharType="separate"/>
      </w:r>
      <w:r w:rsidR="00F9704B" w:rsidRPr="00FC1FDA">
        <w:rPr>
          <w:rFonts w:ascii="Garamond" w:hAnsi="Garamond"/>
          <w:noProof/>
        </w:rPr>
        <w:t>(Bernhard, Shames and Teele, 2020)</w:t>
      </w:r>
      <w:r w:rsidR="007B3F50" w:rsidRPr="00FC1FDA">
        <w:rPr>
          <w:rFonts w:ascii="Garamond" w:hAnsi="Garamond"/>
        </w:rPr>
        <w:fldChar w:fldCharType="end"/>
      </w:r>
      <w:r w:rsidR="00CC667B" w:rsidRPr="00FC1FDA">
        <w:rPr>
          <w:rFonts w:ascii="Garamond" w:hAnsi="Garamond"/>
        </w:rPr>
        <w:t xml:space="preserve">. </w:t>
      </w:r>
      <w:r w:rsidR="00F31AA9" w:rsidRPr="00FC1FDA">
        <w:rPr>
          <w:rFonts w:ascii="Garamond" w:hAnsi="Garamond"/>
        </w:rPr>
        <w:t>C</w:t>
      </w:r>
      <w:r w:rsidR="004029B3" w:rsidRPr="00FC1FDA">
        <w:rPr>
          <w:rFonts w:ascii="Garamond" w:hAnsi="Garamond"/>
        </w:rPr>
        <w:t>ritical actors, both academic and non-academic, create and campaign for ‘diversity sensitive’ or ‘gender sensitive’ frameworks for legislative reform</w:t>
      </w:r>
      <w:r w:rsidR="00A66D4A" w:rsidRPr="00FC1FDA">
        <w:rPr>
          <w:rFonts w:ascii="Garamond" w:hAnsi="Garamond"/>
        </w:rPr>
        <w:t xml:space="preserve"> </w:t>
      </w:r>
      <w:r w:rsidRPr="00FC1FDA">
        <w:rPr>
          <w:rFonts w:ascii="Garamond" w:hAnsi="Garamond"/>
        </w:rPr>
        <w:fldChar w:fldCharType="begin"/>
      </w:r>
      <w:r w:rsidR="00910D9C">
        <w:rPr>
          <w:rFonts w:ascii="Garamond" w:hAnsi="Garamond"/>
        </w:rPr>
        <w:instrText xml:space="preserve"> ADDIN ZOTERO_ITEM CSL_CITATION {"citationID":"9vaQsrp8","properties":{"formattedCitation":"(Childs and Challender, 2019)","plainCitation":"(Childs and Challender, 2019)","noteIndex":0},"citationItems":[{"id":64,"uris":["http://zotero.org/users/6417227/items/FBZIVPCL"],"itemData":{"id":64,"type":"article-journal","abstract":"Parliaments are everywhere highly masculinized institutions, created by and for men. Yet they are not unchanging institutions. The UK has just undergone an Inter-Parliamentary Union’s Gender Sensitive Parliament’s audit. This was one of the recommendations of the 2016 The Good Parliament Report. With its 43 recommendations, The Good Parliament Report was a blueprint for a diversity sensitive House of Commons. Since then, and through the newly established Commons Reference Group on Representation and Inclusion, Westminster has addressed some of its diversity insensitivities. This article reflects back on the author’s secondment to Parliament and how her relationship with a feminist official was critical to the success of Report and indeed the day-to-day practice of seeking to be an impactful academic change actor.","container-title":"Political Studies Review","DOI":"10.1177/1478929919866388","ISSN":"1478-9299, 1478-9302","issue":"4","journalAbbreviation":"Political Studies Review","language":"en","page":"428-435","source":"DOI.org (Crossref)","title":"Re-gendering the UK House of Commons: The Academic Critical Actor and Her ‘Feminist in Residence’","title-short":"Re-gendering the UK House of Commons","volume":"17","author":[{"family":"Childs","given":"Sarah"},{"family":"Challender","given":"Chloe"}],"issued":{"date-parts":[["2019",11]]}}}],"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Childs and Challender, 2019)</w:t>
      </w:r>
      <w:r w:rsidRPr="00FC1FDA">
        <w:rPr>
          <w:rFonts w:ascii="Garamond" w:hAnsi="Garamond"/>
        </w:rPr>
        <w:fldChar w:fldCharType="end"/>
      </w:r>
      <w:r w:rsidR="004029B3" w:rsidRPr="00FC1FDA">
        <w:rPr>
          <w:rFonts w:ascii="Garamond" w:hAnsi="Garamond"/>
        </w:rPr>
        <w:t>, including more family</w:t>
      </w:r>
      <w:r w:rsidR="00311D00" w:rsidRPr="00FC1FDA">
        <w:rPr>
          <w:rFonts w:ascii="Garamond" w:hAnsi="Garamond"/>
        </w:rPr>
        <w:t>-</w:t>
      </w:r>
      <w:r w:rsidR="004029B3" w:rsidRPr="00FC1FDA">
        <w:rPr>
          <w:rFonts w:ascii="Garamond" w:hAnsi="Garamond"/>
        </w:rPr>
        <w:t>friendly practices</w:t>
      </w:r>
      <w:r w:rsidR="00565A7C">
        <w:rPr>
          <w:rFonts w:ascii="Garamond" w:hAnsi="Garamond"/>
        </w:rPr>
        <w:t xml:space="preserve"> </w:t>
      </w:r>
      <w:r w:rsidR="00910D9C">
        <w:rPr>
          <w:rFonts w:ascii="Garamond" w:hAnsi="Garamond"/>
        </w:rPr>
        <w:fldChar w:fldCharType="begin"/>
      </w:r>
      <w:r w:rsidR="003D62BC">
        <w:rPr>
          <w:rFonts w:ascii="Garamond" w:hAnsi="Garamond"/>
        </w:rPr>
        <w:instrText xml:space="preserve"> ADDIN ZOTERO_ITEM CSL_CITATION {"citationID":"yAV7llBE","properties":{"formattedCitation":"(e.g, IPU Action Plan for Gender Senstive Parliaments 2017)","plainCitation":"(e.g, IPU Action Plan for Gender Senstive Parliaments 2017)","noteIndex":0},"citationItems":[{"id":637,"uris":["http://zotero.org/users/6417227/items/4LT7SI4U"],"itemData":{"id":637,"type":"report","publisher":"Inter-Parliamentary Union (IPU)","title":"Plan of Action for Gender-Sensitive Parliaments","author":[{"family":"","given":"IPU"}],"issued":{"date-parts":[["2017"]]}},"label":"page","prefix":"e.g, IPU Action Plan for Gender Senstive Parliaments"}],"schema":"https://github.com/citation-style-language/schema/raw/master/csl-citation.json"} </w:instrText>
      </w:r>
      <w:r w:rsidR="00910D9C">
        <w:rPr>
          <w:rFonts w:ascii="Garamond" w:hAnsi="Garamond"/>
        </w:rPr>
        <w:fldChar w:fldCharType="separate"/>
      </w:r>
      <w:r w:rsidR="003D62BC">
        <w:rPr>
          <w:rFonts w:ascii="Garamond" w:hAnsi="Garamond"/>
          <w:noProof/>
        </w:rPr>
        <w:t>(e.g, IPU Action Plan for Gender Senstive Parliaments 2017)</w:t>
      </w:r>
      <w:r w:rsidR="00910D9C">
        <w:rPr>
          <w:rFonts w:ascii="Garamond" w:hAnsi="Garamond"/>
        </w:rPr>
        <w:fldChar w:fldCharType="end"/>
      </w:r>
      <w:r w:rsidR="004029B3" w:rsidRPr="00FC1FDA">
        <w:rPr>
          <w:rFonts w:ascii="Garamond" w:hAnsi="Garamond"/>
        </w:rPr>
        <w:t xml:space="preserve"> </w:t>
      </w:r>
      <w:r w:rsidR="00F31AA9" w:rsidRPr="00FC1FDA">
        <w:rPr>
          <w:rFonts w:ascii="Garamond" w:hAnsi="Garamond"/>
        </w:rPr>
        <w:t>Yet</w:t>
      </w:r>
      <w:r w:rsidR="009E7287" w:rsidRPr="00FC1FDA">
        <w:rPr>
          <w:rFonts w:ascii="Garamond" w:hAnsi="Garamond"/>
        </w:rPr>
        <w:t>,</w:t>
      </w:r>
      <w:r w:rsidR="00F31AA9" w:rsidRPr="00FC1FDA">
        <w:rPr>
          <w:rFonts w:ascii="Garamond" w:hAnsi="Garamond"/>
        </w:rPr>
        <w:t xml:space="preserve"> there is a lack of understanding of public opinion of these measures. </w:t>
      </w:r>
      <w:r w:rsidR="004029B3" w:rsidRPr="00FC1FDA">
        <w:rPr>
          <w:rFonts w:ascii="Garamond" w:hAnsi="Garamond"/>
        </w:rPr>
        <w:t xml:space="preserve">Bringing in the electorate view of </w:t>
      </w:r>
      <w:r w:rsidR="009F4841" w:rsidRPr="00FC1FDA">
        <w:rPr>
          <w:rFonts w:ascii="Garamond" w:hAnsi="Garamond"/>
        </w:rPr>
        <w:t>politicians taking parental</w:t>
      </w:r>
      <w:r w:rsidR="004029B3" w:rsidRPr="00FC1FDA">
        <w:rPr>
          <w:rFonts w:ascii="Garamond" w:hAnsi="Garamond"/>
        </w:rPr>
        <w:t xml:space="preserve"> leave </w:t>
      </w:r>
      <w:r w:rsidR="00064A2B" w:rsidRPr="00FC1FDA">
        <w:rPr>
          <w:rFonts w:ascii="Garamond" w:hAnsi="Garamond"/>
        </w:rPr>
        <w:t xml:space="preserve">directly addresses questions of parliamentary diversity and electoral discrimination and illuminates emergent ideas of the ‘good parliamentarian’ </w:t>
      </w:r>
      <w:r w:rsidRPr="00FC1FDA">
        <w:rPr>
          <w:rFonts w:ascii="Garamond" w:hAnsi="Garamond"/>
        </w:rPr>
        <w:fldChar w:fldCharType="begin"/>
      </w:r>
      <w:r w:rsidR="00910D9C">
        <w:rPr>
          <w:rFonts w:ascii="Garamond" w:hAnsi="Garamond"/>
        </w:rPr>
        <w:instrText xml:space="preserve"> ADDIN ZOTERO_ITEM CSL_CITATION {"citationID":"P03F3HA6","properties":{"formattedCitation":"(Challender and Deane, 2021)","plainCitation":"(Challender and Deane, 2021)","noteIndex":0},"citationItems":[{"id":625,"uris":["http://zotero.org/users/6417227/items/DLM49SRG"],"itemData":{"id":625,"type":"chapter","container-title":"Study of Parliament Group","title":"Critical Reflections on the 2020 Pandemic and UK Legislatures: The construction of the ‘Good Parliamentarian’ within the House of Commons","author":[{"family":"Challender","given":"Chloe"},{"family":"Deane","given":"Harriet"}],"editor":[{"family":"Evans","given":""},{"family":"Sillk","given":""},{"family":"White","given":""}],"issued":{"date-parts":[["2021"]]}}}],"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Challender and Deane, 2021)</w:t>
      </w:r>
      <w:r w:rsidRPr="00FC1FDA">
        <w:rPr>
          <w:rFonts w:ascii="Garamond" w:hAnsi="Garamond"/>
        </w:rPr>
        <w:fldChar w:fldCharType="end"/>
      </w:r>
      <w:r w:rsidR="004029B3" w:rsidRPr="00FC1FDA">
        <w:rPr>
          <w:rFonts w:ascii="Garamond" w:hAnsi="Garamond"/>
        </w:rPr>
        <w:t>, by making explicit the balance between required physical presence in Parliament</w:t>
      </w:r>
      <w:r w:rsidR="007B3F50" w:rsidRPr="00FC1FDA">
        <w:rPr>
          <w:rFonts w:ascii="Garamond" w:hAnsi="Garamond"/>
        </w:rPr>
        <w:t xml:space="preserve"> </w:t>
      </w:r>
      <w:r w:rsidR="004029B3" w:rsidRPr="00FC1FDA">
        <w:rPr>
          <w:rFonts w:ascii="Garamond" w:hAnsi="Garamond"/>
        </w:rPr>
        <w:t>and MPs’ family li</w:t>
      </w:r>
      <w:r w:rsidR="009E7287" w:rsidRPr="00FC1FDA">
        <w:rPr>
          <w:rFonts w:ascii="Garamond" w:hAnsi="Garamond"/>
        </w:rPr>
        <w:t>v</w:t>
      </w:r>
      <w:r w:rsidR="004029B3" w:rsidRPr="00FC1FDA">
        <w:rPr>
          <w:rFonts w:ascii="Garamond" w:hAnsi="Garamond"/>
        </w:rPr>
        <w:t>e</w:t>
      </w:r>
      <w:r w:rsidR="009E7287" w:rsidRPr="00FC1FDA">
        <w:rPr>
          <w:rFonts w:ascii="Garamond" w:hAnsi="Garamond"/>
        </w:rPr>
        <w:t>s</w:t>
      </w:r>
      <w:r w:rsidR="004029B3" w:rsidRPr="00FC1FDA">
        <w:rPr>
          <w:rFonts w:ascii="Garamond" w:hAnsi="Garamond"/>
        </w:rPr>
        <w:t>.</w:t>
      </w:r>
      <w:r w:rsidR="0072608D" w:rsidRPr="00FC1FDA">
        <w:rPr>
          <w:rFonts w:ascii="Garamond" w:hAnsi="Garamond"/>
        </w:rPr>
        <w:t xml:space="preserve"> The difficulty and likely inequities in family and public life balance for Members</w:t>
      </w:r>
      <w:r w:rsidR="00F26CFA">
        <w:rPr>
          <w:rFonts w:ascii="Garamond" w:hAnsi="Garamond"/>
        </w:rPr>
        <w:t>,</w:t>
      </w:r>
      <w:r w:rsidR="0072608D" w:rsidRPr="00FC1FDA">
        <w:rPr>
          <w:rFonts w:ascii="Garamond" w:hAnsi="Garamond"/>
        </w:rPr>
        <w:t xml:space="preserve"> and institutional support of this</w:t>
      </w:r>
      <w:r w:rsidR="00F26CFA">
        <w:rPr>
          <w:rFonts w:ascii="Garamond" w:hAnsi="Garamond"/>
        </w:rPr>
        <w:t>,</w:t>
      </w:r>
      <w:r w:rsidR="0072608D" w:rsidRPr="00FC1FDA">
        <w:rPr>
          <w:rFonts w:ascii="Garamond" w:hAnsi="Garamond"/>
        </w:rPr>
        <w:t xml:space="preserve"> was</w:t>
      </w:r>
      <w:r w:rsidR="00160582" w:rsidRPr="00FC1FDA">
        <w:rPr>
          <w:rFonts w:ascii="Garamond" w:hAnsi="Garamond"/>
        </w:rPr>
        <w:t xml:space="preserve"> </w:t>
      </w:r>
      <w:r w:rsidR="0072608D" w:rsidRPr="00FC1FDA">
        <w:rPr>
          <w:rFonts w:ascii="Garamond" w:hAnsi="Garamond"/>
        </w:rPr>
        <w:t>highlighted in the</w:t>
      </w:r>
      <w:r w:rsidR="00160582" w:rsidRPr="00FC1FDA">
        <w:rPr>
          <w:rFonts w:ascii="Garamond" w:hAnsi="Garamond"/>
        </w:rPr>
        <w:t xml:space="preserve"> recent,</w:t>
      </w:r>
      <w:r w:rsidR="0072608D" w:rsidRPr="00FC1FDA">
        <w:rPr>
          <w:rFonts w:ascii="Garamond" w:hAnsi="Garamond"/>
        </w:rPr>
        <w:t xml:space="preserve"> wider international debate about presence </w:t>
      </w:r>
      <w:r w:rsidR="00A04FF9" w:rsidRPr="00FC1FDA">
        <w:rPr>
          <w:rFonts w:ascii="Garamond" w:hAnsi="Garamond"/>
        </w:rPr>
        <w:t>during</w:t>
      </w:r>
      <w:r w:rsidR="0072608D" w:rsidRPr="00FC1FDA">
        <w:rPr>
          <w:rFonts w:ascii="Garamond" w:hAnsi="Garamond"/>
        </w:rPr>
        <w:t xml:space="preserve"> the Coronavirus pandemic which saw </w:t>
      </w:r>
      <w:r w:rsidR="00B27650" w:rsidRPr="00FC1FDA">
        <w:rPr>
          <w:rFonts w:ascii="Garamond" w:hAnsi="Garamond"/>
        </w:rPr>
        <w:t>many parliaments</w:t>
      </w:r>
      <w:r w:rsidR="0072608D" w:rsidRPr="00FC1FDA">
        <w:rPr>
          <w:rFonts w:ascii="Garamond" w:hAnsi="Garamond"/>
        </w:rPr>
        <w:t xml:space="preserve"> shift from physical to virtual proceedings </w:t>
      </w:r>
      <w:r w:rsidR="0072608D" w:rsidRPr="00FC1FDA">
        <w:rPr>
          <w:rFonts w:ascii="Garamond" w:hAnsi="Garamond"/>
        </w:rPr>
        <w:fldChar w:fldCharType="begin"/>
      </w:r>
      <w:r w:rsidR="00910D9C">
        <w:rPr>
          <w:rFonts w:ascii="Garamond" w:hAnsi="Garamond"/>
        </w:rPr>
        <w:instrText xml:space="preserve"> ADDIN ZOTERO_ITEM CSL_CITATION {"citationID":"8XYzxXaD","properties":{"formattedCitation":"(Smith and Childs, 2021; Smith, 2022)","plainCitation":"(Smith and Childs, 2021; Smith, 2022)","noteIndex":0},"citationItems":[{"id":1901,"uris":["http://zotero.org/users/6417227/items/N5CXVU2H"],"itemData":{"id":1901,"type":"report","license":"All rights reserved","publisher":"Centenary Action Group","title":"The Remotely Representative House: Lesson Learning from the Hybrid Commons","author":[{"family":"Smith","given":"Jessica C"},{"family":"Childs","given":"Sarah"}],"issued":{"date-parts":[["2021"]]}}},{"id":2041,"uris":["http://zotero.org/users/6417227/items/E823M3SB"],"itemData":{"id":2041,"type":"report","license":"All rights reserved","publisher":"Commonwealth Parliamentary Association","title":"Effective and Inclusive Parliaments","author":[{"family":"Smith","given":"Jessica C."}],"issued":{"date-parts":[["2022"]]}}}],"schema":"https://github.com/citation-style-language/schema/raw/master/csl-citation.json"} </w:instrText>
      </w:r>
      <w:r w:rsidR="0072608D" w:rsidRPr="00FC1FDA">
        <w:rPr>
          <w:rFonts w:ascii="Garamond" w:hAnsi="Garamond"/>
        </w:rPr>
        <w:fldChar w:fldCharType="separate"/>
      </w:r>
      <w:r w:rsidR="00A606DD" w:rsidRPr="00FC1FDA">
        <w:rPr>
          <w:rFonts w:ascii="Garamond" w:hAnsi="Garamond"/>
          <w:noProof/>
        </w:rPr>
        <w:t>(Smith and Childs, 2021; Smith, 2022)</w:t>
      </w:r>
      <w:r w:rsidR="0072608D" w:rsidRPr="00FC1FDA">
        <w:rPr>
          <w:rFonts w:ascii="Garamond" w:hAnsi="Garamond"/>
        </w:rPr>
        <w:fldChar w:fldCharType="end"/>
      </w:r>
      <w:r w:rsidR="003D2619" w:rsidRPr="00FC1FDA">
        <w:rPr>
          <w:rFonts w:ascii="Garamond" w:hAnsi="Garamond"/>
        </w:rPr>
        <w:t xml:space="preserve">. </w:t>
      </w:r>
    </w:p>
    <w:p w14:paraId="65A81605" w14:textId="77777777" w:rsidR="00D44887" w:rsidRPr="00FC1FDA" w:rsidRDefault="00D44887" w:rsidP="00841AA6">
      <w:pPr>
        <w:spacing w:line="276" w:lineRule="auto"/>
        <w:jc w:val="both"/>
        <w:rPr>
          <w:rFonts w:ascii="Garamond" w:hAnsi="Garamond"/>
        </w:rPr>
      </w:pPr>
    </w:p>
    <w:p w14:paraId="73772899" w14:textId="367B02BE" w:rsidR="00597583" w:rsidRPr="00FC1FDA" w:rsidRDefault="000A63EF" w:rsidP="00597583">
      <w:pPr>
        <w:spacing w:line="276" w:lineRule="auto"/>
        <w:jc w:val="both"/>
        <w:rPr>
          <w:rFonts w:ascii="Garamond" w:hAnsi="Garamond"/>
        </w:rPr>
      </w:pPr>
      <w:r w:rsidRPr="00FC1FDA">
        <w:rPr>
          <w:rFonts w:ascii="Garamond" w:hAnsi="Garamond"/>
        </w:rPr>
        <w:t xml:space="preserve">Previous UK experimental evidence finds that, regardless of MP sex, voters prefer a parent MP </w:t>
      </w:r>
      <w:r w:rsidRPr="00FC1FDA">
        <w:rPr>
          <w:rFonts w:ascii="Garamond" w:hAnsi="Garamond"/>
        </w:rPr>
        <w:fldChar w:fldCharType="begin"/>
      </w:r>
      <w:r w:rsidR="00910D9C">
        <w:rPr>
          <w:rFonts w:ascii="Garamond" w:hAnsi="Garamond"/>
        </w:rPr>
        <w:instrText xml:space="preserve"> ADDIN ZOTERO_ITEM CSL_CITATION {"citationID":"r2N5hFLW","properties":{"formattedCitation":"(Campbell and Cowley, 2018)","plainCitation":"(Campbell and Cowley, 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Campbell and Cowley, 2018)</w:t>
      </w:r>
      <w:r w:rsidRPr="00FC1FDA">
        <w:rPr>
          <w:rFonts w:ascii="Garamond" w:hAnsi="Garamond"/>
        </w:rPr>
        <w:fldChar w:fldCharType="end"/>
      </w:r>
      <w:r w:rsidRPr="00FC1FDA">
        <w:rPr>
          <w:rFonts w:ascii="Garamond" w:hAnsi="Garamond"/>
        </w:rPr>
        <w:t>. However, given voter scepticism and distrust of MPs it is expect</w:t>
      </w:r>
      <w:r w:rsidR="00CE7BAB" w:rsidRPr="00FC1FDA">
        <w:rPr>
          <w:rFonts w:ascii="Garamond" w:hAnsi="Garamond"/>
        </w:rPr>
        <w:t>ed</w:t>
      </w:r>
      <w:r w:rsidRPr="00FC1FDA">
        <w:rPr>
          <w:rFonts w:ascii="Garamond" w:hAnsi="Garamond"/>
        </w:rPr>
        <w:t xml:space="preserve"> that: </w:t>
      </w:r>
      <w:r w:rsidRPr="00FC1FDA">
        <w:rPr>
          <w:rFonts w:ascii="Garamond" w:hAnsi="Garamond"/>
          <w:i/>
          <w:iCs/>
        </w:rPr>
        <w:t>MPs taking explicit leave from their role is disliked by voters and this negative effect will increase the longer the length of leave.</w:t>
      </w:r>
      <w:r w:rsidR="00D44887" w:rsidRPr="00FC1FDA">
        <w:rPr>
          <w:rFonts w:ascii="Garamond" w:hAnsi="Garamond"/>
          <w:i/>
          <w:iCs/>
        </w:rPr>
        <w:t xml:space="preserve"> </w:t>
      </w:r>
      <w:r w:rsidR="00222F4C" w:rsidRPr="00FC1FDA">
        <w:rPr>
          <w:rFonts w:ascii="Garamond" w:hAnsi="Garamond"/>
        </w:rPr>
        <w:t xml:space="preserve">Leave can be seen as a </w:t>
      </w:r>
      <w:r w:rsidR="00DC509B" w:rsidRPr="00FC1FDA">
        <w:rPr>
          <w:rFonts w:ascii="Garamond" w:hAnsi="Garamond"/>
        </w:rPr>
        <w:t>‘</w:t>
      </w:r>
      <w:r w:rsidR="00222F4C" w:rsidRPr="00FC1FDA">
        <w:rPr>
          <w:rFonts w:ascii="Garamond" w:hAnsi="Garamond"/>
        </w:rPr>
        <w:t>cost</w:t>
      </w:r>
      <w:r w:rsidR="00DC509B" w:rsidRPr="00FC1FDA">
        <w:rPr>
          <w:rFonts w:ascii="Garamond" w:hAnsi="Garamond"/>
        </w:rPr>
        <w:t>’</w:t>
      </w:r>
      <w:r w:rsidR="00222F4C" w:rsidRPr="00FC1FDA">
        <w:rPr>
          <w:rFonts w:ascii="Garamond" w:hAnsi="Garamond"/>
        </w:rPr>
        <w:t xml:space="preserve"> to voters here as it is not specified in the vignette </w:t>
      </w:r>
      <w:r w:rsidR="00842EE8" w:rsidRPr="00FC1FDA">
        <w:rPr>
          <w:rFonts w:ascii="Garamond" w:hAnsi="Garamond"/>
        </w:rPr>
        <w:t xml:space="preserve">that the representational duties of the MP were covered and there is no formal system of locum or reserved MPs in the UK. </w:t>
      </w:r>
      <w:r w:rsidR="00D44887" w:rsidRPr="00FC1FDA">
        <w:rPr>
          <w:rFonts w:ascii="Garamond" w:hAnsi="Garamond"/>
        </w:rPr>
        <w:t>Any effect of leave is expected to be gendered, however. A</w:t>
      </w:r>
      <w:r w:rsidR="00597583" w:rsidRPr="00FC1FDA">
        <w:rPr>
          <w:rFonts w:ascii="Garamond" w:hAnsi="Garamond"/>
        </w:rPr>
        <w:t xml:space="preserve"> growing debate surround</w:t>
      </w:r>
      <w:r w:rsidR="00D44887" w:rsidRPr="00FC1FDA">
        <w:rPr>
          <w:rFonts w:ascii="Garamond" w:hAnsi="Garamond"/>
        </w:rPr>
        <w:t>s</w:t>
      </w:r>
      <w:r w:rsidR="00597583" w:rsidRPr="00FC1FDA">
        <w:rPr>
          <w:rFonts w:ascii="Garamond" w:hAnsi="Garamond"/>
        </w:rPr>
        <w:t xml:space="preserve"> the extent and prevalence of direct bias against women </w:t>
      </w:r>
      <w:r w:rsidR="00A04FF9" w:rsidRPr="00FC1FDA">
        <w:rPr>
          <w:rFonts w:ascii="Garamond" w:hAnsi="Garamond"/>
        </w:rPr>
        <w:t>seeking</w:t>
      </w:r>
      <w:r w:rsidR="00597583" w:rsidRPr="00FC1FDA">
        <w:rPr>
          <w:rFonts w:ascii="Garamond" w:hAnsi="Garamond"/>
        </w:rPr>
        <w:t xml:space="preserve"> political office</w:t>
      </w:r>
      <w:r w:rsidR="00094DEF">
        <w:rPr>
          <w:rFonts w:ascii="Garamond" w:hAnsi="Garamond"/>
        </w:rPr>
        <w:t>.</w:t>
      </w:r>
      <w:r w:rsidR="00030AEB" w:rsidRPr="00FC1FDA">
        <w:rPr>
          <w:rFonts w:ascii="Garamond" w:hAnsi="Garamond"/>
        </w:rPr>
        <w:t xml:space="preserve"> </w:t>
      </w:r>
      <w:r w:rsidR="00094DEF">
        <w:rPr>
          <w:rFonts w:ascii="Garamond" w:hAnsi="Garamond"/>
        </w:rPr>
        <w:t>A</w:t>
      </w:r>
      <w:r w:rsidR="00030AEB" w:rsidRPr="00FC1FDA">
        <w:rPr>
          <w:rFonts w:ascii="Garamond" w:hAnsi="Garamond"/>
        </w:rPr>
        <w:t xml:space="preserve"> recent meta-analysis </w:t>
      </w:r>
      <w:r w:rsidR="00597583" w:rsidRPr="00FC1FDA">
        <w:rPr>
          <w:rFonts w:ascii="Garamond" w:hAnsi="Garamond"/>
        </w:rPr>
        <w:t xml:space="preserve">of 67 studies </w:t>
      </w:r>
      <w:r w:rsidR="00A04FF9" w:rsidRPr="00FC1FDA">
        <w:rPr>
          <w:rFonts w:ascii="Garamond" w:hAnsi="Garamond"/>
        </w:rPr>
        <w:t xml:space="preserve">on </w:t>
      </w:r>
      <w:r w:rsidR="00597583" w:rsidRPr="00FC1FDA">
        <w:rPr>
          <w:rFonts w:ascii="Garamond" w:hAnsi="Garamond"/>
        </w:rPr>
        <w:t xml:space="preserve">gender and candidate choice using experimental data, revealed that women actually enjoy a slight advantage </w:t>
      </w:r>
      <w:r w:rsidR="00675086" w:rsidRPr="00FC1FDA">
        <w:rPr>
          <w:rFonts w:ascii="Garamond" w:hAnsi="Garamond"/>
        </w:rPr>
        <w:t xml:space="preserve">in voter choice </w:t>
      </w:r>
      <w:r w:rsidR="00597583" w:rsidRPr="00FC1FDA">
        <w:rPr>
          <w:rFonts w:ascii="Garamond" w:hAnsi="Garamond"/>
        </w:rPr>
        <w:t>compared to men</w:t>
      </w:r>
      <w:r w:rsidR="00311D00" w:rsidRPr="00FC1FDA">
        <w:rPr>
          <w:rFonts w:ascii="Garamond" w:hAnsi="Garamond"/>
        </w:rPr>
        <w:t>, becoming</w:t>
      </w:r>
      <w:r w:rsidR="00597583" w:rsidRPr="00FC1FDA">
        <w:rPr>
          <w:rFonts w:ascii="Garamond" w:hAnsi="Garamond"/>
        </w:rPr>
        <w:t xml:space="preserve"> slightly more positive in studies after 2014</w:t>
      </w:r>
      <w:r w:rsidR="004F548A" w:rsidRPr="00FC1FDA">
        <w:rPr>
          <w:rFonts w:ascii="Garamond" w:hAnsi="Garamond"/>
        </w:rPr>
        <w:t xml:space="preserve"> </w:t>
      </w:r>
      <w:r w:rsidR="000F314C" w:rsidRPr="00FC1FDA">
        <w:rPr>
          <w:rFonts w:ascii="Garamond" w:hAnsi="Garamond"/>
        </w:rPr>
        <w:fldChar w:fldCharType="begin"/>
      </w:r>
      <w:r w:rsidR="00910D9C">
        <w:rPr>
          <w:rFonts w:ascii="Garamond" w:hAnsi="Garamond"/>
        </w:rPr>
        <w:instrText xml:space="preserve"> ADDIN ZOTERO_ITEM CSL_CITATION {"citationID":"A9D6E18H","properties":{"formattedCitation":"(Schwarz and Coppock, 2022)","plainCitation":"(Schwarz and Coppock, 2022)","noteIndex":0},"citationItems":[{"id":781,"uris":["http://zotero.org/users/6417227/items/6NCCKGPY"],"itemData":{"id":781,"type":"article-journal","abstract":"Candidate choice survey experiments in the form of conjoint or vignette experiments have become a standard part of the political science toolkit for understanding the effects of candidate characteristics on vote choice. We collect 67 such studies from all over the world and reanalyze them using a standardized approach. We find that the average effect of being a woman (relative to a man) is a gain of approximately 2 percentage points. We find some evidence of heterogeneity across contexts, candidates, and respondents. The difference is somewhat larger for white (vs. black) candidates and among survey respondents who are women (vs. men) or, in the US context, identify as Democrats or Independents (vs. Republicans). Our results add to the growing body of experimental and observational evidence that voter preferences are not a major factor explaining the persistently low rates of women in elected office.","container-title":"The Journal of Politics","DOI":"https://doi.org/10.1086/716290","issue":"2","language":"en","page":"665-668","source":"Zotero","title":"What Have We Learned about Gender from Candidate Choice Experiments? A Meta-Analysis of Sixty-Seven Factorial Survey Experiments","volume":"84","author":[{"family":"Schwarz","given":"Susanne"},{"family":"Coppock","given":"Alexander"}],"issued":{"date-parts":[["2022"]]}}}],"schema":"https://github.com/citation-style-language/schema/raw/master/csl-citation.json"} </w:instrText>
      </w:r>
      <w:r w:rsidR="000F314C" w:rsidRPr="00FC1FDA">
        <w:rPr>
          <w:rFonts w:ascii="Garamond" w:hAnsi="Garamond"/>
        </w:rPr>
        <w:fldChar w:fldCharType="separate"/>
      </w:r>
      <w:r w:rsidR="00F9704B" w:rsidRPr="00FC1FDA">
        <w:rPr>
          <w:rFonts w:ascii="Garamond" w:hAnsi="Garamond"/>
          <w:noProof/>
        </w:rPr>
        <w:t>(Schwarz and Coppock, 2022)</w:t>
      </w:r>
      <w:r w:rsidR="000F314C" w:rsidRPr="00FC1FDA">
        <w:rPr>
          <w:rFonts w:ascii="Garamond" w:hAnsi="Garamond"/>
        </w:rPr>
        <w:fldChar w:fldCharType="end"/>
      </w:r>
      <w:r w:rsidR="00030AEB" w:rsidRPr="00FC1FDA">
        <w:rPr>
          <w:rFonts w:ascii="Garamond" w:hAnsi="Garamond"/>
        </w:rPr>
        <w:t xml:space="preserve">. </w:t>
      </w:r>
      <w:r w:rsidR="00597583" w:rsidRPr="00FC1FDA">
        <w:rPr>
          <w:rFonts w:ascii="Garamond" w:hAnsi="Garamond"/>
        </w:rPr>
        <w:t xml:space="preserve">However, it is evident that biases can manifest in complex ways and may depend on factors such as </w:t>
      </w:r>
      <w:r w:rsidR="00030AEB" w:rsidRPr="00FC1FDA">
        <w:rPr>
          <w:rFonts w:ascii="Garamond" w:hAnsi="Garamond"/>
        </w:rPr>
        <w:t xml:space="preserve">partisanship, behaviour, candidate qualifications and candidates’ intersecting identities </w:t>
      </w:r>
      <w:r w:rsidR="00E56730" w:rsidRPr="00FC1FDA">
        <w:rPr>
          <w:rFonts w:ascii="Garamond" w:hAnsi="Garamond"/>
        </w:rPr>
        <w:fldChar w:fldCharType="begin"/>
      </w:r>
      <w:r w:rsidR="00910D9C">
        <w:rPr>
          <w:rFonts w:ascii="Garamond" w:hAnsi="Garamond"/>
        </w:rPr>
        <w:instrText xml:space="preserve"> ADDIN ZOTERO_ITEM CSL_CITATION {"citationID":"tYHGKTTG","properties":{"formattedCitation":"(King and Matland, 2003; Bauer, 2020; Martin and Blinder, 2020)","plainCitation":"(King and Matland, 2003; Bauer, 2020; Martin and Blinder, 2020)","noteIndex":0},"citationItems":[{"id":1902,"uris":["http://zotero.org/users/6417227/items/DB2WL98Q"],"itemData":{"id":1902,"type":"book","event-place":"Cambridge","publisher":"Cambridge University Press","publisher-place":"Cambridge","title":"The Qualification Gap: Why Women Must Be Better Than Men to Win Political Office","author":[{"family":"Bauer","given":"Nichole M."}],"issued":{"date-parts":[["2020"]]}}},{"id":624,"uris":["http://zotero.org/users/6417227/items/87AW6QEK"],"itemData":{"id":624,"type":"article-journal","container-title":"American Politics Research","issue":"6","language":"en","page":"595-612","source":"Zotero","title":"Sex and the Grand Old Party","volume":"31","author":[{"family":"King","given":"David C"},{"family":"Matland","given":"Richard E"}],"issued":{"date-parts":[["2003"]]}}},{"id":635,"uris":["http://zotero.org/users/6417227/items/2WWWHLY4"],"itemData":{"id":635,"type":"article-journal","abstract":"Research shows that ethnic minority candidates often face an electoral penalty at the ballot box. In this study, we argue that this penalty depends on both candidate and voter characteristics, and that pro-minority policy positions incur a greater penalty than a candidate’s ethnic background itself. Using a conjoint experiment embedded in a panel study of British voters, we investigate the relative contributions of candidate ethnicity, policy positions, affirmative action, and voter attitudes to this electoral penalty. We find that although Pakistani (Muslim) candidates are penalized directly for their ethnicity, black Caribbean candidates receive on average the same levels of support as white British ones. However, black Caribbean candidates suffer conditional discrimination where they are penalized if they express support for prominority policies, and all candidates are penalized for having been selected through an affirmative action initiative. We also find that some white British voters are more inclined to support a black Caribbean candidate than a white British one, all else being equal. These voters (one quarter of our sample) have cosmopolitan views on immigration, and a strong commitment to anti-prejudice norms. However, despite efforts across parties to increase the ethnic diversity of candidates for office, many voters’ preferences continue to pose barriers toward descriptive and substantive representation of ethnic minority groups.","container-title":"Political Behavior","DOI":"10.1007/s11109-020-09596-4","ISSN":"0190-9320, 1573-6687","journalAbbreviation":"Polit Behav","language":"en","source":"DOI.org (Crossref)","title":"Biases at the Ballot Box: How Multiple Forms of Voter Discrimination Impede the Descriptive and Substantive Representation of Ethnic Minority Groups","title-short":"Biases at the Ballot Box","URL":"http://link.springer.com/10.1007/s11109-020-09596-4","author":[{"family":"Martin","given":"Nicole S."},{"family":"Blinder","given":"Scott"}],"accessed":{"date-parts":[["2020",11,3]]},"issued":{"date-parts":[["2020",2,13]]}}}],"schema":"https://github.com/citation-style-language/schema/raw/master/csl-citation.json"} </w:instrText>
      </w:r>
      <w:r w:rsidR="00E56730" w:rsidRPr="00FC1FDA">
        <w:rPr>
          <w:rFonts w:ascii="Garamond" w:hAnsi="Garamond"/>
        </w:rPr>
        <w:fldChar w:fldCharType="separate"/>
      </w:r>
      <w:r w:rsidR="00F9704B" w:rsidRPr="00FC1FDA">
        <w:rPr>
          <w:rFonts w:ascii="Garamond" w:hAnsi="Garamond"/>
          <w:noProof/>
        </w:rPr>
        <w:t>(King and Matland, 2003; Bauer, 2020; Martin and Blinder, 2020)</w:t>
      </w:r>
      <w:r w:rsidR="00E56730" w:rsidRPr="00FC1FDA">
        <w:rPr>
          <w:rFonts w:ascii="Garamond" w:hAnsi="Garamond"/>
        </w:rPr>
        <w:fldChar w:fldCharType="end"/>
      </w:r>
      <w:r w:rsidR="009F1146" w:rsidRPr="00FC1FDA">
        <w:rPr>
          <w:rFonts w:ascii="Garamond" w:hAnsi="Garamond"/>
        </w:rPr>
        <w:t xml:space="preserve">. </w:t>
      </w:r>
    </w:p>
    <w:p w14:paraId="3D5D7051" w14:textId="77777777" w:rsidR="00597583" w:rsidRPr="00FC1FDA" w:rsidRDefault="00597583" w:rsidP="00597583">
      <w:pPr>
        <w:spacing w:line="276" w:lineRule="auto"/>
        <w:jc w:val="both"/>
        <w:rPr>
          <w:rFonts w:ascii="Garamond" w:hAnsi="Garamond"/>
        </w:rPr>
      </w:pPr>
    </w:p>
    <w:p w14:paraId="59F8CB1E" w14:textId="15A19081" w:rsidR="000A63EF" w:rsidRPr="00FC1FDA" w:rsidRDefault="00597583" w:rsidP="000A63EF">
      <w:pPr>
        <w:spacing w:line="276" w:lineRule="auto"/>
        <w:jc w:val="both"/>
        <w:rPr>
          <w:rFonts w:ascii="Garamond" w:hAnsi="Garamond"/>
        </w:rPr>
      </w:pPr>
      <w:r w:rsidRPr="00FC1FDA">
        <w:rPr>
          <w:rFonts w:ascii="Garamond" w:hAnsi="Garamond"/>
        </w:rPr>
        <w:t>Parental leave directly relates to gendered norms associated with caregiving, an established mechanism through which gender bias influences voter behaviour</w:t>
      </w:r>
      <w:r w:rsidR="00A04FF9" w:rsidRPr="00FC1FDA">
        <w:rPr>
          <w:rFonts w:ascii="Garamond" w:hAnsi="Garamond"/>
        </w:rPr>
        <w:t xml:space="preserve"> </w:t>
      </w:r>
      <w:r w:rsidR="00A04FF9" w:rsidRPr="00FC1FDA">
        <w:rPr>
          <w:rFonts w:ascii="Garamond" w:hAnsi="Garamond"/>
        </w:rPr>
        <w:fldChar w:fldCharType="begin"/>
      </w:r>
      <w:r w:rsidR="00910D9C">
        <w:rPr>
          <w:rFonts w:ascii="Garamond" w:hAnsi="Garamond"/>
        </w:rPr>
        <w:instrText xml:space="preserve"> ADDIN ZOTERO_ITEM CSL_CITATION {"citationID":"3KgYVQL9","properties":{"formattedCitation":"(Bell and Kaufmann, 2015)","plainCitation":"(Bell and Kaufmann, 2015)","noteIndex":0},"citationItems":[{"id":346,"uris":["http://zotero.org/users/6417227/items/MI5BAZW6"],"itemData":{"id":346,"type":"article-journal","abstract":"Recent literature largely dismisses the notion that voters engage in direct bias against women based on sex alone. Making a distinction between sex and gender, our theoretical expectations predict that female candidates who violate gender norms for marriage and motherhood will receive lower candidate evaluations, particularly so among voters who hold conservative beliefs about the proper role of women. We use a survey experiment to estimate the direct and conditional effects of gender traits and gender role beliefs on evaluations. Our results support the proposition that candidate traits, such as marital and parental status, can prime gender beliefs in the evaluative process.","container-title":"Journal of Women, Politics &amp; Policy","DOI":"10.1080/1554477X.2015.985150","ISSN":"1554-477X, 1554-4788","issue":"1","journalAbbreviation":"Journal of Women, Politics &amp; Policy","language":"en","page":"1-21","source":"DOI.org (Crossref)","title":"The Electoral Consequences of Marriage and Motherhood: How Gender Traits Influence Voter Evaluations of Female Candidates","title-short":"The Electoral Consequences of Marriage and Motherhood","volume":"36","author":[{"family":"Bell","given":"Melissa A."},{"family":"Kaufmann","given":"Karen M."}],"issued":{"date-parts":[["2015",1,2]]}}}],"schema":"https://github.com/citation-style-language/schema/raw/master/csl-citation.json"} </w:instrText>
      </w:r>
      <w:r w:rsidR="00A04FF9" w:rsidRPr="00FC1FDA">
        <w:rPr>
          <w:rFonts w:ascii="Garamond" w:hAnsi="Garamond"/>
        </w:rPr>
        <w:fldChar w:fldCharType="separate"/>
      </w:r>
      <w:r w:rsidR="00F9704B" w:rsidRPr="00FC1FDA">
        <w:rPr>
          <w:rFonts w:ascii="Garamond" w:hAnsi="Garamond"/>
          <w:noProof/>
        </w:rPr>
        <w:t>(Bell and Kaufmann, 2015)</w:t>
      </w:r>
      <w:r w:rsidR="00A04FF9" w:rsidRPr="00FC1FDA">
        <w:rPr>
          <w:rFonts w:ascii="Garamond" w:hAnsi="Garamond"/>
        </w:rPr>
        <w:fldChar w:fldCharType="end"/>
      </w:r>
      <w:r w:rsidR="00A04FF9" w:rsidRPr="00FC1FDA">
        <w:rPr>
          <w:rFonts w:ascii="Garamond" w:hAnsi="Garamond"/>
        </w:rPr>
        <w:t>.</w:t>
      </w:r>
      <w:r w:rsidRPr="00FC1FDA">
        <w:rPr>
          <w:rFonts w:ascii="Garamond" w:hAnsi="Garamond"/>
        </w:rPr>
        <w:t xml:space="preserve"> Traditional accounts of gender-based stereotyping depict motherhood as a disadvantage for women in politics. </w:t>
      </w:r>
      <w:r w:rsidR="001A738E" w:rsidRPr="00FC1FDA">
        <w:rPr>
          <w:rFonts w:ascii="Garamond" w:hAnsi="Garamond"/>
        </w:rPr>
        <w:t>Motherhood</w:t>
      </w:r>
      <w:r w:rsidRPr="00FC1FDA">
        <w:rPr>
          <w:rFonts w:ascii="Garamond" w:hAnsi="Garamond"/>
        </w:rPr>
        <w:t xml:space="preserve"> is perceived </w:t>
      </w:r>
      <w:r w:rsidR="00094DEF">
        <w:rPr>
          <w:rFonts w:ascii="Garamond" w:hAnsi="Garamond"/>
        </w:rPr>
        <w:t xml:space="preserve">as </w:t>
      </w:r>
      <w:r w:rsidRPr="00FC1FDA">
        <w:rPr>
          <w:rFonts w:ascii="Garamond" w:hAnsi="Garamond"/>
        </w:rPr>
        <w:t xml:space="preserve">incongruent with public life and reinforces the association of women with feminized traits, such as compassion, weakness, and diminished assertiveness. These traits are considered incongruent with the preferred (masculine) traits typically associated with politics and politicians </w:t>
      </w:r>
      <w:r w:rsidRPr="00FC1FDA">
        <w:rPr>
          <w:rFonts w:ascii="Garamond" w:hAnsi="Garamond"/>
        </w:rPr>
        <w:fldChar w:fldCharType="begin"/>
      </w:r>
      <w:r w:rsidR="00910D9C">
        <w:rPr>
          <w:rFonts w:ascii="Garamond" w:hAnsi="Garamond"/>
        </w:rPr>
        <w:instrText xml:space="preserve"> ADDIN ZOTERO_ITEM CSL_CITATION {"citationID":"zbvzabsK","properties":{"formattedCitation":"(Huddy and Terkildsen, 1993; Stalsburg, 2010; Bauer, 2015)","plainCitation":"(Huddy and Terkildsen, 1993; Stalsburg, 2010; Bauer, 2015)","noteIndex":0},"citationItems":[{"id":454,"uris":["http://zotero.org/users/6417227/items/87I9PIUP"],"itemData":{"id":454,"type":"article-journal","abstract":"Women are underrepresented at all levels of elected ofﬁce. It is suspected that gender stereotypes hinder the electoral success of female candidates, but empirical evidence is inconclusive on whether stereotypes have a direct effect on voting decisions. This empirical conﬂict stems, in part, from the assumption that voters automatically rely on gender stereotypes when evaluating female candidates. This study explicitly tests the assumption of automatic stereotype activation. I suggest that stereotype reliance depends on whether stereotypes have been activated during a campaign, and it is only when stereotypes are activated that they inﬂuence evaluations of female candidates. These hypotheses are tested with a survey experiment and observational analysis. The results show that campaign communication activates stereotypes when they otherwise might not be activated, thereby diminishing support for female candidates.","container-title":"Political Psychology","DOI":"10.1111/pops.12186","ISSN":"0162895X","issue":"6","journalAbbreviation":"Political Psychology","language":"en","page":"691-708","source":"DOI.org (Crossref)","title":"Emotional, Sensitive, and Unfit for Office? Gender Stereotype Activation and Support Female Candidates: Emotional, Sensitive, and Unfit for Office?","title-short":"Emotional, Sensitive, and Unfit for Office?","volume":"36","author":[{"family":"Bauer","given":"Nichole M."}],"issued":{"date-parts":[["2015",12]]}}},{"id":434,"uris":["http://zotero.org/users/6417227/items/HBFXE9V4"],"itemData":{"id":434,"type":"article-journal","container-title":"American Journal of Political Science","DOI":"10.2307/2111526","ISSN":"00925853","issue":"1","journalAbbreviation":"American Journal of Political Science","language":"en","page":"119","source":"DOI.org (Crossref)","title":"Gender Stereotypes and the Perception of Male and Female Candidates","volume":"37","author":[{"family":"Huddy","given":"Leonie"},{"family":"Terkildsen","given":"Nayda"}],"issued":{"date-parts":[["1993",2]]}}},{"id":446,"uris":["http://zotero.org/users/6417227/items/6VPDSAPK"],"itemData":{"id":446,"type":"article-journal","container-title":"Politics &amp; Gender","DOI":"10.1017/S1743923X10000309","ISSN":"1743-923X, 1743-9248","issue":"03","journalAbbreviation":"Pol &amp; Gen","language":"en","page":"373-404","source":"DOI.org (Crossref)","title":"Voting For Mom: The Political Consequences of Being a Parent for Male and Female Candidates","title-short":"Voting For Mom","volume":"6","author":[{"family":"Stalsburg","given":"Brittany L."}],"issued":{"date-parts":[["2010",9]]}}}],"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Huddy and Terkildsen, 1993; Stalsburg, 2010; Bauer, 2015)</w:t>
      </w:r>
      <w:r w:rsidRPr="00FC1FDA">
        <w:rPr>
          <w:rFonts w:ascii="Garamond" w:hAnsi="Garamond"/>
        </w:rPr>
        <w:fldChar w:fldCharType="end"/>
      </w:r>
      <w:r w:rsidRPr="00FC1FDA">
        <w:rPr>
          <w:rFonts w:ascii="Garamond" w:hAnsi="Garamond"/>
        </w:rPr>
        <w:t xml:space="preserve">. Experimental evidence </w:t>
      </w:r>
      <w:r w:rsidR="0027530D" w:rsidRPr="00FC1FDA">
        <w:rPr>
          <w:rFonts w:ascii="Garamond" w:hAnsi="Garamond"/>
        </w:rPr>
        <w:t>finds</w:t>
      </w:r>
      <w:r w:rsidRPr="00FC1FDA">
        <w:rPr>
          <w:rFonts w:ascii="Garamond" w:hAnsi="Garamond"/>
        </w:rPr>
        <w:t xml:space="preserve"> that women candidates with young children are viewed as less viable</w:t>
      </w:r>
      <w:r w:rsidR="00CE7BAB" w:rsidRPr="00FC1FDA">
        <w:rPr>
          <w:rFonts w:ascii="Garamond" w:hAnsi="Garamond"/>
        </w:rPr>
        <w:t>, with less time capacity,</w:t>
      </w:r>
      <w:r w:rsidRPr="00FC1FDA">
        <w:rPr>
          <w:rFonts w:ascii="Garamond" w:hAnsi="Garamond"/>
        </w:rPr>
        <w:t xml:space="preserve"> than their male counterparts,</w:t>
      </w:r>
      <w:r w:rsidR="00CE7BAB" w:rsidRPr="00FC1FDA">
        <w:rPr>
          <w:rFonts w:ascii="Garamond" w:hAnsi="Garamond"/>
        </w:rPr>
        <w:t xml:space="preserve"> </w:t>
      </w:r>
      <w:r w:rsidRPr="00FC1FDA">
        <w:rPr>
          <w:rFonts w:ascii="Garamond" w:hAnsi="Garamond"/>
        </w:rPr>
        <w:fldChar w:fldCharType="begin"/>
      </w:r>
      <w:r w:rsidR="00910D9C">
        <w:rPr>
          <w:rFonts w:ascii="Garamond" w:hAnsi="Garamond"/>
        </w:rPr>
        <w:instrText xml:space="preserve"> ADDIN ZOTERO_ITEM CSL_CITATION {"citationID":"YbZ5Y4wd","properties":{"formattedCitation":"(Stalsburg, 2010)","plainCitation":"(Stalsburg, 2010)","noteIndex":0},"citationItems":[{"id":446,"uris":["http://zotero.org/users/6417227/items/6VPDSAPK"],"itemData":{"id":446,"type":"article-journal","container-title":"Politics &amp; Gender","DOI":"10.1017/S1743923X10000309","ISSN":"1743-923X, 1743-9248","issue":"03","journalAbbreviation":"Pol &amp; Gen","language":"en","page":"373-404","source":"DOI.org (Crossref)","title":"Voting For Mom: The Political Consequences of Being a Parent for Male and Female Candidates","title-short":"Voting For Mom","volume":"6","author":[{"family":"Stalsburg","given":"Brittany L."}],"issued":{"date-parts":[["2010",9]]}}}],"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Stalsburg, 2010)</w:t>
      </w:r>
      <w:r w:rsidRPr="00FC1FDA">
        <w:rPr>
          <w:rFonts w:ascii="Garamond" w:hAnsi="Garamond"/>
        </w:rPr>
        <w:fldChar w:fldCharType="end"/>
      </w:r>
      <w:r w:rsidRPr="00FC1FDA">
        <w:rPr>
          <w:rFonts w:ascii="Garamond" w:hAnsi="Garamond"/>
        </w:rPr>
        <w:t xml:space="preserve">. Women in public life have also faced scrutiny regarding their ability to </w:t>
      </w:r>
      <w:r w:rsidR="00CD1070" w:rsidRPr="00FC1FDA">
        <w:rPr>
          <w:rFonts w:ascii="Garamond" w:hAnsi="Garamond"/>
        </w:rPr>
        <w:t>fulfil</w:t>
      </w:r>
      <w:r w:rsidRPr="00FC1FDA">
        <w:rPr>
          <w:rFonts w:ascii="Garamond" w:hAnsi="Garamond"/>
        </w:rPr>
        <w:t xml:space="preserve"> their public duties while managing their domestic responsibilities, as exemplified by the case of Sarah Palin in the US </w:t>
      </w:r>
      <w:r w:rsidRPr="00FC1FDA">
        <w:rPr>
          <w:rFonts w:ascii="Garamond" w:hAnsi="Garamond"/>
        </w:rPr>
        <w:fldChar w:fldCharType="begin"/>
      </w:r>
      <w:r w:rsidR="00910D9C">
        <w:rPr>
          <w:rFonts w:ascii="Garamond" w:hAnsi="Garamond"/>
        </w:rPr>
        <w:instrText xml:space="preserve"> ADDIN ZOTERO_ITEM CSL_CITATION {"citationID":"xLl1epD4","properties":{"formattedCitation":"(Carlin and Winfrey, 2009)","plainCitation":"(Carlin and Winfrey, 2009)","noteIndex":0},"citationItems":[{"id":216,"uris":["http://zotero.org/users/6417227/items/V42XHJ26"],"itemData":{"id":216,"type":"article-journal","container-title":"Communication Studies","DOI":"10.1080/10510970903109904","ISSN":"1051-0974, 1745-1035","issue":"4","journalAbbreviation":"Communication Studies","language":"en","page":"326-343","source":"DOI.org (Crossref)","title":"Have You Come a Long Way, Baby? Hillary Clinton, Sarah Palin, and Sexism in 2008 Campaign Coverage","title-short":"Have You Come a Long Way, Baby?","volume":"60","author":[{"family":"Carlin","given":"Diana B."},{"family":"Winfrey","given":"Kelly L."}],"issued":{"date-parts":[["2009",8,10]]}}}],"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Carlin and Winfrey, 2009)</w:t>
      </w:r>
      <w:r w:rsidRPr="00FC1FDA">
        <w:rPr>
          <w:rFonts w:ascii="Garamond" w:hAnsi="Garamond"/>
        </w:rPr>
        <w:fldChar w:fldCharType="end"/>
      </w:r>
      <w:r w:rsidR="00FB4728" w:rsidRPr="00FC1FDA">
        <w:rPr>
          <w:rFonts w:ascii="Garamond" w:hAnsi="Garamond"/>
        </w:rPr>
        <w:t xml:space="preserve">. </w:t>
      </w:r>
      <w:r w:rsidR="000A63EF" w:rsidRPr="00FC1FDA">
        <w:rPr>
          <w:rFonts w:ascii="Garamond" w:hAnsi="Garamond"/>
        </w:rPr>
        <w:t>If these traditional accounts hold</w:t>
      </w:r>
      <w:r w:rsidR="00094DEF">
        <w:rPr>
          <w:rFonts w:ascii="Garamond" w:hAnsi="Garamond"/>
        </w:rPr>
        <w:t>,</w:t>
      </w:r>
      <w:r w:rsidR="000A63EF" w:rsidRPr="00FC1FDA">
        <w:rPr>
          <w:rFonts w:ascii="Garamond" w:hAnsi="Garamond"/>
        </w:rPr>
        <w:t xml:space="preserve"> it is expected that</w:t>
      </w:r>
      <w:r w:rsidR="00CE7BAB" w:rsidRPr="00FC1FDA">
        <w:rPr>
          <w:rFonts w:ascii="Garamond" w:hAnsi="Garamond"/>
        </w:rPr>
        <w:t>:</w:t>
      </w:r>
      <w:r w:rsidR="000A63EF" w:rsidRPr="00FC1FDA">
        <w:rPr>
          <w:rFonts w:ascii="Garamond" w:hAnsi="Garamond"/>
          <w:i/>
          <w:iCs/>
        </w:rPr>
        <w:t xml:space="preserve"> </w:t>
      </w:r>
      <w:r w:rsidR="00CE7BAB" w:rsidRPr="00FC1FDA">
        <w:rPr>
          <w:rFonts w:ascii="Garamond" w:hAnsi="Garamond"/>
          <w:i/>
          <w:iCs/>
        </w:rPr>
        <w:t>W</w:t>
      </w:r>
      <w:r w:rsidR="000A63EF" w:rsidRPr="00FC1FDA">
        <w:rPr>
          <w:rFonts w:ascii="Garamond" w:hAnsi="Garamond"/>
          <w:i/>
          <w:iCs/>
        </w:rPr>
        <w:t xml:space="preserve">omen MPs who take parental leave will be punished by voters and will be more associated with </w:t>
      </w:r>
      <w:r w:rsidR="00CE7BAB" w:rsidRPr="00FC1FDA">
        <w:rPr>
          <w:rFonts w:ascii="Garamond" w:hAnsi="Garamond"/>
          <w:i/>
          <w:iCs/>
        </w:rPr>
        <w:t>traditional</w:t>
      </w:r>
      <w:r w:rsidR="000A63EF" w:rsidRPr="00FC1FDA">
        <w:rPr>
          <w:rFonts w:ascii="Garamond" w:hAnsi="Garamond"/>
          <w:i/>
          <w:iCs/>
        </w:rPr>
        <w:t xml:space="preserve"> feminine traits of being more caring, less assertive, and weaker.</w:t>
      </w:r>
    </w:p>
    <w:p w14:paraId="677B42D3" w14:textId="77777777" w:rsidR="000A63EF" w:rsidRPr="00FC1FDA" w:rsidRDefault="000A63EF" w:rsidP="000A63EF">
      <w:pPr>
        <w:spacing w:line="276" w:lineRule="auto"/>
        <w:jc w:val="both"/>
        <w:rPr>
          <w:rFonts w:ascii="Garamond" w:hAnsi="Garamond"/>
        </w:rPr>
      </w:pPr>
    </w:p>
    <w:p w14:paraId="47393219" w14:textId="1753AA3F" w:rsidR="000A63EF" w:rsidRPr="00FC1FDA" w:rsidRDefault="000A63EF" w:rsidP="00841AA6">
      <w:pPr>
        <w:spacing w:line="276" w:lineRule="auto"/>
        <w:jc w:val="both"/>
        <w:rPr>
          <w:rFonts w:ascii="Garamond" w:hAnsi="Garamond"/>
          <w:i/>
          <w:iCs/>
        </w:rPr>
      </w:pPr>
      <w:r w:rsidRPr="00FC1FDA">
        <w:rPr>
          <w:rFonts w:ascii="Garamond" w:hAnsi="Garamond"/>
        </w:rPr>
        <w:t xml:space="preserve">At the same time, father MPs taking parental leave also break gendered norms and may be emasculated. Previous work in other workplaces </w:t>
      </w:r>
      <w:r w:rsidR="00A04FF9" w:rsidRPr="00FC1FDA">
        <w:rPr>
          <w:rFonts w:ascii="Garamond" w:hAnsi="Garamond"/>
        </w:rPr>
        <w:t xml:space="preserve">finds </w:t>
      </w:r>
      <w:r w:rsidR="00094DEF">
        <w:rPr>
          <w:rFonts w:ascii="Garamond" w:hAnsi="Garamond"/>
        </w:rPr>
        <w:t xml:space="preserve">that </w:t>
      </w:r>
      <w:r w:rsidRPr="00FC1FDA">
        <w:rPr>
          <w:rFonts w:ascii="Garamond" w:hAnsi="Garamond"/>
        </w:rPr>
        <w:t xml:space="preserve">men </w:t>
      </w:r>
      <w:r w:rsidR="00B45B78" w:rsidRPr="00FC1FDA">
        <w:rPr>
          <w:rFonts w:ascii="Garamond" w:hAnsi="Garamond"/>
        </w:rPr>
        <w:t xml:space="preserve">taking parental leave </w:t>
      </w:r>
      <w:r w:rsidRPr="00FC1FDA">
        <w:rPr>
          <w:rFonts w:ascii="Garamond" w:hAnsi="Garamond"/>
        </w:rPr>
        <w:t xml:space="preserve">face a higher penalty than women </w:t>
      </w:r>
      <w:r w:rsidRPr="00FC1FDA">
        <w:rPr>
          <w:rFonts w:ascii="Garamond" w:hAnsi="Garamond"/>
        </w:rPr>
        <w:fldChar w:fldCharType="begin"/>
      </w:r>
      <w:r w:rsidR="00910D9C">
        <w:rPr>
          <w:rFonts w:ascii="Garamond" w:hAnsi="Garamond"/>
        </w:rPr>
        <w:instrText xml:space="preserve"> ADDIN ZOTERO_ITEM CSL_CITATION {"citationID":"3eopuFI3","properties":{"formattedCitation":"(Wayne and Cordeiro, 2003; Gloor, Li and Puhl, 2018)","plainCitation":"(Wayne and Cordeiro, 2003; Gloor, Li and Puhl, 2018)","noteIndex":0},"citationItems":[{"id":1775,"uris":["http://zotero.org/users/6417227/items/CF6NYZKP"],"itemData":{"id":1775,"type":"article-journal","abstract":"Parenthood increases gender inequality in paid (employment) and unpaid labor (e.g., caretaking). New parental leave plans aim to increase gender equality by reducing managerial discretion and offering gender-neutral benefits. However, coworkers may undermine these inclusive aims, particularly if they show variable support per employee characteristics. Thus, we examine why and how employee gender and obesity interactively predict coworkers’ support for parental leave and test an intervention to increase equality. Three between-subjects experiments with working American adults (Ns = 133–252) indicate that obesity decreases coworkers’ parental leave support for men, but increases coworkers’ parental leave support for women; these effects are replicated and mediated by coworkers’ caregiving ability expectations of the employees, inequalities that are reduced when parental leave is made the default. Discussion focuses on our results’ implications for theory, practice, and for men and women’s paid and unpaid labor, including recommendations for parental leave policy design and delivery to increase equality.","container-title":"Group Processes &amp; Intergroup Relations","DOI":"10.1177/1368430217751630","ISSN":"1368-4302, 1461-7188","issue":"5","journalAbbreviation":"Group Processes &amp; Intergroup Relations","language":"en","page":"810-830","source":"DOI.org (Crossref)","title":"Predictors of parental leave support: Bad news for (big) dads and a policy for equality","title-short":"Predictors of parental leave support","volume":"21","author":[{"family":"Gloor","given":"Jamie L."},{"family":"Li","given":"Xinxin"},{"family":"Puhl","given":"Rebecca M."}],"issued":{"date-parts":[["2018",8]]}}},{"id":1777,"uris":["http://zotero.org/users/6417227/items/XMHQZXSL"],"itemData":{"id":1777,"type":"article-journal","container-title":"Sex Roles","language":"en","page":"14","source":"Zotero","title":"Who Is a Good Organizational Citizen? Social Perception of Male and Female Employees Who Use Family Leave","author":[{"family":"Wayne","given":"Julie Holliday"},{"family":"Cordeiro","given":"Bryanne L"}],"issued":{"date-parts":[["2003"]]}}}],"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Wayne and Cordeiro, 2003; Gloor, Li and Puhl, 2018)</w:t>
      </w:r>
      <w:r w:rsidRPr="00FC1FDA">
        <w:rPr>
          <w:rFonts w:ascii="Garamond" w:hAnsi="Garamond"/>
        </w:rPr>
        <w:fldChar w:fldCharType="end"/>
      </w:r>
      <w:r w:rsidRPr="00FC1FDA">
        <w:rPr>
          <w:rFonts w:ascii="Garamond" w:hAnsi="Garamond"/>
        </w:rPr>
        <w:t xml:space="preserve">. In the context of politics, taking parental leave may break two norms for men – both gendered and workplace norms, under this thesis then </w:t>
      </w:r>
      <w:r w:rsidR="00B45B78" w:rsidRPr="00FC1FDA">
        <w:rPr>
          <w:rFonts w:ascii="Garamond" w:hAnsi="Garamond"/>
        </w:rPr>
        <w:t xml:space="preserve">it </w:t>
      </w:r>
      <w:r w:rsidRPr="00FC1FDA">
        <w:rPr>
          <w:rFonts w:ascii="Garamond" w:hAnsi="Garamond"/>
        </w:rPr>
        <w:t xml:space="preserve">is expected </w:t>
      </w:r>
      <w:r w:rsidR="00B45B78" w:rsidRPr="00FC1FDA">
        <w:rPr>
          <w:rFonts w:ascii="Garamond" w:hAnsi="Garamond"/>
        </w:rPr>
        <w:t xml:space="preserve">that: </w:t>
      </w:r>
      <w:r w:rsidR="00B45B78" w:rsidRPr="00FC1FDA">
        <w:rPr>
          <w:rFonts w:ascii="Garamond" w:hAnsi="Garamond"/>
          <w:i/>
          <w:iCs/>
        </w:rPr>
        <w:t>A</w:t>
      </w:r>
      <w:r w:rsidRPr="00FC1FDA">
        <w:rPr>
          <w:rFonts w:ascii="Garamond" w:hAnsi="Garamond"/>
          <w:i/>
          <w:iCs/>
        </w:rPr>
        <w:t>ny negative effect of taking parental leave will be larger for men MPs than women MPs.</w:t>
      </w:r>
    </w:p>
    <w:p w14:paraId="36F90B94" w14:textId="77777777" w:rsidR="00D44887" w:rsidRPr="00FC1FDA" w:rsidRDefault="00D44887" w:rsidP="00841AA6">
      <w:pPr>
        <w:spacing w:line="276" w:lineRule="auto"/>
        <w:jc w:val="both"/>
        <w:rPr>
          <w:rFonts w:ascii="Garamond" w:hAnsi="Garamond"/>
          <w:i/>
          <w:iCs/>
        </w:rPr>
      </w:pPr>
    </w:p>
    <w:p w14:paraId="7D21DD3A" w14:textId="2B35111B" w:rsidR="00461F07" w:rsidRPr="00FC1FDA" w:rsidRDefault="00D44887" w:rsidP="00983B74">
      <w:pPr>
        <w:spacing w:line="276" w:lineRule="auto"/>
        <w:jc w:val="both"/>
        <w:rPr>
          <w:rFonts w:ascii="Garamond" w:hAnsi="Garamond"/>
        </w:rPr>
      </w:pPr>
      <w:r w:rsidRPr="00FC1FDA">
        <w:rPr>
          <w:rFonts w:ascii="Garamond" w:hAnsi="Garamond"/>
        </w:rPr>
        <w:t xml:space="preserve">The competing politicalised parenthood thesis offers alternative expectations: </w:t>
      </w:r>
      <w:r w:rsidRPr="00FC1FDA">
        <w:rPr>
          <w:rFonts w:ascii="Garamond" w:hAnsi="Garamond"/>
          <w:i/>
          <w:iCs/>
        </w:rPr>
        <w:t>that taking parental leave will have a positive effect on vote evaluations of both men and women MPs</w:t>
      </w:r>
      <w:r w:rsidRPr="00FC1FDA">
        <w:rPr>
          <w:rFonts w:ascii="Garamond" w:hAnsi="Garamond"/>
        </w:rPr>
        <w:t xml:space="preserve">. Recent research challenges the prevalence of </w:t>
      </w:r>
      <w:r w:rsidR="0027530D" w:rsidRPr="00FC1FDA">
        <w:rPr>
          <w:rFonts w:ascii="Garamond" w:hAnsi="Garamond"/>
        </w:rPr>
        <w:t>hostility</w:t>
      </w:r>
      <w:r w:rsidRPr="00FC1FDA">
        <w:rPr>
          <w:rFonts w:ascii="Garamond" w:hAnsi="Garamond"/>
        </w:rPr>
        <w:t xml:space="preserve"> </w:t>
      </w:r>
      <w:r w:rsidR="0027530D" w:rsidRPr="00FC1FDA">
        <w:rPr>
          <w:rFonts w:ascii="Garamond" w:hAnsi="Garamond"/>
        </w:rPr>
        <w:t>to</w:t>
      </w:r>
      <w:r w:rsidRPr="00FC1FDA">
        <w:rPr>
          <w:rFonts w:ascii="Garamond" w:hAnsi="Garamond"/>
        </w:rPr>
        <w:t xml:space="preserve"> women</w:t>
      </w:r>
      <w:r w:rsidR="0027530D" w:rsidRPr="00FC1FDA">
        <w:rPr>
          <w:rFonts w:ascii="Garamond" w:hAnsi="Garamond"/>
        </w:rPr>
        <w:t xml:space="preserve"> as their</w:t>
      </w:r>
      <w:r w:rsidRPr="00FC1FDA">
        <w:rPr>
          <w:rFonts w:ascii="Garamond" w:hAnsi="Garamond"/>
        </w:rPr>
        <w:t xml:space="preserve"> political presence becomes normalized and gendered norms evolve. In this context, motherhood </w:t>
      </w:r>
      <w:r w:rsidR="0027530D" w:rsidRPr="00FC1FDA">
        <w:rPr>
          <w:rFonts w:ascii="Garamond" w:hAnsi="Garamond"/>
        </w:rPr>
        <w:t>is</w:t>
      </w:r>
      <w:r w:rsidRPr="00FC1FDA">
        <w:rPr>
          <w:rFonts w:ascii="Garamond" w:hAnsi="Garamond"/>
        </w:rPr>
        <w:t xml:space="preserve"> “politicized” and even serve</w:t>
      </w:r>
      <w:r w:rsidR="0027530D" w:rsidRPr="00FC1FDA">
        <w:rPr>
          <w:rFonts w:ascii="Garamond" w:hAnsi="Garamond"/>
        </w:rPr>
        <w:t>s</w:t>
      </w:r>
      <w:r w:rsidRPr="00FC1FDA">
        <w:rPr>
          <w:rFonts w:ascii="Garamond" w:hAnsi="Garamond"/>
        </w:rPr>
        <w:t xml:space="preserve"> as an electoral advantage for women </w:t>
      </w:r>
      <w:r w:rsidRPr="00FC1FDA">
        <w:rPr>
          <w:rFonts w:ascii="Garamond" w:hAnsi="Garamond"/>
        </w:rPr>
        <w:fldChar w:fldCharType="begin"/>
      </w:r>
      <w:r w:rsidR="00910D9C">
        <w:rPr>
          <w:rFonts w:ascii="Garamond" w:hAnsi="Garamond"/>
        </w:rPr>
        <w:instrText xml:space="preserve"> ADDIN ZOTERO_ITEM CSL_CITATION {"citationID":"NV5Tkdih","properties":{"formattedCitation":"(Deason, Greenlee and Langner, 2015; Teele, Kalla and Rosenbluth, 2018)","plainCitation":"(Deason, Greenlee and Langner, 2015; Teele, Kalla and Rosenbluth, 2018)","noteIndex":0},"citationItems":[{"id":342,"uris":["http://zotero.org/users/6417227/items/3WZQ3WKA"],"itemData":{"id":342,"type":"article-journal","container-title":"Politics, Groups, and Identities","DOI":"10.1080/21565503.2014.992792","ISSN":"2156-5503, 2156-5511","issue":"1","journalAbbreviation":"Politics, Groups, and Identities","language":"en","page":"133-148","source":"DOI.org (Crossref)","title":"Mothers on the campaign trail: implications of Politicized Motherhood for women in politics","title-short":"Mothers on the campaign trail","volume":"3","author":[{"family":"Deason","given":"Grace"},{"family":"Greenlee","given":"Jill S."},{"family":"Langner","given":"Carrie A."}],"issued":{"date-parts":[["2015",1,2]]}}},{"id":758,"uris":["http://zotero.org/users/6417227/items/C6EMIJ9Z"],"itemData":{"id":758,"type":"article-journal","abstract":"This paper theorizes three forms of bias that might limit women's representation: outright hostility, double standards, and a double bind whereby desired traits present bigger burdens for women than men. We examine these forms of bias using conjoint experiments derived from several original surveys—a population survey of American voters and two rounds of surveys of American public officials. We find no evidence of outright discrimination or of double standards. All else equal, most groups of respondents prefer female candidates, and evaluate men and women with identical profiles similarly. But on closer inspection, all is not equal. Across the board, elites and voters prefer candidates with traditional household profiles such as being married and having children, resulting in a double bind for many women. So long as social expectations about women's familial commitments cut against the demands of a full-time political career, women are likely to remain underrepresented in politics.","container-title":"American Political Science Review","DOI":"10.1017/S0003055418000217","ISSN":"0003-0554, 1537-5943","issue":"3","journalAbbreviation":"Am Polit Sci Rev","language":"en","page":"525-541","source":"DOI.org (Crossref)","title":"The Ties That Double Bind: Social Roles and Women's Underrepresentation in Politics","title-short":"The Ties That Double Bind","volume":"112","author":[{"family":"Teele","given":"Dawn Langan"},{"family":"Kalla","given":"Joshua"},{"family":"Rosenbluth","given":"Frances"}],"issued":{"date-parts":[["2018",8]]}}}],"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Deason, Greenlee and Langner, 2015; Teele, Kalla and Rosenbluth, 2018)</w:t>
      </w:r>
      <w:r w:rsidRPr="00FC1FDA">
        <w:rPr>
          <w:rFonts w:ascii="Garamond" w:hAnsi="Garamond"/>
        </w:rPr>
        <w:fldChar w:fldCharType="end"/>
      </w:r>
      <w:r w:rsidRPr="00FC1FDA">
        <w:rPr>
          <w:rFonts w:ascii="Garamond" w:hAnsi="Garamond"/>
        </w:rPr>
        <w:t xml:space="preserve">, including within the UK context </w:t>
      </w:r>
      <w:r w:rsidRPr="00FC1FDA">
        <w:rPr>
          <w:rFonts w:ascii="Garamond" w:hAnsi="Garamond"/>
        </w:rPr>
        <w:fldChar w:fldCharType="begin"/>
      </w:r>
      <w:r w:rsidR="00910D9C">
        <w:rPr>
          <w:rFonts w:ascii="Garamond" w:hAnsi="Garamond"/>
        </w:rPr>
        <w:instrText xml:space="preserve"> ADDIN ZOTERO_ITEM CSL_CITATION {"citationID":"H7qxpuO4","properties":{"formattedCitation":"(Campbell and Cowley, 2018)","plainCitation":"(Campbell and Cowley, 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schema":"https://github.com/citation-style-language/schema/raw/master/csl-citation.json"} </w:instrText>
      </w:r>
      <w:r w:rsidRPr="00FC1FDA">
        <w:rPr>
          <w:rFonts w:ascii="Garamond" w:hAnsi="Garamond"/>
        </w:rPr>
        <w:fldChar w:fldCharType="separate"/>
      </w:r>
      <w:r w:rsidR="00232112" w:rsidRPr="00FC1FDA">
        <w:rPr>
          <w:rFonts w:ascii="Garamond" w:hAnsi="Garamond"/>
          <w:noProof/>
        </w:rPr>
        <w:t>(Campbell and Cowley, 2018)</w:t>
      </w:r>
      <w:r w:rsidRPr="00FC1FDA">
        <w:rPr>
          <w:rFonts w:ascii="Garamond" w:hAnsi="Garamond"/>
        </w:rPr>
        <w:fldChar w:fldCharType="end"/>
      </w:r>
      <w:r w:rsidRPr="00FC1FDA">
        <w:rPr>
          <w:rFonts w:ascii="Garamond" w:hAnsi="Garamond"/>
        </w:rPr>
        <w:t>. For instance, when Jacinda Ardern</w:t>
      </w:r>
      <w:r w:rsidR="0027530D" w:rsidRPr="00FC1FDA">
        <w:rPr>
          <w:rFonts w:ascii="Garamond" w:hAnsi="Garamond"/>
        </w:rPr>
        <w:t xml:space="preserve"> took maternity leave as </w:t>
      </w:r>
      <w:r w:rsidRPr="00FC1FDA">
        <w:rPr>
          <w:rFonts w:ascii="Garamond" w:hAnsi="Garamond"/>
        </w:rPr>
        <w:t>the second global leader ever to give birth whilst in office, international coverage portrayed her positively</w:t>
      </w:r>
      <w:r w:rsidR="001A738E" w:rsidRPr="00FC1FDA">
        <w:rPr>
          <w:rFonts w:ascii="Garamond" w:hAnsi="Garamond"/>
        </w:rPr>
        <w:t xml:space="preserve"> </w:t>
      </w:r>
      <w:r w:rsidRPr="00FC1FDA">
        <w:rPr>
          <w:rFonts w:ascii="Garamond" w:hAnsi="Garamond"/>
        </w:rPr>
        <w:fldChar w:fldCharType="begin"/>
      </w:r>
      <w:r w:rsidR="00910D9C">
        <w:rPr>
          <w:rFonts w:ascii="Garamond" w:hAnsi="Garamond"/>
        </w:rPr>
        <w:instrText xml:space="preserve"> ADDIN ZOTERO_ITEM CSL_CITATION {"citationID":"poGqKwCL","properties":{"formattedCitation":"(Galy-Badenas and Sommier, 2021; \\uc0\\u379{}ukiewicz and Piel Mart\\uc0\\u237{}n, 2022)","plainCitation":"(Galy-Badenas and Sommier, 2021; Żukiewicz and Piel Martín, 2022)","noteIndex":0},"citationItems":[{"id":1957,"uris":["http://zotero.org/users/6417227/items/9MU9RKHP"],"itemData":{"id":1957,"type":"article-journal","abstract":"Very few studies have examined discourses about Heads of State who have been pregnant whilst in office. In January 2018, Jacinda Ardern, Prime Minister of Aotearoa New Zealand, announced her pregnancy and intention of taking six weeks of maternity leave, which sparked national and international interest. This study ana­ lyses the coverage of Ardern’s pregnancy and contributes to litera­ ture on representations of female politicians. A thematic analysis of newspaper articles (N = 158) from six countries (New Zealand, Australia, France, Ireland, the United Kingdom, &amp; the United States) was conducted. Mild nuances between international and New Zealand data were observed. The analysis suggests that Ardern’s pregnancy was presented as a cultural achievement, in part through the tension between local and universal dimensions, and as a symbolic event, notably through the interplay between normal and extraordinary aspects. The findings indicate that Ardern’s pregnancy was represented as a step closer to gender equality by advancing women’s cause in society and working places and renegotiating representations of fatherhood and masculinity. The notion of privilege was also important, in part because of its absence as a significant consideration in the data, which further revealed normative feminist discourses.","container-title":"Feminist Media Studies","DOI":"10.1080/14680777.2021.1928257","ISSN":"1468-0777, 1471-5902","journalAbbreviation":"Feminist Media Studies","language":"en","page":"1-22","source":"DOI.org (Crossref)","title":"“A baby bump for women’s rights”: Analysing Local and International Media Coverage of Prime Minister Jacinda Ardern’s Pregnancy","title-short":"“A baby bump for women’s rights”","author":[{"family":"Galy-Badenas","given":"Flora"},{"family":"Sommier","given":"Mélodine"}],"issued":{"date-parts":[["2021",5,25]]}}},{"id":1953,"uris":["http://zotero.org/users/6417227/items/P82BR2C3"],"itemData":{"id":1953,"type":"chapter","container-title":"Gender and LGBTQ Issues in Election Processes","edition":"1","event-place":"London","ISBN":"978-1-00-320441-1","language":"en","note":"DOI: 10.4324/9781003204411-7","page":"95-112","publisher":"Routledge","publisher-place":"London","source":"DOI.org (Crossref)","title":"Beyond dichotomous gender stereotyping: An analysis of global news coverage of Jacinda Ardern's leadership1","title-short":"Beyond dichotomous gender stereotyping","URL":"https://www.taylorfrancis.com/books/9781003204411/chapters/10.4324/9781003204411-7","container-author":[{"family":"Barczyszyn-Madziarz","given":"Paulina"},{"family":"Żukiewicz","given":"Przemysław"}],"author":[{"family":"Żukiewicz","given":"Przemysław"},{"family":"Piel Martín","given":"Laura"}],"accessed":{"date-parts":[["2022",11,24]]},"issued":{"date-parts":[["2022",4,7]]}}}],"schema":"https://github.com/citation-style-language/schema/raw/master/csl-citation.json"} </w:instrText>
      </w:r>
      <w:r w:rsidRPr="00FC1FDA">
        <w:rPr>
          <w:rFonts w:ascii="Garamond" w:hAnsi="Garamond"/>
        </w:rPr>
        <w:fldChar w:fldCharType="separate"/>
      </w:r>
      <w:r w:rsidR="00F9704B" w:rsidRPr="00FC1FDA">
        <w:rPr>
          <w:rFonts w:ascii="Garamond" w:hAnsi="Garamond" w:cs="Times New Roman"/>
        </w:rPr>
        <w:t>(Galy-Badenas and Sommier, 2021; Żukiewicz and Piel Martín, 2022)</w:t>
      </w:r>
      <w:r w:rsidRPr="00FC1FDA">
        <w:rPr>
          <w:rFonts w:ascii="Garamond" w:hAnsi="Garamond"/>
        </w:rPr>
        <w:fldChar w:fldCharType="end"/>
      </w:r>
      <w:r w:rsidRPr="00FC1FDA">
        <w:rPr>
          <w:rFonts w:ascii="Garamond" w:hAnsi="Garamond"/>
        </w:rPr>
        <w:t xml:space="preserve">. The "politicized motherhood thesis" contends mother politicians can present themselves as having an additional level of competence, making them "special, different, and powerful" </w:t>
      </w:r>
      <w:r w:rsidRPr="00FC1FDA">
        <w:rPr>
          <w:rFonts w:ascii="Garamond" w:hAnsi="Garamond"/>
        </w:rPr>
        <w:fldChar w:fldCharType="begin"/>
      </w:r>
      <w:r w:rsidR="00910D9C">
        <w:rPr>
          <w:rFonts w:ascii="Garamond" w:hAnsi="Garamond"/>
        </w:rPr>
        <w:instrText xml:space="preserve"> ADDIN ZOTERO_ITEM CSL_CITATION {"citationID":"DxoCmNf4","properties":{"formattedCitation":"(Deason, Greenlee and Langner, 2015, p. 136)","plainCitation":"(Deason, Greenlee and Langner, 2015, p. 136)","noteIndex":0},"citationItems":[{"id":342,"uris":["http://zotero.org/users/6417227/items/3WZQ3WKA"],"itemData":{"id":342,"type":"article-journal","container-title":"Politics, Groups, and Identities","DOI":"10.1080/21565503.2014.992792","ISSN":"2156-5503, 2156-5511","issue":"1","journalAbbreviation":"Politics, Groups, and Identities","language":"en","page":"133-148","source":"DOI.org (Crossref)","title":"Mothers on the campaign trail: implications of Politicized Motherhood for women in politics","title-short":"Mothers on the campaign trail","volume":"3","author":[{"family":"Deason","given":"Grace"},{"family":"Greenlee","given":"Jill S."},{"family":"Langner","given":"Carrie A."}],"issued":{"date-parts":[["2015",1,2]]}},"locator":"136","label":"page"}],"schema":"https://github.com/citation-style-language/schema/raw/master/csl-citation.json"} </w:instrText>
      </w:r>
      <w:r w:rsidRPr="00FC1FDA">
        <w:rPr>
          <w:rFonts w:ascii="Garamond" w:hAnsi="Garamond"/>
        </w:rPr>
        <w:fldChar w:fldCharType="separate"/>
      </w:r>
      <w:r w:rsidR="00F9704B" w:rsidRPr="00FC1FDA">
        <w:rPr>
          <w:rFonts w:ascii="Garamond" w:hAnsi="Garamond"/>
          <w:noProof/>
        </w:rPr>
        <w:t>(Deason, Greenlee and Langner, 2015, p. 136)</w:t>
      </w:r>
      <w:r w:rsidRPr="00FC1FDA">
        <w:rPr>
          <w:rFonts w:ascii="Garamond" w:hAnsi="Garamond"/>
        </w:rPr>
        <w:fldChar w:fldCharType="end"/>
      </w:r>
      <w:r w:rsidRPr="00FC1FDA">
        <w:rPr>
          <w:rFonts w:ascii="Garamond" w:hAnsi="Garamond"/>
        </w:rPr>
        <w:t xml:space="preserve">. </w:t>
      </w:r>
      <w:r w:rsidR="007C1DE6" w:rsidRPr="00FC1FDA">
        <w:rPr>
          <w:rFonts w:ascii="Garamond" w:hAnsi="Garamond"/>
        </w:rPr>
        <w:t xml:space="preserve">Therefore, it is expected: </w:t>
      </w:r>
      <w:r w:rsidR="007C1DE6" w:rsidRPr="00FC1FDA">
        <w:rPr>
          <w:rFonts w:ascii="Garamond" w:hAnsi="Garamond"/>
          <w:i/>
          <w:iCs/>
        </w:rPr>
        <w:t>Women MPs who take parental leave will be rated as more caring, assertive and stronger</w:t>
      </w:r>
      <w:r w:rsidR="007C1DE6" w:rsidRPr="00FC1FDA">
        <w:rPr>
          <w:rFonts w:ascii="Garamond" w:hAnsi="Garamond"/>
        </w:rPr>
        <w:t xml:space="preserve">. </w:t>
      </w:r>
      <w:r w:rsidRPr="00FC1FDA">
        <w:rPr>
          <w:rFonts w:ascii="Garamond" w:hAnsi="Garamond"/>
        </w:rPr>
        <w:t xml:space="preserve">Media coverage in Canada, Australia, and the US has framed women politicians' juggling of motherhood and work as evidence of their competency, relatability, and effectiveness in their political roles </w:t>
      </w:r>
      <w:r w:rsidRPr="00FC1FDA">
        <w:rPr>
          <w:rFonts w:ascii="Garamond" w:hAnsi="Garamond"/>
        </w:rPr>
        <w:fldChar w:fldCharType="begin"/>
      </w:r>
      <w:r w:rsidR="00910D9C">
        <w:rPr>
          <w:rFonts w:ascii="Garamond" w:hAnsi="Garamond"/>
        </w:rPr>
        <w:instrText xml:space="preserve"> ADDIN ZOTERO_ITEM CSL_CITATION {"citationID":"SeonDH6U","properties":{"formattedCitation":"(Deason, Greenlee and Langner, 2015; Auer {\\i{}et al.}, 2020)","plainCitation":"(Deason, Greenlee and Langner, 2015; Auer et al., 2020)","noteIndex":0},"citationItems":[{"id":342,"uris":["http://zotero.org/users/6417227/items/3WZQ3WKA"],"itemData":{"id":342,"type":"article-journal","container-title":"Politics, Groups, and Identities","DOI":"10.1080/21565503.2014.992792","ISSN":"2156-5503, 2156-5511","issue":"1","journalAbbreviation":"Politics, Groups, and Identities","language":"en","page":"133-148","source":"DOI.org (Crossref)","title":"Mothers on the campaign trail: implications of Politicized Motherhood for women in politics","title-short":"Mothers on the campaign trail","volume":"3","author":[{"family":"Deason","given":"Grace"},{"family":"Greenlee","given":"Jill S."},{"family":"Langner","given":"Carrie A."}],"issued":{"date-parts":[["2015",1,2]]}}},{"id":580,"uris":["http://zotero.org/users/6417227/items/ALWWDFXN"],"itemData":{"id":580,"type":"article-journal","abstract":"Conventional wisdom holds that women politicians confront a parenting dilemma. Those with children are questioned about their ability to balance parental roles with political responsibilities, but child-free women are regarded as unable to relate to “ordinary” families or perform well in “feminine” policy areas. As both women and men are now balancing parenthood with politics, the time is ripe to re-investigate how cultural ideas about family life shape understandings of political leadership. By systematically comparing newspaper coverage of 22 Canadian and Australian government leaders with diverse families, our study investigates the ways in which discourses of family shape representations of high-profile politicians. It provides valuable insights into the ways in which politicians’ levels of conformity to the idealized western family model shape perceptions of political legitimacy and authenticity for women and men, and parents and non-parents. We find that when the families of newly elected leaders are discussed in news­ paper coverage, the message conveyed is that only the “right” kind of family will facilitate political success.","container-title":"Feminist Media Studies","DOI":"10.1080/14680777.2020.1790627","ISSN":"1468-0777, 1471-5902","journalAbbreviation":"Feminist Media Studies","language":"en","page":"1-16","source":"DOI.org (Crossref)","title":"Invoking the idealized family to assess political leadership and legitimacy: news coverage of Australian and Canadian premiers","title-short":"Invoking the idealized family to assess political leadership and legitimacy","author":[{"family":"Auer","given":"Meagan"},{"family":"Trimble","given":"Linda"},{"family":"Curtin","given":"Jennifer"},{"family":"Wagner","given":"Angelia"},{"family":"Woodman","given":"V. K. G."}],"issued":{"date-parts":[["2020",7,7]]}}}],"schema":"https://github.com/citation-style-language/schema/raw/master/csl-citation.json"} </w:instrText>
      </w:r>
      <w:r w:rsidRPr="00FC1FDA">
        <w:rPr>
          <w:rFonts w:ascii="Garamond" w:hAnsi="Garamond"/>
        </w:rPr>
        <w:fldChar w:fldCharType="separate"/>
      </w:r>
      <w:r w:rsidR="004A274C" w:rsidRPr="00FC1FDA">
        <w:rPr>
          <w:rFonts w:ascii="Garamond" w:hAnsi="Garamond" w:cs="Times New Roman"/>
        </w:rPr>
        <w:t xml:space="preserve">(Deason, Greenlee and Langner, 2015; Auer </w:t>
      </w:r>
      <w:r w:rsidR="004A274C" w:rsidRPr="00FC1FDA">
        <w:rPr>
          <w:rFonts w:ascii="Garamond" w:hAnsi="Garamond" w:cs="Times New Roman"/>
          <w:i/>
          <w:iCs/>
        </w:rPr>
        <w:t>et al.</w:t>
      </w:r>
      <w:r w:rsidR="004A274C" w:rsidRPr="00FC1FDA">
        <w:rPr>
          <w:rFonts w:ascii="Garamond" w:hAnsi="Garamond" w:cs="Times New Roman"/>
        </w:rPr>
        <w:t>, 2020)</w:t>
      </w:r>
      <w:r w:rsidRPr="00FC1FDA">
        <w:rPr>
          <w:rFonts w:ascii="Garamond" w:hAnsi="Garamond"/>
        </w:rPr>
        <w:fldChar w:fldCharType="end"/>
      </w:r>
      <w:r w:rsidRPr="00FC1FDA">
        <w:rPr>
          <w:rFonts w:ascii="Garamond" w:hAnsi="Garamond"/>
        </w:rPr>
        <w:t xml:space="preserve">. </w:t>
      </w:r>
      <w:r w:rsidR="00250F22" w:rsidRPr="00FC1FDA">
        <w:rPr>
          <w:rFonts w:ascii="Garamond" w:hAnsi="Garamond"/>
        </w:rPr>
        <w:t>In Germany, recent work</w:t>
      </w:r>
      <w:r w:rsidRPr="00FC1FDA">
        <w:rPr>
          <w:rFonts w:ascii="Garamond" w:hAnsi="Garamond"/>
        </w:rPr>
        <w:t xml:space="preserve"> </w:t>
      </w:r>
      <w:r w:rsidR="00250F22" w:rsidRPr="00FC1FDA">
        <w:rPr>
          <w:rFonts w:ascii="Garamond" w:hAnsi="Garamond"/>
        </w:rPr>
        <w:t>finds</w:t>
      </w:r>
      <w:r w:rsidRPr="00FC1FDA">
        <w:rPr>
          <w:rFonts w:ascii="Garamond" w:hAnsi="Garamond"/>
        </w:rPr>
        <w:t xml:space="preserve"> that women Mayors </w:t>
      </w:r>
      <w:r w:rsidR="00250F22" w:rsidRPr="00FC1FDA">
        <w:rPr>
          <w:rFonts w:ascii="Garamond" w:hAnsi="Garamond"/>
        </w:rPr>
        <w:t>are</w:t>
      </w:r>
      <w:r w:rsidRPr="00FC1FDA">
        <w:rPr>
          <w:rFonts w:ascii="Garamond" w:hAnsi="Garamond"/>
        </w:rPr>
        <w:t xml:space="preserve"> not penalised (nor rewarded, however) for mentioning family and private life </w:t>
      </w:r>
      <w:r w:rsidRPr="00FC1FDA">
        <w:rPr>
          <w:rFonts w:ascii="Garamond" w:hAnsi="Garamond"/>
        </w:rPr>
        <w:fldChar w:fldCharType="begin"/>
      </w:r>
      <w:r w:rsidR="00910D9C">
        <w:rPr>
          <w:rFonts w:ascii="Garamond" w:hAnsi="Garamond"/>
        </w:rPr>
        <w:instrText xml:space="preserve"> ADDIN ZOTERO_ITEM CSL_CITATION {"citationID":"21WtAtkR","properties":{"formattedCitation":"(Denner, Sch\\uc0\\u228{}fer and Schemer, 2022)","plainCitation":"(Denner, Schäfer and Schemer, 2022)","noteIndex":0},"citationItems":[{"id":2295,"uris":["http://zotero.org/users/6417227/items/W9Q6I6MA"],"itemData":{"id":2295,"type":"article-journal","abstract":"Even though studies have intensively investigated personalization in the media, little is known about the effects of personal information on the perception of politicians (privatization). Especially if politicians share information about their private life, gender might play an important role. To test this assumption, we conducted two experiments (2 × 3 between-subjects design, Nstudy1 = 472; Nstudy2 = 739) varying gender of a politician (male/female) and the disclosure of personal information (no information/hobby/family) in a fictitious news interview. Results show that gender can play a crucial role depending on the form of privatization. While we see no significant changes in the politician’s perception when they are mentioning their hobby, we find that, for a male politician, sharing information about family life in a traditional manner leads to a decline in trust and reduces perceptions of warmth. For a female politician, the different kinds of selfpresentation do not affect image perception and voting outcomes.","container-title":"International Journal of Communication","language":"en","source":"Zotero","title":"Passionate Hiking Fan or Loving Parent? How Personalized Self-Presentation in the Media Affects the Perception of Female and Male Politicians","volume":"16","author":[{"family":"Denner","given":"Nora"},{"family":"Schäfer","given":"Svenja"},{"family":"Schemer","given":"Christian"}],"issued":{"date-parts":[["2022"]]}}}],"schema":"https://github.com/citation-style-language/schema/raw/master/csl-citation.json"} </w:instrText>
      </w:r>
      <w:r w:rsidRPr="00FC1FDA">
        <w:rPr>
          <w:rFonts w:ascii="Garamond" w:hAnsi="Garamond"/>
        </w:rPr>
        <w:fldChar w:fldCharType="separate"/>
      </w:r>
      <w:r w:rsidR="00F9704B" w:rsidRPr="00FC1FDA">
        <w:rPr>
          <w:rFonts w:ascii="Garamond" w:hAnsi="Garamond" w:cs="Times New Roman"/>
        </w:rPr>
        <w:t>(Denner, Schäfer and Schemer, 2022)</w:t>
      </w:r>
      <w:r w:rsidRPr="00FC1FDA">
        <w:rPr>
          <w:rFonts w:ascii="Garamond" w:hAnsi="Garamond"/>
        </w:rPr>
        <w:fldChar w:fldCharType="end"/>
      </w:r>
      <w:r w:rsidRPr="00FC1FDA">
        <w:rPr>
          <w:rFonts w:ascii="Garamond" w:hAnsi="Garamond"/>
        </w:rPr>
        <w:t xml:space="preserve">. </w:t>
      </w:r>
      <w:r w:rsidR="00470CF2" w:rsidRPr="00FC1FDA">
        <w:rPr>
          <w:rFonts w:ascii="Garamond" w:hAnsi="Garamond"/>
        </w:rPr>
        <w:t xml:space="preserve">Politicised motherhood </w:t>
      </w:r>
      <w:r w:rsidR="00461F07" w:rsidRPr="00FC1FDA">
        <w:rPr>
          <w:rFonts w:ascii="Garamond" w:hAnsi="Garamond"/>
        </w:rPr>
        <w:t>warrants</w:t>
      </w:r>
      <w:r w:rsidR="00470CF2" w:rsidRPr="00FC1FDA">
        <w:rPr>
          <w:rFonts w:ascii="Garamond" w:hAnsi="Garamond"/>
        </w:rPr>
        <w:t xml:space="preserve"> caution, however.</w:t>
      </w:r>
      <w:r w:rsidR="00FD7BEB" w:rsidRPr="00FC1FDA">
        <w:rPr>
          <w:rFonts w:ascii="Garamond" w:hAnsi="Garamond"/>
        </w:rPr>
        <w:t xml:space="preserve"> </w:t>
      </w:r>
      <w:r w:rsidR="00983B74" w:rsidRPr="00FC1FDA">
        <w:rPr>
          <w:rFonts w:ascii="Garamond" w:hAnsi="Garamond"/>
        </w:rPr>
        <w:t xml:space="preserve">As </w:t>
      </w:r>
      <w:r w:rsidR="00FD7BEB" w:rsidRPr="00FC1FDA">
        <w:rPr>
          <w:rFonts w:ascii="Garamond" w:hAnsi="Garamond"/>
        </w:rPr>
        <w:t xml:space="preserve">Teele at </w:t>
      </w:r>
      <w:proofErr w:type="spellStart"/>
      <w:r w:rsidR="00FD7BEB" w:rsidRPr="00FC1FDA">
        <w:rPr>
          <w:rFonts w:ascii="Garamond" w:hAnsi="Garamond"/>
        </w:rPr>
        <w:t>al</w:t>
      </w:r>
      <w:proofErr w:type="spellEnd"/>
      <w:r w:rsidR="00FD7BEB" w:rsidRPr="00FC1FDA">
        <w:rPr>
          <w:rFonts w:ascii="Garamond" w:hAnsi="Garamond"/>
        </w:rPr>
        <w:t xml:space="preserve"> (2018) </w:t>
      </w:r>
      <w:r w:rsidR="00983B74" w:rsidRPr="00FC1FDA">
        <w:rPr>
          <w:rFonts w:ascii="Garamond" w:hAnsi="Garamond"/>
        </w:rPr>
        <w:t>assert</w:t>
      </w:r>
      <w:r w:rsidR="00E646FC" w:rsidRPr="00FC1FDA">
        <w:rPr>
          <w:rFonts w:ascii="Garamond" w:hAnsi="Garamond"/>
        </w:rPr>
        <w:t>,</w:t>
      </w:r>
      <w:r w:rsidR="00470CF2" w:rsidRPr="00FC1FDA">
        <w:rPr>
          <w:rFonts w:ascii="Garamond" w:hAnsi="Garamond"/>
        </w:rPr>
        <w:t xml:space="preserve"> </w:t>
      </w:r>
      <w:r w:rsidR="00983B74" w:rsidRPr="00FC1FDA">
        <w:rPr>
          <w:rFonts w:ascii="Garamond" w:hAnsi="Garamond"/>
        </w:rPr>
        <w:t>a</w:t>
      </w:r>
      <w:r w:rsidR="00461F07" w:rsidRPr="00FC1FDA">
        <w:rPr>
          <w:rFonts w:ascii="Garamond" w:hAnsi="Garamond"/>
        </w:rPr>
        <w:t xml:space="preserve"> preference </w:t>
      </w:r>
      <w:r w:rsidR="00983B74" w:rsidRPr="00FC1FDA">
        <w:rPr>
          <w:rFonts w:ascii="Garamond" w:hAnsi="Garamond"/>
        </w:rPr>
        <w:t xml:space="preserve">for the married with children candidate </w:t>
      </w:r>
      <w:r w:rsidR="00461F07" w:rsidRPr="00FC1FDA">
        <w:rPr>
          <w:rFonts w:ascii="Garamond" w:hAnsi="Garamond"/>
        </w:rPr>
        <w:t xml:space="preserve">creates a double bind for women: those with demanding family roles have </w:t>
      </w:r>
      <w:r w:rsidR="00AA3ED2">
        <w:rPr>
          <w:rFonts w:ascii="Garamond" w:hAnsi="Garamond"/>
        </w:rPr>
        <w:t>less</w:t>
      </w:r>
      <w:r w:rsidR="00461F07" w:rsidRPr="00FC1FDA">
        <w:rPr>
          <w:rFonts w:ascii="Garamond" w:hAnsi="Garamond"/>
        </w:rPr>
        <w:t xml:space="preserve"> time and resources to campaign compared to their male counterparts and women with less traditional family structures.</w:t>
      </w:r>
    </w:p>
    <w:p w14:paraId="25A578EF" w14:textId="77777777" w:rsidR="00D44887" w:rsidRPr="00FC1FDA" w:rsidRDefault="00D44887" w:rsidP="00D44887">
      <w:pPr>
        <w:spacing w:line="276" w:lineRule="auto"/>
        <w:jc w:val="both"/>
        <w:rPr>
          <w:rFonts w:ascii="Garamond" w:hAnsi="Garamond"/>
        </w:rPr>
      </w:pPr>
    </w:p>
    <w:p w14:paraId="40F14EBB" w14:textId="2E0A53E1" w:rsidR="00264117" w:rsidRPr="00FC1FDA" w:rsidRDefault="0089179D" w:rsidP="00854882">
      <w:pPr>
        <w:spacing w:line="276" w:lineRule="auto"/>
        <w:jc w:val="both"/>
        <w:rPr>
          <w:rFonts w:ascii="Garamond" w:hAnsi="Garamond"/>
          <w:i/>
          <w:iCs/>
        </w:rPr>
      </w:pPr>
      <w:r w:rsidRPr="00FC1FDA">
        <w:rPr>
          <w:rFonts w:ascii="Garamond" w:hAnsi="Garamond"/>
        </w:rPr>
        <w:t>With an</w:t>
      </w:r>
      <w:r w:rsidR="00854882" w:rsidRPr="00FC1FDA">
        <w:rPr>
          <w:rFonts w:ascii="Garamond" w:hAnsi="Garamond"/>
        </w:rPr>
        <w:t xml:space="preserve"> increasing personalization of politics </w:t>
      </w:r>
      <w:r w:rsidRPr="00FC1FDA">
        <w:rPr>
          <w:rFonts w:ascii="Garamond" w:hAnsi="Garamond"/>
        </w:rPr>
        <w:t>we may expect</w:t>
      </w:r>
      <w:r w:rsidR="00854882" w:rsidRPr="00FC1FDA">
        <w:rPr>
          <w:rFonts w:ascii="Garamond" w:hAnsi="Garamond"/>
        </w:rPr>
        <w:t xml:space="preserve"> a politicization of </w:t>
      </w:r>
      <w:r w:rsidRPr="00FC1FDA">
        <w:rPr>
          <w:rFonts w:ascii="Garamond" w:hAnsi="Garamond"/>
        </w:rPr>
        <w:t xml:space="preserve">not only </w:t>
      </w:r>
      <w:r w:rsidR="00854882" w:rsidRPr="00FC1FDA">
        <w:rPr>
          <w:rFonts w:ascii="Garamond" w:hAnsi="Garamond"/>
        </w:rPr>
        <w:t>motherhood but parenthood in general, encompassing fatherhood</w:t>
      </w:r>
      <w:r w:rsidR="00992288" w:rsidRPr="00FC1FDA">
        <w:rPr>
          <w:rFonts w:ascii="Garamond" w:hAnsi="Garamond"/>
        </w:rPr>
        <w:t xml:space="preserve"> </w:t>
      </w:r>
      <w:r w:rsidR="00854882" w:rsidRPr="00FC1FDA">
        <w:rPr>
          <w:rFonts w:ascii="Garamond" w:hAnsi="Garamond"/>
        </w:rPr>
        <w:fldChar w:fldCharType="begin"/>
      </w:r>
      <w:r w:rsidR="00910D9C">
        <w:rPr>
          <w:rFonts w:ascii="Garamond" w:hAnsi="Garamond"/>
        </w:rPr>
        <w:instrText xml:space="preserve"> ADDIN ZOTERO_ITEM CSL_CITATION {"citationID":"zjl0aLAi","properties":{"formattedCitation":"(Smith, 2018)","plainCitation":"(Smith, 2018)","noteIndex":0},"citationItems":[{"id":242,"uris":["http://zotero.org/users/6417227/items/3TS64P9T"],"itemData":{"id":242,"type":"article-journal","abstract":"As women increasingly campaign for the highest political ofﬁces, this original content analysis study examines the extent to which gender and parenthood play a role in political leadership using British political party leadership elections as a case study. Competing hypotheses from the limited literature on politics and parenthood are examined. The article ﬁnds that family mentions have varied over time and contrary to some gender literature men’s family was at times of greater interest than women’s. Evidence is found for the politicisation of motherhood and a possible ‘maternal mandate’. In parallel, fatherhood was of increasing interest and the rise of the modern man can be seen. Yet, male candidates appear to have an ‘opt-out clause’ in any politicisation of fatherhood. Further questions about politics and parenthood begged by this article open future research avenues.","container-title":"Parliamentary Affairs","DOI":"10.1093/pa/gsx016","ISSN":"0031-2290, 1460-2482","issue":"1","language":"en","license":"CC0 1.0 Universal Public Domain Dedication","page":"196-217","source":"DOI.org (Crossref)","title":"Politics and Parenthood: An Examination of UK Party Leadership Elections","title-short":"Politics and Parenthood","volume":"71","author":[{"family":"Smith","given":"Jessica C"}],"issued":{"date-parts":[["2018",1,1]]}}}],"schema":"https://github.com/citation-style-language/schema/raw/master/csl-citation.json"} </w:instrText>
      </w:r>
      <w:r w:rsidR="00854882" w:rsidRPr="00FC1FDA">
        <w:rPr>
          <w:rFonts w:ascii="Garamond" w:hAnsi="Garamond"/>
        </w:rPr>
        <w:fldChar w:fldCharType="separate"/>
      </w:r>
      <w:r w:rsidR="00F9704B" w:rsidRPr="00FC1FDA">
        <w:rPr>
          <w:rFonts w:ascii="Garamond" w:hAnsi="Garamond"/>
          <w:noProof/>
        </w:rPr>
        <w:t>(Smith, 2018)</w:t>
      </w:r>
      <w:r w:rsidR="00854882" w:rsidRPr="00FC1FDA">
        <w:rPr>
          <w:rFonts w:ascii="Garamond" w:hAnsi="Garamond"/>
        </w:rPr>
        <w:fldChar w:fldCharType="end"/>
      </w:r>
      <w:r w:rsidR="00854882" w:rsidRPr="00FC1FDA">
        <w:rPr>
          <w:rFonts w:ascii="Garamond" w:hAnsi="Garamond"/>
        </w:rPr>
        <w:t xml:space="preserve">. As gender norms </w:t>
      </w:r>
      <w:r w:rsidR="00854882" w:rsidRPr="00FC1FDA">
        <w:rPr>
          <w:rFonts w:ascii="Garamond" w:hAnsi="Garamond"/>
        </w:rPr>
        <w:lastRenderedPageBreak/>
        <w:t xml:space="preserve">for men and masculinity evolve, even within the realm of political masculinities, men politicians </w:t>
      </w:r>
      <w:r w:rsidR="001E6238" w:rsidRPr="00FC1FDA">
        <w:rPr>
          <w:rFonts w:ascii="Garamond" w:hAnsi="Garamond"/>
        </w:rPr>
        <w:t>often present as</w:t>
      </w:r>
      <w:r w:rsidR="00854882" w:rsidRPr="00FC1FDA">
        <w:rPr>
          <w:rFonts w:ascii="Garamond" w:hAnsi="Garamond"/>
        </w:rPr>
        <w:t xml:space="preserve"> "modern men" who highlight their familial roles to emphasize their human or communal nature. In the British context, leaders like Tony Blair and David Cameron utilize</w:t>
      </w:r>
      <w:r w:rsidR="001E6238" w:rsidRPr="00FC1FDA">
        <w:rPr>
          <w:rFonts w:ascii="Garamond" w:hAnsi="Garamond"/>
        </w:rPr>
        <w:t>d</w:t>
      </w:r>
      <w:r w:rsidR="00854882" w:rsidRPr="00FC1FDA">
        <w:rPr>
          <w:rFonts w:ascii="Garamond" w:hAnsi="Garamond"/>
        </w:rPr>
        <w:t xml:space="preserve"> their fatherhood in public imagery as part of their modernization agenda </w:t>
      </w:r>
      <w:r w:rsidR="00854882" w:rsidRPr="00FC1FDA">
        <w:rPr>
          <w:rFonts w:ascii="Garamond" w:hAnsi="Garamond"/>
        </w:rPr>
        <w:fldChar w:fldCharType="begin"/>
      </w:r>
      <w:r w:rsidR="00910D9C">
        <w:rPr>
          <w:rFonts w:ascii="Garamond" w:hAnsi="Garamond"/>
        </w:rPr>
        <w:instrText xml:space="preserve"> ADDIN ZOTERO_ITEM CSL_CITATION {"citationID":"WyKPjww7","properties":{"formattedCitation":"(Smith, 2016, 2021)","plainCitation":"(Smith, 2016, 2021)","noteIndex":0},"citationItems":[{"id":281,"uris":["http://zotero.org/users/6417227/items/77YBFT23"],"itemData":{"id":281,"type":"article-journal","abstract":"The media play a very inﬂuential role in our perceptions of our political leaders, irrespective of where in the world they appear. Since the latter part of the twentieth century, our leaders’ personalities came to play an increasing role in their appeal, in particularly their gendered performances. As Barack Obama’s presidency draws to the end of its second term, this paper will examine the representation of his persona in the context of the election in 2008 when he became the ﬁrst Black US president. Much has been written of him being the ﬁrst Black president of the USA, however, if we explore his campaign through a gendered lens, we can see that he is equally revolutionary. This contrasts with the gendered construction of male political leaders in other parts of the world, particularly that of Vladimir Putin in Russia. Building on work carried out in relation to the mediatisation and personalisation of politics in the last 50 years, this article shows how gendered performances can be seen to mirror changes in society.","container-title":"Social Semiotics","DOI":"10.1080/10350330.2015.1075293","ISSN":"1035-0330, 1470-1219","issue":"1","journalAbbreviation":"Social Semiotics","language":"en","page":"94-110","source":"DOI.org (Crossref)","title":"Mediated political masculinities: the commander-in-chief vs. the new man","title-short":"Mediated political masculinities","volume":"26","author":[{"family":"Smith","given":"Angela"}],"issued":{"date-parts":[["2016",1]]}}},{"id":1762,"uris":["http://zotero.org/users/6417227/items/ZL4LCH9V"],"itemData":{"id":1762,"type":"article-journal","abstract":"As men continue to dominate in executive office, male leadership remains the norm and has structured how we see leadership. Yet, current understandings of gender bias in political leadership too often refer to bias against women. To fully understand gender’s role in political leadership, it is vital to remember that ‘men have a gender too’. Accordingly, this article provides an inter- and intra-sex comparison of the media coverage both male and female leadership candidates running for party leadership in the UK. The results show how the leadership environment was gendered for both men and women. Gendering is found in nuanced gendered framings which worked for and against both men and women running for party leadership in the UK. Furthermore, both male and female candidates ‘played the gender card’ when negotiating the gendered norms of leadership, using their gender in their campaign imagery. The results beg key questions on the conscious use of gender in candidate strategy and the possible effect on voters.","container-title":"British Politics","DOI":"10.1057/s41293-021-00172-w","ISSN":"1746-918X, 1746-9198","journalAbbreviation":"Br Polit","language":"en","license":"All rights reserved","source":"DOI.org (Crossref)","title":"Masculinity and femininity in media representations of party leadership candidates: men ‘play the gender card’ too","title-short":"Masculinity and femininity in media representations of party leadership candidates","URL":"https://link.springer.com/10.1057/s41293-021-00172-w","author":[{"family":"Smith","given":"Jessica C."}],"accessed":{"date-parts":[["2021",9,28]]},"issued":{"date-parts":[["2021",5,9]]}}}],"schema":"https://github.com/citation-style-language/schema/raw/master/csl-citation.json"} </w:instrText>
      </w:r>
      <w:r w:rsidR="00854882" w:rsidRPr="00FC1FDA">
        <w:rPr>
          <w:rFonts w:ascii="Garamond" w:hAnsi="Garamond"/>
        </w:rPr>
        <w:fldChar w:fldCharType="separate"/>
      </w:r>
      <w:r w:rsidR="00DF15C3" w:rsidRPr="00FC1FDA">
        <w:rPr>
          <w:rFonts w:ascii="Garamond" w:hAnsi="Garamond"/>
          <w:noProof/>
        </w:rPr>
        <w:t>(Smith, 2016, 2021)</w:t>
      </w:r>
      <w:r w:rsidR="00854882" w:rsidRPr="00FC1FDA">
        <w:rPr>
          <w:rFonts w:ascii="Garamond" w:hAnsi="Garamond"/>
        </w:rPr>
        <w:fldChar w:fldCharType="end"/>
      </w:r>
      <w:r w:rsidR="00854882" w:rsidRPr="00FC1FDA">
        <w:rPr>
          <w:rFonts w:ascii="Garamond" w:hAnsi="Garamond"/>
        </w:rPr>
        <w:t xml:space="preserve">. Campbell and Cowley </w:t>
      </w:r>
      <w:r w:rsidR="00264117" w:rsidRPr="00FC1FDA">
        <w:rPr>
          <w:rFonts w:ascii="Garamond" w:hAnsi="Garamond"/>
        </w:rPr>
        <w:fldChar w:fldCharType="begin"/>
      </w:r>
      <w:r w:rsidR="00910D9C">
        <w:rPr>
          <w:rFonts w:ascii="Garamond" w:hAnsi="Garamond"/>
        </w:rPr>
        <w:instrText xml:space="preserve"> ADDIN ZOTERO_ITEM CSL_CITATION {"citationID":"jCgAQSUf","properties":{"formattedCitation":"(2018)","plainCitation":"(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label":"page","suppress-author":true}],"schema":"https://github.com/citation-style-language/schema/raw/master/csl-citation.json"} </w:instrText>
      </w:r>
      <w:r w:rsidR="00264117" w:rsidRPr="00FC1FDA">
        <w:rPr>
          <w:rFonts w:ascii="Garamond" w:hAnsi="Garamond"/>
        </w:rPr>
        <w:fldChar w:fldCharType="separate"/>
      </w:r>
      <w:r w:rsidR="00F9704B" w:rsidRPr="00FC1FDA">
        <w:rPr>
          <w:rFonts w:ascii="Garamond" w:hAnsi="Garamond"/>
          <w:noProof/>
        </w:rPr>
        <w:t>(2018)</w:t>
      </w:r>
      <w:r w:rsidR="00264117" w:rsidRPr="00FC1FDA">
        <w:rPr>
          <w:rFonts w:ascii="Garamond" w:hAnsi="Garamond"/>
        </w:rPr>
        <w:fldChar w:fldCharType="end"/>
      </w:r>
      <w:r w:rsidR="00854882" w:rsidRPr="00FC1FDA">
        <w:rPr>
          <w:rFonts w:ascii="Garamond" w:hAnsi="Garamond"/>
        </w:rPr>
        <w:t xml:space="preserve"> found that men and women </w:t>
      </w:r>
      <w:r w:rsidR="001A738E" w:rsidRPr="00FC1FDA">
        <w:rPr>
          <w:rFonts w:ascii="Garamond" w:hAnsi="Garamond"/>
        </w:rPr>
        <w:t>MPs</w:t>
      </w:r>
      <w:r w:rsidR="00854882" w:rsidRPr="00FC1FDA">
        <w:rPr>
          <w:rFonts w:ascii="Garamond" w:hAnsi="Garamond"/>
        </w:rPr>
        <w:t xml:space="preserve"> in the UK equally prioritize their parenthood on their websites.</w:t>
      </w:r>
      <w:r w:rsidR="00BB780E" w:rsidRPr="00FC1FDA">
        <w:rPr>
          <w:rFonts w:ascii="Garamond" w:hAnsi="Garamond"/>
        </w:rPr>
        <w:t xml:space="preserve"> In Germany, experimental evidence suggests men Mayors can benefit from portraying a ‘modern’ family life compared to a traditional one </w:t>
      </w:r>
      <w:r w:rsidR="00BB780E" w:rsidRPr="00FC1FDA">
        <w:rPr>
          <w:rFonts w:ascii="Garamond" w:hAnsi="Garamond"/>
        </w:rPr>
        <w:fldChar w:fldCharType="begin"/>
      </w:r>
      <w:r w:rsidR="00910D9C">
        <w:rPr>
          <w:rFonts w:ascii="Garamond" w:hAnsi="Garamond"/>
        </w:rPr>
        <w:instrText xml:space="preserve"> ADDIN ZOTERO_ITEM CSL_CITATION {"citationID":"hDYNRgjg","properties":{"formattedCitation":"(Denner, Sch\\uc0\\u228{}fer and Schemer, 2022)","plainCitation":"(Denner, Schäfer and Schemer, 2022)","noteIndex":0},"citationItems":[{"id":2295,"uris":["http://zotero.org/users/6417227/items/W9Q6I6MA"],"itemData":{"id":2295,"type":"article-journal","abstract":"Even though studies have intensively investigated personalization in the media, little is known about the effects of personal information on the perception of politicians (privatization). Especially if politicians share information about their private life, gender might play an important role. To test this assumption, we conducted two experiments (2 × 3 between-subjects design, Nstudy1 = 472; Nstudy2 = 739) varying gender of a politician (male/female) and the disclosure of personal information (no information/hobby/family) in a fictitious news interview. Results show that gender can play a crucial role depending on the form of privatization. While we see no significant changes in the politician’s perception when they are mentioning their hobby, we find that, for a male politician, sharing information about family life in a traditional manner leads to a decline in trust and reduces perceptions of warmth. For a female politician, the different kinds of selfpresentation do not affect image perception and voting outcomes.","container-title":"International Journal of Communication","language":"en","source":"Zotero","title":"Passionate Hiking Fan or Loving Parent? How Personalized Self-Presentation in the Media Affects the Perception of Female and Male Politicians","volume":"16","author":[{"family":"Denner","given":"Nora"},{"family":"Schäfer","given":"Svenja"},{"family":"Schemer","given":"Christian"}],"issued":{"date-parts":[["2022"]]}}}],"schema":"https://github.com/citation-style-language/schema/raw/master/csl-citation.json"} </w:instrText>
      </w:r>
      <w:r w:rsidR="00BB780E" w:rsidRPr="00FC1FDA">
        <w:rPr>
          <w:rFonts w:ascii="Garamond" w:hAnsi="Garamond"/>
        </w:rPr>
        <w:fldChar w:fldCharType="separate"/>
      </w:r>
      <w:r w:rsidR="00F9704B" w:rsidRPr="00FC1FDA">
        <w:rPr>
          <w:rFonts w:ascii="Garamond" w:hAnsi="Garamond" w:cs="Times New Roman"/>
        </w:rPr>
        <w:t>(Denner, Schäfer and Schemer, 2022)</w:t>
      </w:r>
      <w:r w:rsidR="00BB780E" w:rsidRPr="00FC1FDA">
        <w:rPr>
          <w:rFonts w:ascii="Garamond" w:hAnsi="Garamond"/>
        </w:rPr>
        <w:fldChar w:fldCharType="end"/>
      </w:r>
      <w:r w:rsidR="00BB780E" w:rsidRPr="00FC1FDA">
        <w:rPr>
          <w:rFonts w:ascii="Garamond" w:hAnsi="Garamond"/>
        </w:rPr>
        <w:t xml:space="preserve">. </w:t>
      </w:r>
      <w:r w:rsidR="00854882" w:rsidRPr="00FC1FDA">
        <w:rPr>
          <w:rFonts w:ascii="Garamond" w:hAnsi="Garamond"/>
        </w:rPr>
        <w:t xml:space="preserve">Appeals to fatherhood, whether in traditional or modern ways, </w:t>
      </w:r>
      <w:r w:rsidR="001A738E" w:rsidRPr="00FC1FDA">
        <w:rPr>
          <w:rFonts w:ascii="Garamond" w:hAnsi="Garamond"/>
        </w:rPr>
        <w:t xml:space="preserve">can </w:t>
      </w:r>
      <w:r w:rsidR="00854882" w:rsidRPr="00FC1FDA">
        <w:rPr>
          <w:rFonts w:ascii="Garamond" w:hAnsi="Garamond"/>
        </w:rPr>
        <w:t xml:space="preserve">frame </w:t>
      </w:r>
      <w:r w:rsidR="00264117" w:rsidRPr="00FC1FDA">
        <w:rPr>
          <w:rFonts w:ascii="Garamond" w:hAnsi="Garamond"/>
        </w:rPr>
        <w:t>men</w:t>
      </w:r>
      <w:r w:rsidR="00854882" w:rsidRPr="00FC1FDA">
        <w:rPr>
          <w:rFonts w:ascii="Garamond" w:hAnsi="Garamond"/>
        </w:rPr>
        <w:t xml:space="preserve"> politicians as "good guys"</w:t>
      </w:r>
      <w:r w:rsidR="00FB4728" w:rsidRPr="00FC1FDA">
        <w:rPr>
          <w:rFonts w:ascii="Garamond" w:hAnsi="Garamond"/>
        </w:rPr>
        <w:t>,</w:t>
      </w:r>
      <w:r w:rsidR="00854882" w:rsidRPr="00FC1FDA">
        <w:rPr>
          <w:rFonts w:ascii="Garamond" w:hAnsi="Garamond"/>
        </w:rPr>
        <w:t xml:space="preserve"> showcasing their sound character and likability </w:t>
      </w:r>
      <w:r w:rsidR="00264117" w:rsidRPr="00FC1FDA">
        <w:rPr>
          <w:rFonts w:ascii="Garamond" w:hAnsi="Garamond"/>
        </w:rPr>
        <w:fldChar w:fldCharType="begin"/>
      </w:r>
      <w:r w:rsidR="00910D9C">
        <w:rPr>
          <w:rFonts w:ascii="Garamond" w:hAnsi="Garamond"/>
        </w:rPr>
        <w:instrText xml:space="preserve"> ADDIN ZOTERO_ITEM CSL_CITATION {"citationID":"KqFTjevM","properties":{"formattedCitation":"(Auer {\\i{}et al.}, 2020)","plainCitation":"(Auer et al., 2020)","noteIndex":0},"citationItems":[{"id":580,"uris":["http://zotero.org/users/6417227/items/ALWWDFXN"],"itemData":{"id":580,"type":"article-journal","abstract":"Conventional wisdom holds that women politicians confront a parenting dilemma. Those with children are questioned about their ability to balance parental roles with political responsibilities, but child-free women are regarded as unable to relate to “ordinary” families or perform well in “feminine” policy areas. As both women and men are now balancing parenthood with politics, the time is ripe to re-investigate how cultural ideas about family life shape understandings of political leadership. By systematically comparing newspaper coverage of 22 Canadian and Australian government leaders with diverse families, our study investigates the ways in which discourses of family shape representations of high-profile politicians. It provides valuable insights into the ways in which politicians’ levels of conformity to the idealized western family model shape perceptions of political legitimacy and authenticity for women and men, and parents and non-parents. We find that when the families of newly elected leaders are discussed in news­ paper coverage, the message conveyed is that only the “right” kind of family will facilitate political success.","container-title":"Feminist Media Studies","DOI":"10.1080/14680777.2020.1790627","ISSN":"1468-0777, 1471-5902","journalAbbreviation":"Feminist Media Studies","language":"en","page":"1-16","source":"DOI.org (Crossref)","title":"Invoking the idealized family to assess political leadership and legitimacy: news coverage of Australian and Canadian premiers","title-short":"Invoking the idealized family to assess political leadership and legitimacy","author":[{"family":"Auer","given":"Meagan"},{"family":"Trimble","given":"Linda"},{"family":"Curtin","given":"Jennifer"},{"family":"Wagner","given":"Angelia"},{"family":"Woodman","given":"V. K. G."}],"issued":{"date-parts":[["2020",7,7]]}}}],"schema":"https://github.com/citation-style-language/schema/raw/master/csl-citation.json"} </w:instrText>
      </w:r>
      <w:r w:rsidR="00264117" w:rsidRPr="00FC1FDA">
        <w:rPr>
          <w:rFonts w:ascii="Garamond" w:hAnsi="Garamond"/>
        </w:rPr>
        <w:fldChar w:fldCharType="separate"/>
      </w:r>
      <w:r w:rsidR="00FD4B72" w:rsidRPr="00FC1FDA">
        <w:rPr>
          <w:rFonts w:ascii="Garamond" w:hAnsi="Garamond" w:cs="Times New Roman"/>
        </w:rPr>
        <w:t xml:space="preserve">(Auer </w:t>
      </w:r>
      <w:r w:rsidR="00FD4B72" w:rsidRPr="00FC1FDA">
        <w:rPr>
          <w:rFonts w:ascii="Garamond" w:hAnsi="Garamond" w:cs="Times New Roman"/>
          <w:i/>
          <w:iCs/>
        </w:rPr>
        <w:t>et al.</w:t>
      </w:r>
      <w:r w:rsidR="00FD4B72" w:rsidRPr="00FC1FDA">
        <w:rPr>
          <w:rFonts w:ascii="Garamond" w:hAnsi="Garamond" w:cs="Times New Roman"/>
        </w:rPr>
        <w:t>, 2020)</w:t>
      </w:r>
      <w:r w:rsidR="00264117" w:rsidRPr="00FC1FDA">
        <w:rPr>
          <w:rFonts w:ascii="Garamond" w:hAnsi="Garamond"/>
        </w:rPr>
        <w:fldChar w:fldCharType="end"/>
      </w:r>
      <w:r w:rsidR="005767F8" w:rsidRPr="00FC1FDA">
        <w:rPr>
          <w:rFonts w:ascii="Garamond" w:hAnsi="Garamond"/>
        </w:rPr>
        <w:t xml:space="preserve">. </w:t>
      </w:r>
    </w:p>
    <w:p w14:paraId="558653E5" w14:textId="77777777" w:rsidR="00264117" w:rsidRPr="00FC1FDA" w:rsidRDefault="00264117" w:rsidP="00854882">
      <w:pPr>
        <w:spacing w:line="276" w:lineRule="auto"/>
        <w:jc w:val="both"/>
        <w:rPr>
          <w:rFonts w:ascii="Garamond" w:hAnsi="Garamond"/>
        </w:rPr>
      </w:pPr>
    </w:p>
    <w:p w14:paraId="0263151A" w14:textId="1C537223" w:rsidR="004E1FE1" w:rsidRPr="00FC1FDA" w:rsidRDefault="00264117" w:rsidP="000A63EF">
      <w:pPr>
        <w:spacing w:line="276" w:lineRule="auto"/>
        <w:jc w:val="both"/>
        <w:rPr>
          <w:rFonts w:ascii="Garamond" w:hAnsi="Garamond"/>
          <w:i/>
          <w:iCs/>
        </w:rPr>
      </w:pPr>
      <w:r w:rsidRPr="00FC1FDA">
        <w:rPr>
          <w:rFonts w:ascii="Garamond" w:hAnsi="Garamond"/>
        </w:rPr>
        <w:t>However, actively embracing fatherhood, like taking parental leave, may challenge traditional gendered conceptions of masculinity.</w:t>
      </w:r>
      <w:r w:rsidR="003E4765" w:rsidRPr="00FC1FDA">
        <w:rPr>
          <w:rFonts w:ascii="Garamond" w:hAnsi="Garamond"/>
        </w:rPr>
        <w:t xml:space="preserve"> </w:t>
      </w:r>
      <w:r w:rsidR="00854882" w:rsidRPr="00FC1FDA">
        <w:rPr>
          <w:rFonts w:ascii="Garamond" w:hAnsi="Garamond"/>
        </w:rPr>
        <w:t xml:space="preserve">Some experimental studies find a fatherhood penalty, disadvantaging men with young children compared to men without children </w:t>
      </w:r>
      <w:r w:rsidR="003E4765" w:rsidRPr="00FC1FDA">
        <w:rPr>
          <w:rFonts w:ascii="Garamond" w:hAnsi="Garamond"/>
        </w:rPr>
        <w:fldChar w:fldCharType="begin"/>
      </w:r>
      <w:r w:rsidR="00910D9C">
        <w:rPr>
          <w:rFonts w:ascii="Garamond" w:hAnsi="Garamond"/>
        </w:rPr>
        <w:instrText xml:space="preserve"> ADDIN ZOTERO_ITEM CSL_CITATION {"citationID":"fixs4FOq","properties":{"formattedCitation":"(Stalsburg, 2010)","plainCitation":"(Stalsburg, 2010)","noteIndex":0},"citationItems":[{"id":446,"uris":["http://zotero.org/users/6417227/items/6VPDSAPK"],"itemData":{"id":446,"type":"article-journal","container-title":"Politics &amp; Gender","DOI":"10.1017/S1743923X10000309","ISSN":"1743-923X, 1743-9248","issue":"03","journalAbbreviation":"Pol &amp; Gen","language":"en","page":"373-404","source":"DOI.org (Crossref)","title":"Voting For Mom: The Political Consequences of Being a Parent for Male and Female Candidates","title-short":"Voting For Mom","volume":"6","author":[{"family":"Stalsburg","given":"Brittany L."}],"issued":{"date-parts":[["2010",9]]}}}],"schema":"https://github.com/citation-style-language/schema/raw/master/csl-citation.json"} </w:instrText>
      </w:r>
      <w:r w:rsidR="003E4765" w:rsidRPr="00FC1FDA">
        <w:rPr>
          <w:rFonts w:ascii="Garamond" w:hAnsi="Garamond"/>
        </w:rPr>
        <w:fldChar w:fldCharType="separate"/>
      </w:r>
      <w:r w:rsidR="00F9704B" w:rsidRPr="00FC1FDA">
        <w:rPr>
          <w:rFonts w:ascii="Garamond" w:hAnsi="Garamond"/>
          <w:noProof/>
        </w:rPr>
        <w:t>(Stalsburg, 2010)</w:t>
      </w:r>
      <w:r w:rsidR="003E4765" w:rsidRPr="00FC1FDA">
        <w:rPr>
          <w:rFonts w:ascii="Garamond" w:hAnsi="Garamond"/>
        </w:rPr>
        <w:fldChar w:fldCharType="end"/>
      </w:r>
      <w:r w:rsidR="003E4765" w:rsidRPr="00FC1FDA">
        <w:rPr>
          <w:rFonts w:ascii="Garamond" w:hAnsi="Garamond"/>
        </w:rPr>
        <w:t xml:space="preserve">.  </w:t>
      </w:r>
      <w:r w:rsidR="00291FBE" w:rsidRPr="00FC1FDA">
        <w:rPr>
          <w:rFonts w:ascii="Garamond" w:hAnsi="Garamond"/>
        </w:rPr>
        <w:t xml:space="preserve">Alongside, or perhaps in response to, modern man imagery there is a </w:t>
      </w:r>
      <w:r w:rsidR="00854882" w:rsidRPr="00FC1FDA">
        <w:rPr>
          <w:rFonts w:ascii="Garamond" w:hAnsi="Garamond"/>
        </w:rPr>
        <w:t>recent rise of hypermasculinity in political leadership, characterized by "purposeful and aggressive displays of masculinity with exaggerated displays of traditionally stereotyped masculine characteristics"</w:t>
      </w:r>
      <w:r w:rsidR="00BB780E" w:rsidRPr="00FC1FDA">
        <w:rPr>
          <w:rFonts w:ascii="Garamond" w:hAnsi="Garamond"/>
        </w:rPr>
        <w:t xml:space="preserve"> </w:t>
      </w:r>
      <w:r w:rsidR="003E4765" w:rsidRPr="00FC1FDA">
        <w:rPr>
          <w:rFonts w:ascii="Garamond" w:hAnsi="Garamond"/>
        </w:rPr>
        <w:fldChar w:fldCharType="begin"/>
      </w:r>
      <w:r w:rsidR="00910D9C">
        <w:rPr>
          <w:rFonts w:ascii="Garamond" w:hAnsi="Garamond"/>
        </w:rPr>
        <w:instrText xml:space="preserve"> ADDIN ZOTERO_ITEM CSL_CITATION {"citationID":"Tj6XEnRy","properties":{"formattedCitation":"(Smith, 2021, p. 451)","plainCitation":"(Smith, 2021, p. 451)","noteIndex":0},"citationItems":[{"id":1762,"uris":["http://zotero.org/users/6417227/items/ZL4LCH9V"],"itemData":{"id":1762,"type":"article-journal","abstract":"As men continue to dominate in executive office, male leadership remains the norm and has structured how we see leadership. Yet, current understandings of gender bias in political leadership too often refer to bias against women. To fully understand gender’s role in political leadership, it is vital to remember that ‘men have a gender too’. Accordingly, this article provides an inter- and intra-sex comparison of the media coverage both male and female leadership candidates running for party leadership in the UK. The results show how the leadership environment was gendered for both men and women. Gendering is found in nuanced gendered framings which worked for and against both men and women running for party leadership in the UK. Furthermore, both male and female candidates ‘played the gender card’ when negotiating the gendered norms of leadership, using their gender in their campaign imagery. The results beg key questions on the conscious use of gender in candidate strategy and the possible effect on voters.","container-title":"British Politics","DOI":"10.1057/s41293-021-00172-w","ISSN":"1746-918X, 1746-9198","journalAbbreviation":"Br Polit","language":"en","license":"All rights reserved","source":"DOI.org (Crossref)","title":"Masculinity and femininity in media representations of party leadership candidates: men ‘play the gender card’ too","title-short":"Masculinity and femininity in media representations of party leadership candidates","URL":"https://link.springer.com/10.1057/s41293-021-00172-w","author":[{"family":"Smith","given":"Jessica C."}],"accessed":{"date-parts":[["2021",9,28]]},"issued":{"date-parts":[["2021",5,9]]}},"locator":"451","label":"page"}],"schema":"https://github.com/citation-style-language/schema/raw/master/csl-citation.json"} </w:instrText>
      </w:r>
      <w:r w:rsidR="003E4765" w:rsidRPr="00FC1FDA">
        <w:rPr>
          <w:rFonts w:ascii="Garamond" w:hAnsi="Garamond"/>
        </w:rPr>
        <w:fldChar w:fldCharType="separate"/>
      </w:r>
      <w:r w:rsidR="00F9704B" w:rsidRPr="00FC1FDA">
        <w:rPr>
          <w:rFonts w:ascii="Garamond" w:hAnsi="Garamond"/>
          <w:noProof/>
        </w:rPr>
        <w:t>(Smith, 2021, p. 451)</w:t>
      </w:r>
      <w:r w:rsidR="003E4765" w:rsidRPr="00FC1FDA">
        <w:rPr>
          <w:rFonts w:ascii="Garamond" w:hAnsi="Garamond"/>
        </w:rPr>
        <w:fldChar w:fldCharType="end"/>
      </w:r>
      <w:r w:rsidR="003E4765" w:rsidRPr="00FC1FDA">
        <w:rPr>
          <w:rFonts w:ascii="Garamond" w:hAnsi="Garamond"/>
        </w:rPr>
        <w:t>. Additionally, while fathers may choose to leverage their parenthood, they have more leeway in deciding whether or not to politicize it, unlike women who may find their</w:t>
      </w:r>
      <w:r w:rsidR="0089179D" w:rsidRPr="00FC1FDA">
        <w:rPr>
          <w:rFonts w:ascii="Garamond" w:hAnsi="Garamond"/>
        </w:rPr>
        <w:t xml:space="preserve"> parenthood</w:t>
      </w:r>
      <w:r w:rsidR="003E4765" w:rsidRPr="00FC1FDA">
        <w:rPr>
          <w:rFonts w:ascii="Garamond" w:hAnsi="Garamond"/>
        </w:rPr>
        <w:t xml:space="preserve"> subject to discussion regardless of their public disclosure </w:t>
      </w:r>
      <w:r w:rsidR="003E4765" w:rsidRPr="00FC1FDA">
        <w:rPr>
          <w:rFonts w:ascii="Garamond" w:hAnsi="Garamond"/>
        </w:rPr>
        <w:fldChar w:fldCharType="begin"/>
      </w:r>
      <w:r w:rsidR="00910D9C">
        <w:rPr>
          <w:rFonts w:ascii="Garamond" w:hAnsi="Garamond"/>
        </w:rPr>
        <w:instrText xml:space="preserve"> ADDIN ZOTERO_ITEM CSL_CITATION {"citationID":"i18W42WB","properties":{"formattedCitation":"(Trimble, 2017; Smith, 2018)","plainCitation":"(Trimble, 2017; Smith, 2018)","noteIndex":0},"citationItems":[{"id":242,"uris":["http://zotero.org/users/6417227/items/3TS64P9T"],"itemData":{"id":242,"type":"article-journal","abstract":"As women increasingly campaign for the highest political ofﬁces, this original content analysis study examines the extent to which gender and parenthood play a role in political leadership using British political party leadership elections as a case study. Competing hypotheses from the limited literature on politics and parenthood are examined. The article ﬁnds that family mentions have varied over time and contrary to some gender literature men’s family was at times of greater interest than women’s. Evidence is found for the politicisation of motherhood and a possible ‘maternal mandate’. In parallel, fatherhood was of increasing interest and the rise of the modern man can be seen. Yet, male candidates appear to have an ‘opt-out clause’ in any politicisation of fatherhood. Further questions about politics and parenthood begged by this article open future research avenues.","container-title":"Parliamentary Affairs","DOI":"10.1093/pa/gsx016","ISSN":"0031-2290, 1460-2482","issue":"1","language":"en","license":"CC0 1.0 Universal Public Domain Dedication","page":"196-217","source":"DOI.org (Crossref)","title":"Politics and Parenthood: An Examination of UK Party Leadership Elections","title-short":"Politics and Parenthood","volume":"71","author":[{"family":"Smith","given":"Jessica C"}],"issued":{"date-parts":[["2018",1,1]]}}},{"id":256,"uris":["http://zotero.org/users/6417227/items/AUNVLI4W"],"itemData":{"id":256,"type":"book","event-place":"Toronto","publisher":"University of Toronto Press","publisher-place":"Toronto","title":"Ms Prime Minister","author":[{"family":"Trimble","given":"Linda"}],"issued":{"date-parts":[["2017"]]}}}],"schema":"https://github.com/citation-style-language/schema/raw/master/csl-citation.json"} </w:instrText>
      </w:r>
      <w:r w:rsidR="003E4765" w:rsidRPr="00FC1FDA">
        <w:rPr>
          <w:rFonts w:ascii="Garamond" w:hAnsi="Garamond"/>
        </w:rPr>
        <w:fldChar w:fldCharType="separate"/>
      </w:r>
      <w:r w:rsidR="00F9704B" w:rsidRPr="00FC1FDA">
        <w:rPr>
          <w:rFonts w:ascii="Garamond" w:hAnsi="Garamond"/>
          <w:noProof/>
        </w:rPr>
        <w:t>(Trimble, 2017; Smith, 2018)</w:t>
      </w:r>
      <w:r w:rsidR="003E4765" w:rsidRPr="00FC1FDA">
        <w:rPr>
          <w:rFonts w:ascii="Garamond" w:hAnsi="Garamond"/>
        </w:rPr>
        <w:fldChar w:fldCharType="end"/>
      </w:r>
      <w:r w:rsidR="003E4765" w:rsidRPr="00FC1FDA">
        <w:rPr>
          <w:rFonts w:ascii="Garamond" w:hAnsi="Garamond"/>
        </w:rPr>
        <w:t>.</w:t>
      </w:r>
      <w:r w:rsidR="00B35F30" w:rsidRPr="00FC1FDA">
        <w:rPr>
          <w:rFonts w:ascii="Garamond" w:hAnsi="Garamond"/>
        </w:rPr>
        <w:t xml:space="preserve"> It is expected that: </w:t>
      </w:r>
      <w:r w:rsidR="00B35F30" w:rsidRPr="00FC1FDA">
        <w:rPr>
          <w:rFonts w:ascii="Garamond" w:hAnsi="Garamond"/>
          <w:i/>
          <w:iCs/>
        </w:rPr>
        <w:t>Men MP</w:t>
      </w:r>
      <w:r w:rsidR="0066410D" w:rsidRPr="00FC1FDA">
        <w:rPr>
          <w:rFonts w:ascii="Garamond" w:hAnsi="Garamond"/>
          <w:i/>
          <w:iCs/>
        </w:rPr>
        <w:t>s</w:t>
      </w:r>
      <w:r w:rsidR="00B35F30" w:rsidRPr="00FC1FDA">
        <w:rPr>
          <w:rFonts w:ascii="Garamond" w:hAnsi="Garamond"/>
          <w:i/>
          <w:iCs/>
        </w:rPr>
        <w:t xml:space="preserve"> who take parental leave will be rated as more caring, less assertive and weaker </w:t>
      </w:r>
      <w:r w:rsidR="00B35F30" w:rsidRPr="00FC1FDA">
        <w:rPr>
          <w:rFonts w:ascii="Garamond" w:hAnsi="Garamond"/>
        </w:rPr>
        <w:t xml:space="preserve">as a more feminised notion of masculinity may be associated with more compassion but lower levels of assertiveness and strength away from traditional masculine stereotypes. </w:t>
      </w:r>
    </w:p>
    <w:p w14:paraId="17B228CF" w14:textId="77777777" w:rsidR="004E1FE1" w:rsidRPr="00FC1FDA" w:rsidRDefault="004E1FE1" w:rsidP="000A63EF">
      <w:pPr>
        <w:spacing w:line="276" w:lineRule="auto"/>
        <w:jc w:val="both"/>
        <w:rPr>
          <w:rFonts w:ascii="Garamond" w:hAnsi="Garamond"/>
          <w:i/>
          <w:iCs/>
        </w:rPr>
      </w:pPr>
    </w:p>
    <w:p w14:paraId="0A28D46A" w14:textId="01914E85" w:rsidR="00C11658" w:rsidRPr="00FC1FDA" w:rsidRDefault="00A6146C" w:rsidP="000A63EF">
      <w:pPr>
        <w:spacing w:line="276" w:lineRule="auto"/>
        <w:jc w:val="both"/>
        <w:rPr>
          <w:rFonts w:ascii="Garamond" w:hAnsi="Garamond"/>
          <w:i/>
          <w:iCs/>
        </w:rPr>
      </w:pPr>
      <w:r w:rsidRPr="00FC1FDA">
        <w:rPr>
          <w:rFonts w:ascii="Garamond" w:hAnsi="Garamond"/>
          <w:i/>
          <w:iCs/>
        </w:rPr>
        <w:t>The UK Case</w:t>
      </w:r>
    </w:p>
    <w:p w14:paraId="5BCE735D" w14:textId="77777777" w:rsidR="00A6146C" w:rsidRPr="00FC1FDA" w:rsidRDefault="00A6146C" w:rsidP="000A63EF">
      <w:pPr>
        <w:spacing w:line="276" w:lineRule="auto"/>
        <w:jc w:val="both"/>
        <w:rPr>
          <w:rFonts w:ascii="Garamond" w:hAnsi="Garamond"/>
          <w:i/>
          <w:iCs/>
        </w:rPr>
      </w:pPr>
    </w:p>
    <w:p w14:paraId="77AC3D40" w14:textId="452896E9" w:rsidR="00A6146C" w:rsidRPr="00FC1FDA" w:rsidRDefault="00EB5E54" w:rsidP="00985420">
      <w:pPr>
        <w:spacing w:line="276" w:lineRule="auto"/>
        <w:jc w:val="both"/>
        <w:rPr>
          <w:rFonts w:ascii="Garamond" w:hAnsi="Garamond"/>
        </w:rPr>
      </w:pPr>
      <w:r w:rsidRPr="00FC1FDA">
        <w:rPr>
          <w:rFonts w:ascii="Garamond" w:hAnsi="Garamond"/>
        </w:rPr>
        <w:t xml:space="preserve">The empirical case for this paper is the UK. As noted, recent parliamentary reforms in the national parliament introduced limited parental leave provisions: new parent MPs can nominate a proxy to vote on their behalf, eliminating the need for them to be physically present to vote, and MPs can claim expenses for extra staffing costs if they take leave as a new parent. A lack of </w:t>
      </w:r>
      <w:r w:rsidR="00C87232">
        <w:rPr>
          <w:rFonts w:ascii="Garamond" w:hAnsi="Garamond"/>
        </w:rPr>
        <w:t>formalised, extensive</w:t>
      </w:r>
      <w:r w:rsidRPr="00FC1FDA">
        <w:rPr>
          <w:rFonts w:ascii="Garamond" w:hAnsi="Garamond"/>
        </w:rPr>
        <w:t xml:space="preserve"> parental leave and childcare for MPs is not unique to the UK however</w:t>
      </w:r>
      <w:r w:rsidR="00F43DA3">
        <w:rPr>
          <w:rFonts w:ascii="Garamond" w:hAnsi="Garamond"/>
        </w:rPr>
        <w:t>,</w:t>
      </w:r>
      <w:r w:rsidRPr="00FC1FDA">
        <w:rPr>
          <w:rFonts w:ascii="Garamond" w:hAnsi="Garamond"/>
        </w:rPr>
        <w:t xml:space="preserve"> as across democracies family-friendly practices in Parliaments have been found to be inadequate (Inter-Parliamentary Union, 2023). Empirical evidence from a range of countries informs the theoretical frameworks above, and so expectations are not specific to the UK case.  However, it may be that in countries with more equitable parental leave for ‘normal’ workplaces, e.g. Scandinavian countries, a negative electoral impact of MP parental leave would not be expected and differential responses to men and women MPs may be less likely as men taking parental leave is more normalised and experiences of leave by voters themselves can promote gender egalitarian attitudes </w:t>
      </w:r>
      <w:r w:rsidR="00F31FA3" w:rsidRPr="00FC1FDA">
        <w:rPr>
          <w:rFonts w:ascii="Garamond" w:hAnsi="Garamond"/>
        </w:rPr>
        <w:fldChar w:fldCharType="begin"/>
      </w:r>
      <w:r w:rsidR="00910D9C">
        <w:rPr>
          <w:rFonts w:ascii="Garamond" w:hAnsi="Garamond"/>
        </w:rPr>
        <w:instrText xml:space="preserve"> ADDIN ZOTERO_ITEM CSL_CITATION {"citationID":"oc3mCzm8","properties":{"formattedCitation":"(Tavits {\\i{}et al.}, 2024)","plainCitation":"(Tavits et al., 2024)","noteIndex":0},"citationItems":[{"id":2040,"uris":["http://zotero.org/users/6417227/items/LUE9J34W"],"itemData":{"id":2040,"type":"article-journal","abstract":"Research shows that sexist attitudes are deeply ingrained, with adverse consequences in the socioeconomic and political sphere. We argue that parental leave for fathers—a policy reform that disrupts traditional gender roles and promotes less stereotypical ones—has the power to decrease attitudinal gender bias. Contrasting the attitudes of new parents who were (and were not) directly affected by a real-world policy reform that tripled the amount of fathers’ leave, we provide causal evidence that the reform increased gender-egalitarian views in the socioeconomic and political domains among mothers and fathers, and raised support for pro-female policies that potentially displace men among mothers. In contrast, informational, indirect exposure to the reform among the general public produced no attitudinal change. These results show that\n              direct\n              exposure to progressive social policy can weaken sexist attitudes, providing governments with a practical and effective tool to reduce harmful biases.","container-title":"American Political Science Review","DOI":"10.1017/S0003055423000369","ISSN":"0003-0554, 1537-5943","issue":"1","journalAbbreviation":"Am Polit Sci Rev","language":"en","license":"http://creativecommons.org/licenses/by/4.0","page":"488-494","source":"DOI.org (Crossref)","title":"Fathers’ Leave Reduces Sexist Attitudes","volume":"118","author":[{"family":"Tavits","given":"Margit"},{"family":"Schleiter","given":"Petra"},{"family":"Homola","given":"Jonathan"},{"family":"Ward","given":"Dalston"}],"issued":{"date-parts":[["2024",2]]}}}],"schema":"https://github.com/citation-style-language/schema/raw/master/csl-citation.json"} </w:instrText>
      </w:r>
      <w:r w:rsidR="00F31FA3" w:rsidRPr="00FC1FDA">
        <w:rPr>
          <w:rFonts w:ascii="Garamond" w:hAnsi="Garamond"/>
        </w:rPr>
        <w:fldChar w:fldCharType="separate"/>
      </w:r>
      <w:r w:rsidR="00F31FA3" w:rsidRPr="00FC1FDA">
        <w:rPr>
          <w:rFonts w:ascii="Garamond" w:hAnsi="Garamond" w:cs="Times New Roman"/>
        </w:rPr>
        <w:t xml:space="preserve">(Tavits </w:t>
      </w:r>
      <w:r w:rsidR="00F31FA3" w:rsidRPr="00FC1FDA">
        <w:rPr>
          <w:rFonts w:ascii="Garamond" w:hAnsi="Garamond" w:cs="Times New Roman"/>
          <w:i/>
          <w:iCs/>
        </w:rPr>
        <w:t>et al.</w:t>
      </w:r>
      <w:r w:rsidR="00F31FA3" w:rsidRPr="00FC1FDA">
        <w:rPr>
          <w:rFonts w:ascii="Garamond" w:hAnsi="Garamond" w:cs="Times New Roman"/>
        </w:rPr>
        <w:t>, 2024)</w:t>
      </w:r>
      <w:r w:rsidR="00F31FA3" w:rsidRPr="00FC1FDA">
        <w:rPr>
          <w:rFonts w:ascii="Garamond" w:hAnsi="Garamond"/>
        </w:rPr>
        <w:fldChar w:fldCharType="end"/>
      </w:r>
      <w:r w:rsidR="00A83A01" w:rsidRPr="00FC1FDA">
        <w:rPr>
          <w:rFonts w:ascii="Garamond" w:hAnsi="Garamond"/>
        </w:rPr>
        <w:t xml:space="preserve">. </w:t>
      </w:r>
    </w:p>
    <w:p w14:paraId="467F9B48" w14:textId="7ED14C42" w:rsidR="009B6F5E" w:rsidRPr="00FC1FDA" w:rsidRDefault="009B6F5E" w:rsidP="00841AA6">
      <w:pPr>
        <w:spacing w:line="276" w:lineRule="auto"/>
        <w:jc w:val="both"/>
        <w:rPr>
          <w:rFonts w:ascii="Garamond" w:hAnsi="Garamond"/>
        </w:rPr>
      </w:pPr>
    </w:p>
    <w:p w14:paraId="336F4075" w14:textId="415653FE" w:rsidR="00D43C86" w:rsidRPr="00FC1FDA" w:rsidRDefault="009B6F5E" w:rsidP="00841AA6">
      <w:pPr>
        <w:pStyle w:val="ListParagraph"/>
        <w:numPr>
          <w:ilvl w:val="0"/>
          <w:numId w:val="1"/>
        </w:numPr>
        <w:spacing w:line="276" w:lineRule="auto"/>
        <w:jc w:val="both"/>
        <w:rPr>
          <w:rFonts w:ascii="Garamond" w:hAnsi="Garamond"/>
          <w:b/>
          <w:bCs/>
        </w:rPr>
      </w:pPr>
      <w:r w:rsidRPr="00FC1FDA">
        <w:rPr>
          <w:rFonts w:ascii="Garamond" w:hAnsi="Garamond"/>
          <w:b/>
          <w:bCs/>
        </w:rPr>
        <w:t xml:space="preserve">Methodology </w:t>
      </w:r>
    </w:p>
    <w:p w14:paraId="7B24CAD8" w14:textId="77777777" w:rsidR="0090697E" w:rsidRPr="00FC1FDA" w:rsidRDefault="0090697E" w:rsidP="00841AA6">
      <w:pPr>
        <w:spacing w:line="276" w:lineRule="auto"/>
        <w:jc w:val="both"/>
        <w:rPr>
          <w:rFonts w:ascii="Garamond" w:hAnsi="Garamond" w:cs="Arial"/>
        </w:rPr>
      </w:pPr>
    </w:p>
    <w:p w14:paraId="2F6AB1FB" w14:textId="3C98160E" w:rsidR="004A3285" w:rsidRPr="00FC1FDA" w:rsidRDefault="00166A37" w:rsidP="00841AA6">
      <w:pPr>
        <w:spacing w:line="276" w:lineRule="auto"/>
        <w:jc w:val="both"/>
        <w:rPr>
          <w:rFonts w:ascii="Garamond" w:hAnsi="Garamond" w:cs="Arial"/>
        </w:rPr>
      </w:pPr>
      <w:r w:rsidRPr="00FC1FDA">
        <w:rPr>
          <w:rFonts w:ascii="Garamond" w:hAnsi="Garamond" w:cs="Arial"/>
        </w:rPr>
        <w:t xml:space="preserve">I use </w:t>
      </w:r>
      <w:r w:rsidR="00B35F30" w:rsidRPr="00FC1FDA">
        <w:rPr>
          <w:rFonts w:ascii="Garamond" w:hAnsi="Garamond" w:cs="Arial"/>
        </w:rPr>
        <w:t>a</w:t>
      </w:r>
      <w:r w:rsidR="004D245F" w:rsidRPr="00FC1FDA">
        <w:rPr>
          <w:rFonts w:ascii="Garamond" w:hAnsi="Garamond" w:cs="Arial"/>
        </w:rPr>
        <w:t xml:space="preserve"> ‘</w:t>
      </w:r>
      <w:proofErr w:type="gramStart"/>
      <w:r w:rsidR="004D245F" w:rsidRPr="00FC1FDA">
        <w:rPr>
          <w:rFonts w:ascii="Garamond" w:hAnsi="Garamond" w:cs="Arial"/>
        </w:rPr>
        <w:t>forced-choice</w:t>
      </w:r>
      <w:proofErr w:type="gramEnd"/>
      <w:r w:rsidR="004D245F" w:rsidRPr="00FC1FDA">
        <w:rPr>
          <w:rFonts w:ascii="Garamond" w:hAnsi="Garamond" w:cs="Arial"/>
        </w:rPr>
        <w:t>’</w:t>
      </w:r>
      <w:r w:rsidR="00B35F30" w:rsidRPr="00FC1FDA">
        <w:rPr>
          <w:rFonts w:ascii="Garamond" w:hAnsi="Garamond" w:cs="Arial"/>
        </w:rPr>
        <w:t xml:space="preserve"> conjoint experiment </w:t>
      </w:r>
      <w:r w:rsidRPr="00FC1FDA">
        <w:rPr>
          <w:rFonts w:ascii="Garamond" w:hAnsi="Garamond" w:cs="Arial"/>
        </w:rPr>
        <w:t xml:space="preserve">to </w:t>
      </w:r>
      <w:r w:rsidR="004D245F" w:rsidRPr="00FC1FDA">
        <w:rPr>
          <w:rFonts w:ascii="Garamond" w:hAnsi="Garamond" w:cs="Arial"/>
        </w:rPr>
        <w:t>test</w:t>
      </w:r>
      <w:r w:rsidRPr="00FC1FDA">
        <w:rPr>
          <w:rFonts w:ascii="Garamond" w:hAnsi="Garamond" w:cs="Arial"/>
        </w:rPr>
        <w:t xml:space="preserve"> the</w:t>
      </w:r>
      <w:r w:rsidR="004D245F" w:rsidRPr="00FC1FDA">
        <w:rPr>
          <w:rFonts w:ascii="Garamond" w:hAnsi="Garamond" w:cs="Arial"/>
        </w:rPr>
        <w:t xml:space="preserve"> causal impact of an MP taking parental leave on citizen evaluations</w:t>
      </w:r>
      <w:r w:rsidR="003D2B51" w:rsidRPr="00FC1FDA">
        <w:rPr>
          <w:rFonts w:ascii="Garamond" w:hAnsi="Garamond" w:cs="Arial"/>
        </w:rPr>
        <w:t xml:space="preserve"> in the UK</w:t>
      </w:r>
      <w:r w:rsidR="004D245F" w:rsidRPr="00FC1FDA">
        <w:rPr>
          <w:rFonts w:ascii="Garamond" w:hAnsi="Garamond" w:cs="Arial"/>
        </w:rPr>
        <w:t xml:space="preserve">. </w:t>
      </w:r>
      <w:r w:rsidR="0090697E" w:rsidRPr="00FC1FDA">
        <w:rPr>
          <w:rFonts w:ascii="Garamond" w:hAnsi="Garamond" w:cs="Arial"/>
        </w:rPr>
        <w:t xml:space="preserve">In this experiment, respondents </w:t>
      </w:r>
      <w:r w:rsidR="005F2808" w:rsidRPr="00FC1FDA">
        <w:rPr>
          <w:rFonts w:ascii="Garamond" w:hAnsi="Garamond" w:cs="Arial"/>
        </w:rPr>
        <w:t>are</w:t>
      </w:r>
      <w:r w:rsidR="0090697E" w:rsidRPr="00FC1FDA">
        <w:rPr>
          <w:rFonts w:ascii="Garamond" w:hAnsi="Garamond" w:cs="Arial"/>
        </w:rPr>
        <w:t xml:space="preserve"> presented with two hypothetical Members of Parliament</w:t>
      </w:r>
      <w:r w:rsidR="007251C7" w:rsidRPr="00FC1FDA">
        <w:rPr>
          <w:rFonts w:ascii="Garamond" w:hAnsi="Garamond" w:cs="Arial"/>
        </w:rPr>
        <w:t xml:space="preserve">. </w:t>
      </w:r>
      <w:r w:rsidR="004D245F" w:rsidRPr="00FC1FDA">
        <w:rPr>
          <w:rFonts w:ascii="Garamond" w:hAnsi="Garamond" w:cs="Arial"/>
        </w:rPr>
        <w:t>Fictitious</w:t>
      </w:r>
      <w:r w:rsidR="001907D0" w:rsidRPr="00FC1FDA">
        <w:rPr>
          <w:rFonts w:ascii="Garamond" w:hAnsi="Garamond" w:cs="Arial"/>
        </w:rPr>
        <w:t xml:space="preserve"> politicians are commonly employed in </w:t>
      </w:r>
      <w:r w:rsidR="004A3285" w:rsidRPr="00FC1FDA">
        <w:rPr>
          <w:rFonts w:ascii="Garamond" w:hAnsi="Garamond" w:cs="Arial"/>
        </w:rPr>
        <w:t>experimental studies</w:t>
      </w:r>
      <w:r w:rsidR="001907D0" w:rsidRPr="00FC1FDA">
        <w:rPr>
          <w:rFonts w:ascii="Garamond" w:hAnsi="Garamond" w:cs="Arial"/>
        </w:rPr>
        <w:t xml:space="preserve"> </w:t>
      </w:r>
      <w:r w:rsidR="001907D0" w:rsidRPr="00FC1FDA">
        <w:rPr>
          <w:rFonts w:ascii="Garamond" w:hAnsi="Garamond" w:cs="Arial"/>
        </w:rPr>
        <w:fldChar w:fldCharType="begin"/>
      </w:r>
      <w:r w:rsidR="00910D9C">
        <w:rPr>
          <w:rFonts w:ascii="Garamond" w:hAnsi="Garamond" w:cs="Arial"/>
        </w:rPr>
        <w:instrText xml:space="preserve"> ADDIN ZOTERO_ITEM CSL_CITATION {"citationID":"B25PXeWl","properties":{"formattedCitation":"(Huddy and Terkildsen, 1993; e.g., Campbell and Cowley, 2014)","plainCitation":"(Huddy and Terkildsen, 1993; e.g., Campbell and Cowley, 2014)","noteIndex":0},"citationItems":[{"id":13,"uris":["http://zotero.org/users/6417227/items/MRMIQDIC"],"itemData":{"id":13,"type":"article-journal","container-title":"Political Studies","DOI":"10.1111/1467-9248.12048","ISSN":"0032-3217, 1467-9248","issue":"4","journalAbbreviation":"Political Studies","language":"en","page":"745-765","source":"DOI.org (Crossref)","title":"What Voters Want: Reactions to Candidate Characteristics in a Survey Experiment","title-short":"What Voters Want","volume":"62","author":[{"family":"Campbell","given":"Rosie"},{"family":"Cowley","given":"Philip"}],"issued":{"date-parts":[["2014",12]]}},"label":"page","prefix":"e.g., "},{"id":434,"uris":["http://zotero.org/users/6417227/items/HBFXE9V4"],"itemData":{"id":434,"type":"article-journal","container-title":"American Journal of Political Science","DOI":"10.2307/2111526","ISSN":"00925853","issue":"1","journalAbbreviation":"American Journal of Political Science","language":"en","page":"119","source":"DOI.org (Crossref)","title":"Gender Stereotypes and the Perception of Male and Female Candidates","volume":"37","author":[{"family":"Huddy","given":"Leonie"},{"family":"Terkildsen","given":"Nayda"}],"issued":{"date-parts":[["1993",2]]}}}],"schema":"https://github.com/citation-style-language/schema/raw/master/csl-citation.json"} </w:instrText>
      </w:r>
      <w:r w:rsidR="001907D0" w:rsidRPr="00FC1FDA">
        <w:rPr>
          <w:rFonts w:ascii="Garamond" w:hAnsi="Garamond" w:cs="Arial"/>
        </w:rPr>
        <w:fldChar w:fldCharType="separate"/>
      </w:r>
      <w:r w:rsidR="00F9704B" w:rsidRPr="00FC1FDA">
        <w:rPr>
          <w:rFonts w:ascii="Garamond" w:hAnsi="Garamond" w:cs="Arial"/>
          <w:noProof/>
        </w:rPr>
        <w:t>(Huddy and Terkildsen, 1993; e.g., Campbell and Cowley, 2014)</w:t>
      </w:r>
      <w:r w:rsidR="001907D0" w:rsidRPr="00FC1FDA">
        <w:rPr>
          <w:rFonts w:ascii="Garamond" w:hAnsi="Garamond" w:cs="Arial"/>
        </w:rPr>
        <w:fldChar w:fldCharType="end"/>
      </w:r>
      <w:r w:rsidR="001907D0" w:rsidRPr="00FC1FDA">
        <w:rPr>
          <w:rFonts w:ascii="Garamond" w:hAnsi="Garamond" w:cs="Arial"/>
        </w:rPr>
        <w:t>.</w:t>
      </w:r>
      <w:r w:rsidR="005F2808" w:rsidRPr="00FC1FDA">
        <w:rPr>
          <w:rFonts w:ascii="Garamond" w:hAnsi="Garamond" w:cs="Arial"/>
        </w:rPr>
        <w:t xml:space="preserve"> </w:t>
      </w:r>
      <w:r w:rsidR="00636610" w:rsidRPr="00FC1FDA">
        <w:rPr>
          <w:rFonts w:ascii="Garamond" w:hAnsi="Garamond" w:cs="Arial"/>
        </w:rPr>
        <w:t>The</w:t>
      </w:r>
      <w:r w:rsidR="00D43C86" w:rsidRPr="00FC1FDA">
        <w:rPr>
          <w:rFonts w:ascii="Garamond" w:hAnsi="Garamond" w:cs="Arial"/>
        </w:rPr>
        <w:t xml:space="preserve"> </w:t>
      </w:r>
      <w:r w:rsidR="00D43C86" w:rsidRPr="00FC1FDA">
        <w:rPr>
          <w:rFonts w:ascii="Garamond" w:hAnsi="Garamond" w:cs="Arial"/>
        </w:rPr>
        <w:lastRenderedPageBreak/>
        <w:t>experimental design was fielded by YouGov to their UK online panel</w:t>
      </w:r>
      <w:r w:rsidR="00FD40AB" w:rsidRPr="00FC1FDA">
        <w:rPr>
          <w:rStyle w:val="FootnoteReference"/>
          <w:rFonts w:ascii="Garamond" w:hAnsi="Garamond" w:cs="Arial"/>
        </w:rPr>
        <w:footnoteReference w:id="1"/>
      </w:r>
      <w:r w:rsidR="00D43C86" w:rsidRPr="00FC1FDA">
        <w:rPr>
          <w:rFonts w:ascii="Garamond" w:hAnsi="Garamond" w:cs="Arial"/>
        </w:rPr>
        <w:t xml:space="preserve"> </w:t>
      </w:r>
      <w:r w:rsidR="00FF623A" w:rsidRPr="00FC1FDA">
        <w:rPr>
          <w:rFonts w:ascii="Garamond" w:hAnsi="Garamond" w:cs="Arial"/>
        </w:rPr>
        <w:t>in November 202</w:t>
      </w:r>
      <w:r w:rsidR="006818FE" w:rsidRPr="00FC1FDA">
        <w:rPr>
          <w:rFonts w:ascii="Garamond" w:hAnsi="Garamond" w:cs="Arial"/>
        </w:rPr>
        <w:t>1</w:t>
      </w:r>
      <w:r w:rsidR="00D43C86" w:rsidRPr="00FC1FDA">
        <w:rPr>
          <w:rFonts w:ascii="Garamond" w:hAnsi="Garamond" w:cs="Arial"/>
        </w:rPr>
        <w:t xml:space="preserve">. </w:t>
      </w:r>
      <w:r w:rsidR="00855E27" w:rsidRPr="00FC1FDA">
        <w:rPr>
          <w:rFonts w:ascii="Garamond" w:hAnsi="Garamond" w:cs="Arial"/>
        </w:rPr>
        <w:t xml:space="preserve">The </w:t>
      </w:r>
      <w:r w:rsidR="00D43C86" w:rsidRPr="00FC1FDA">
        <w:rPr>
          <w:rFonts w:ascii="Garamond" w:hAnsi="Garamond" w:cs="Arial"/>
        </w:rPr>
        <w:t>design, hypotheses, and analysis plan</w:t>
      </w:r>
      <w:r w:rsidR="00855E27" w:rsidRPr="00FC1FDA">
        <w:rPr>
          <w:rFonts w:ascii="Garamond" w:hAnsi="Garamond" w:cs="Arial"/>
        </w:rPr>
        <w:t xml:space="preserve"> were pre-registered</w:t>
      </w:r>
      <w:r w:rsidR="00D43C86" w:rsidRPr="00FC1FDA">
        <w:rPr>
          <w:rFonts w:ascii="Garamond" w:hAnsi="Garamond" w:cs="Arial"/>
        </w:rPr>
        <w:t xml:space="preserve">. The sample </w:t>
      </w:r>
      <w:r w:rsidR="006667DB" w:rsidRPr="00FC1FDA">
        <w:rPr>
          <w:rFonts w:ascii="Garamond" w:hAnsi="Garamond" w:cs="Arial"/>
        </w:rPr>
        <w:t>was</w:t>
      </w:r>
      <w:r w:rsidR="00851D6F" w:rsidRPr="00FC1FDA">
        <w:rPr>
          <w:rFonts w:ascii="Garamond" w:hAnsi="Garamond" w:cs="Arial"/>
        </w:rPr>
        <w:t xml:space="preserve"> </w:t>
      </w:r>
      <w:r w:rsidR="00DC6EE2" w:rsidRPr="00FC1FDA">
        <w:rPr>
          <w:rFonts w:ascii="Garamond" w:hAnsi="Garamond" w:cs="Arial"/>
        </w:rPr>
        <w:t>1,852</w:t>
      </w:r>
      <w:r w:rsidR="00D43C86" w:rsidRPr="00FC1FDA">
        <w:rPr>
          <w:rFonts w:ascii="Garamond" w:hAnsi="Garamond" w:cs="Arial"/>
        </w:rPr>
        <w:t xml:space="preserve"> people who are nationally representative of the British public on a range of attitudinal and demographic criteria.</w:t>
      </w:r>
      <w:r w:rsidR="006D0A3E" w:rsidRPr="00FC1FDA">
        <w:rPr>
          <w:rFonts w:ascii="Garamond" w:hAnsi="Garamond" w:cs="Arial"/>
        </w:rPr>
        <w:t xml:space="preserve"> The demographics of the sam</w:t>
      </w:r>
      <w:r w:rsidR="000F33EF" w:rsidRPr="00FC1FDA">
        <w:rPr>
          <w:rFonts w:ascii="Garamond" w:hAnsi="Garamond" w:cs="Arial"/>
        </w:rPr>
        <w:t>pl</w:t>
      </w:r>
      <w:r w:rsidR="006D0A3E" w:rsidRPr="00FC1FDA">
        <w:rPr>
          <w:rFonts w:ascii="Garamond" w:hAnsi="Garamond" w:cs="Arial"/>
        </w:rPr>
        <w:t xml:space="preserve">e can be found in the </w:t>
      </w:r>
      <w:r w:rsidR="009646C9">
        <w:rPr>
          <w:rFonts w:ascii="Garamond" w:hAnsi="Garamond" w:cs="Arial"/>
        </w:rPr>
        <w:t xml:space="preserve">online </w:t>
      </w:r>
      <w:r w:rsidR="00D828CD" w:rsidRPr="00FC1FDA">
        <w:rPr>
          <w:rFonts w:ascii="Garamond" w:hAnsi="Garamond" w:cs="Arial"/>
        </w:rPr>
        <w:t>Appendix</w:t>
      </w:r>
      <w:r w:rsidR="006D0A3E" w:rsidRPr="00FC1FDA">
        <w:rPr>
          <w:rFonts w:ascii="Garamond" w:hAnsi="Garamond" w:cs="Arial"/>
        </w:rPr>
        <w:t>.</w:t>
      </w:r>
      <w:r w:rsidR="00D43C86" w:rsidRPr="00FC1FDA">
        <w:rPr>
          <w:rFonts w:ascii="Garamond" w:hAnsi="Garamond" w:cs="Arial"/>
        </w:rPr>
        <w:t xml:space="preserve"> </w:t>
      </w:r>
    </w:p>
    <w:p w14:paraId="05C74B27" w14:textId="77777777" w:rsidR="004A3285" w:rsidRPr="00FC1FDA" w:rsidRDefault="004A3285" w:rsidP="00841AA6">
      <w:pPr>
        <w:spacing w:line="276" w:lineRule="auto"/>
        <w:jc w:val="both"/>
        <w:rPr>
          <w:rFonts w:ascii="Garamond" w:hAnsi="Garamond" w:cs="Arial"/>
        </w:rPr>
      </w:pPr>
    </w:p>
    <w:p w14:paraId="03E7DC9F" w14:textId="45E791CD" w:rsidR="007157DE" w:rsidRPr="00FC1FDA" w:rsidRDefault="007A3037" w:rsidP="00841AA6">
      <w:pPr>
        <w:spacing w:line="276" w:lineRule="auto"/>
        <w:jc w:val="both"/>
        <w:rPr>
          <w:rFonts w:ascii="Garamond" w:hAnsi="Garamond" w:cs="Arial"/>
        </w:rPr>
      </w:pPr>
      <w:r w:rsidRPr="00FC1FDA">
        <w:rPr>
          <w:rFonts w:ascii="Garamond" w:hAnsi="Garamond" w:cs="Arial"/>
        </w:rPr>
        <w:t>In the design</w:t>
      </w:r>
      <w:r w:rsidR="00D714A6" w:rsidRPr="00FC1FDA">
        <w:rPr>
          <w:rFonts w:ascii="Garamond" w:hAnsi="Garamond" w:cs="Arial"/>
        </w:rPr>
        <w:t>,</w:t>
      </w:r>
      <w:r w:rsidRPr="00FC1FDA">
        <w:rPr>
          <w:rFonts w:ascii="Garamond" w:hAnsi="Garamond" w:cs="Arial"/>
        </w:rPr>
        <w:t xml:space="preserve"> the </w:t>
      </w:r>
      <w:r w:rsidR="00250F22" w:rsidRPr="00FC1FDA">
        <w:rPr>
          <w:rFonts w:ascii="Garamond" w:hAnsi="Garamond" w:cs="Arial"/>
        </w:rPr>
        <w:t>sex</w:t>
      </w:r>
      <w:r w:rsidR="007157DE" w:rsidRPr="00FC1FDA">
        <w:rPr>
          <w:rFonts w:ascii="Garamond" w:hAnsi="Garamond" w:cs="Arial"/>
        </w:rPr>
        <w:t xml:space="preserve">, race, class, sexuality, parenthood, </w:t>
      </w:r>
      <w:r w:rsidR="0089179D" w:rsidRPr="00FC1FDA">
        <w:rPr>
          <w:rFonts w:ascii="Garamond" w:hAnsi="Garamond" w:cs="Arial"/>
        </w:rPr>
        <w:t>taking</w:t>
      </w:r>
      <w:r w:rsidR="007157DE" w:rsidRPr="00FC1FDA">
        <w:rPr>
          <w:rFonts w:ascii="Garamond" w:hAnsi="Garamond" w:cs="Arial"/>
        </w:rPr>
        <w:t xml:space="preserve"> </w:t>
      </w:r>
      <w:r w:rsidR="0089179D" w:rsidRPr="00FC1FDA">
        <w:rPr>
          <w:rFonts w:ascii="Garamond" w:hAnsi="Garamond" w:cs="Arial"/>
        </w:rPr>
        <w:t>parental</w:t>
      </w:r>
      <w:r w:rsidR="007157DE" w:rsidRPr="00FC1FDA">
        <w:rPr>
          <w:rFonts w:ascii="Garamond" w:hAnsi="Garamond" w:cs="Arial"/>
        </w:rPr>
        <w:t xml:space="preserve"> leave, length of leave, party, level of office and policy positions are randomised</w:t>
      </w:r>
      <w:r w:rsidR="00967C67" w:rsidRPr="00FC1FDA">
        <w:rPr>
          <w:rFonts w:ascii="Garamond" w:hAnsi="Garamond" w:cs="Arial"/>
        </w:rPr>
        <w:t xml:space="preserve">. </w:t>
      </w:r>
      <w:r w:rsidR="004D245F" w:rsidRPr="00FC1FDA">
        <w:rPr>
          <w:rFonts w:ascii="Garamond" w:hAnsi="Garamond" w:cs="Arial"/>
        </w:rPr>
        <w:t>Whether an</w:t>
      </w:r>
      <w:r w:rsidR="00967C67" w:rsidRPr="00FC1FDA">
        <w:rPr>
          <w:rFonts w:ascii="Garamond" w:hAnsi="Garamond" w:cs="Arial"/>
        </w:rPr>
        <w:t xml:space="preserve"> MP </w:t>
      </w:r>
      <w:r w:rsidR="004D245F" w:rsidRPr="00FC1FDA">
        <w:rPr>
          <w:rFonts w:ascii="Garamond" w:hAnsi="Garamond" w:cs="Arial"/>
        </w:rPr>
        <w:t>had</w:t>
      </w:r>
      <w:r w:rsidR="00967C67" w:rsidRPr="00FC1FDA">
        <w:rPr>
          <w:rFonts w:ascii="Garamond" w:hAnsi="Garamond" w:cs="Arial"/>
        </w:rPr>
        <w:t xml:space="preserve"> children or not was perfectly randomised</w:t>
      </w:r>
      <w:r w:rsidR="004D245F" w:rsidRPr="00FC1FDA">
        <w:rPr>
          <w:rFonts w:ascii="Garamond" w:hAnsi="Garamond" w:cs="Arial"/>
        </w:rPr>
        <w:t>. W</w:t>
      </w:r>
      <w:r w:rsidR="00967C67" w:rsidRPr="00FC1FDA">
        <w:rPr>
          <w:rFonts w:ascii="Garamond" w:hAnsi="Garamond" w:cs="Arial"/>
        </w:rPr>
        <w:t xml:space="preserve">ithin </w:t>
      </w:r>
      <w:r w:rsidR="009015AB" w:rsidRPr="00FC1FDA">
        <w:rPr>
          <w:rFonts w:ascii="Garamond" w:hAnsi="Garamond" w:cs="Arial"/>
        </w:rPr>
        <w:t xml:space="preserve">the </w:t>
      </w:r>
      <w:r w:rsidR="00967C67" w:rsidRPr="00FC1FDA">
        <w:rPr>
          <w:rFonts w:ascii="Garamond" w:hAnsi="Garamond" w:cs="Arial"/>
        </w:rPr>
        <w:t xml:space="preserve">MPs with children </w:t>
      </w:r>
      <w:r w:rsidR="004D245F" w:rsidRPr="00FC1FDA">
        <w:rPr>
          <w:rFonts w:ascii="Garamond" w:hAnsi="Garamond" w:cs="Arial"/>
        </w:rPr>
        <w:t>the length of leave</w:t>
      </w:r>
      <w:r w:rsidR="00967C67" w:rsidRPr="00FC1FDA">
        <w:rPr>
          <w:rFonts w:ascii="Garamond" w:hAnsi="Garamond" w:cs="Arial"/>
        </w:rPr>
        <w:t xml:space="preserve"> was perfectly randomised </w:t>
      </w:r>
      <w:proofErr w:type="gramStart"/>
      <w:r w:rsidR="004D245F" w:rsidRPr="00FC1FDA">
        <w:rPr>
          <w:rFonts w:ascii="Garamond" w:hAnsi="Garamond" w:cs="Arial"/>
        </w:rPr>
        <w:t>between:</w:t>
      </w:r>
      <w:proofErr w:type="gramEnd"/>
      <w:r w:rsidR="00967C67" w:rsidRPr="00FC1FDA">
        <w:rPr>
          <w:rFonts w:ascii="Garamond" w:hAnsi="Garamond" w:cs="Arial"/>
        </w:rPr>
        <w:t xml:space="preserve"> no leave, 2 weeks, 6</w:t>
      </w:r>
      <w:r w:rsidR="001B69C2" w:rsidRPr="00FC1FDA">
        <w:rPr>
          <w:rFonts w:ascii="Garamond" w:hAnsi="Garamond" w:cs="Arial"/>
        </w:rPr>
        <w:t>-</w:t>
      </w:r>
      <w:r w:rsidR="00967C67" w:rsidRPr="00FC1FDA">
        <w:rPr>
          <w:rFonts w:ascii="Garamond" w:hAnsi="Garamond" w:cs="Arial"/>
        </w:rPr>
        <w:t>months or one year of leave. All MPs were described as married</w:t>
      </w:r>
      <w:r w:rsidR="00C12E5F" w:rsidRPr="00FC1FDA">
        <w:rPr>
          <w:rFonts w:ascii="Garamond" w:hAnsi="Garamond" w:cs="Arial"/>
        </w:rPr>
        <w:t xml:space="preserve"> as single parenthood effects were not tested, </w:t>
      </w:r>
      <w:r w:rsidR="00F43DA3">
        <w:rPr>
          <w:rFonts w:ascii="Garamond" w:hAnsi="Garamond" w:cs="Arial"/>
        </w:rPr>
        <w:t xml:space="preserve">and </w:t>
      </w:r>
      <w:r w:rsidR="00C12E5F" w:rsidRPr="00FC1FDA">
        <w:rPr>
          <w:rFonts w:ascii="Garamond" w:hAnsi="Garamond" w:cs="Arial"/>
        </w:rPr>
        <w:t xml:space="preserve">this also </w:t>
      </w:r>
      <w:r w:rsidR="00967C67" w:rsidRPr="00FC1FDA">
        <w:rPr>
          <w:rFonts w:ascii="Garamond" w:hAnsi="Garamond" w:cs="Arial"/>
        </w:rPr>
        <w:t>more naturally var</w:t>
      </w:r>
      <w:r w:rsidR="001B69C2" w:rsidRPr="00FC1FDA">
        <w:rPr>
          <w:rFonts w:ascii="Garamond" w:hAnsi="Garamond" w:cs="Arial"/>
        </w:rPr>
        <w:t>ied</w:t>
      </w:r>
      <w:r w:rsidR="00967C67" w:rsidRPr="00FC1FDA">
        <w:rPr>
          <w:rFonts w:ascii="Garamond" w:hAnsi="Garamond" w:cs="Arial"/>
        </w:rPr>
        <w:t xml:space="preserve"> sexuality as their married partner could be </w:t>
      </w:r>
      <w:proofErr w:type="gramStart"/>
      <w:r w:rsidR="00967C67" w:rsidRPr="00FC1FDA">
        <w:rPr>
          <w:rFonts w:ascii="Garamond" w:hAnsi="Garamond" w:cs="Arial"/>
        </w:rPr>
        <w:t>same-sex</w:t>
      </w:r>
      <w:proofErr w:type="gramEnd"/>
      <w:r w:rsidR="00967C67" w:rsidRPr="00FC1FDA">
        <w:rPr>
          <w:rFonts w:ascii="Garamond" w:hAnsi="Garamond" w:cs="Arial"/>
        </w:rPr>
        <w:t>. Some randomisation restrictions were applied</w:t>
      </w:r>
      <w:r w:rsidR="00D714A6" w:rsidRPr="00FC1FDA">
        <w:rPr>
          <w:rFonts w:ascii="Garamond" w:hAnsi="Garamond" w:cs="Arial"/>
        </w:rPr>
        <w:t>:</w:t>
      </w:r>
      <w:r w:rsidRPr="00FC1FDA">
        <w:rPr>
          <w:rFonts w:ascii="Garamond" w:hAnsi="Garamond" w:cs="Arial"/>
        </w:rPr>
        <w:t xml:space="preserve"> (</w:t>
      </w:r>
      <w:proofErr w:type="spellStart"/>
      <w:r w:rsidRPr="00FC1FDA">
        <w:rPr>
          <w:rFonts w:ascii="Garamond" w:hAnsi="Garamond" w:cs="Arial"/>
        </w:rPr>
        <w:t>i</w:t>
      </w:r>
      <w:proofErr w:type="spellEnd"/>
      <w:r w:rsidRPr="00FC1FDA">
        <w:rPr>
          <w:rFonts w:ascii="Garamond" w:hAnsi="Garamond" w:cs="Arial"/>
        </w:rPr>
        <w:t xml:space="preserve">) </w:t>
      </w:r>
      <w:r w:rsidR="007157DE" w:rsidRPr="00FC1FDA">
        <w:rPr>
          <w:rFonts w:ascii="Garamond" w:hAnsi="Garamond" w:cs="Arial"/>
        </w:rPr>
        <w:t xml:space="preserve">An MP cannot </w:t>
      </w:r>
      <w:r w:rsidR="001B69C2" w:rsidRPr="00FC1FDA">
        <w:rPr>
          <w:rFonts w:ascii="Garamond" w:hAnsi="Garamond" w:cs="Arial"/>
        </w:rPr>
        <w:t>take parental leave i</w:t>
      </w:r>
      <w:r w:rsidR="00743C92" w:rsidRPr="00FC1FDA">
        <w:rPr>
          <w:rFonts w:ascii="Garamond" w:hAnsi="Garamond" w:cs="Arial"/>
        </w:rPr>
        <w:t>f he or she</w:t>
      </w:r>
      <w:r w:rsidR="001B69C2" w:rsidRPr="00FC1FDA">
        <w:rPr>
          <w:rFonts w:ascii="Garamond" w:hAnsi="Garamond" w:cs="Arial"/>
        </w:rPr>
        <w:t xml:space="preserve"> has</w:t>
      </w:r>
      <w:r w:rsidR="007157DE" w:rsidRPr="00FC1FDA">
        <w:rPr>
          <w:rFonts w:ascii="Garamond" w:hAnsi="Garamond" w:cs="Arial"/>
        </w:rPr>
        <w:t xml:space="preserve"> no children </w:t>
      </w:r>
      <w:r w:rsidR="004B7A66" w:rsidRPr="00FC1FDA">
        <w:rPr>
          <w:rFonts w:ascii="Garamond" w:hAnsi="Garamond" w:cs="Arial"/>
        </w:rPr>
        <w:t>(in this case</w:t>
      </w:r>
      <w:r w:rsidR="00D714A6" w:rsidRPr="00FC1FDA">
        <w:rPr>
          <w:rFonts w:ascii="Garamond" w:hAnsi="Garamond" w:cs="Arial"/>
        </w:rPr>
        <w:t>,</w:t>
      </w:r>
      <w:r w:rsidR="004B7A66" w:rsidRPr="00FC1FDA">
        <w:rPr>
          <w:rFonts w:ascii="Garamond" w:hAnsi="Garamond" w:cs="Arial"/>
        </w:rPr>
        <w:t xml:space="preserve"> leave</w:t>
      </w:r>
      <w:r w:rsidR="001B69C2" w:rsidRPr="00FC1FDA">
        <w:rPr>
          <w:rFonts w:ascii="Garamond" w:hAnsi="Garamond" w:cs="Arial"/>
        </w:rPr>
        <w:t xml:space="preserve"> information</w:t>
      </w:r>
      <w:r w:rsidR="004B7A66" w:rsidRPr="00FC1FDA">
        <w:rPr>
          <w:rFonts w:ascii="Garamond" w:hAnsi="Garamond" w:cs="Arial"/>
        </w:rPr>
        <w:t xml:space="preserve"> is omitted)</w:t>
      </w:r>
      <w:r w:rsidR="00301978" w:rsidRPr="00FC1FDA">
        <w:rPr>
          <w:rFonts w:ascii="Garamond" w:hAnsi="Garamond"/>
        </w:rPr>
        <w:t>;</w:t>
      </w:r>
      <w:r w:rsidRPr="00FC1FDA">
        <w:rPr>
          <w:rFonts w:ascii="Garamond" w:hAnsi="Garamond"/>
        </w:rPr>
        <w:t xml:space="preserve"> (ii) </w:t>
      </w:r>
      <w:r w:rsidR="007157DE" w:rsidRPr="00FC1FDA">
        <w:rPr>
          <w:rFonts w:ascii="Garamond" w:hAnsi="Garamond"/>
        </w:rPr>
        <w:t>Same</w:t>
      </w:r>
      <w:r w:rsidR="00F024E6" w:rsidRPr="00FC1FDA">
        <w:rPr>
          <w:rFonts w:ascii="Garamond" w:hAnsi="Garamond"/>
        </w:rPr>
        <w:t>-</w:t>
      </w:r>
      <w:r w:rsidR="007157DE" w:rsidRPr="00FC1FDA">
        <w:rPr>
          <w:rFonts w:ascii="Garamond" w:hAnsi="Garamond"/>
        </w:rPr>
        <w:t>sex couples appear in 10% of profiles</w:t>
      </w:r>
      <w:r w:rsidR="009015AB" w:rsidRPr="00FC1FDA">
        <w:rPr>
          <w:rFonts w:ascii="Garamond" w:hAnsi="Garamond"/>
        </w:rPr>
        <w:t xml:space="preserve"> for realism</w:t>
      </w:r>
      <w:r w:rsidR="00E022FA" w:rsidRPr="00FC1FDA">
        <w:rPr>
          <w:rFonts w:ascii="Garamond" w:hAnsi="Garamond"/>
        </w:rPr>
        <w:t xml:space="preserve"> </w:t>
      </w:r>
      <w:r w:rsidR="00E022FA" w:rsidRPr="00FC1FDA">
        <w:rPr>
          <w:rFonts w:ascii="Garamond" w:hAnsi="Garamond"/>
        </w:rPr>
        <w:fldChar w:fldCharType="begin"/>
      </w:r>
      <w:r w:rsidR="00910D9C">
        <w:rPr>
          <w:rFonts w:ascii="Garamond" w:hAnsi="Garamond"/>
        </w:rPr>
        <w:instrText xml:space="preserve"> ADDIN ZOTERO_ITEM CSL_CITATION {"citationID":"73Ok6NA5","properties":{"formattedCitation":"(De La Cuesta, Egami and Imai, 2022)","plainCitation":"(De La Cuesta, Egami and Imai, 2022)","noteIndex":0},"citationItems":[{"id":2294,"uris":["http://zotero.org/users/6417227/items/6U5RNVQC"],"itemData":{"id":2294,"type":"article-journal","abstract":"Conjoint analysis has become popular among social scientists for measuring multidimensional preferences. When analyzing such experiments, researchers often focus on the average marginal component effect (AMCE), which represents the causal effect of a single profile attribute while averaging over the remaining attributes. What has been overlooked, however, is the fact that the AMCE critically relies upon the distribution of the other attributes used for the averaging. Although most experiments employ the uniform distribution, which equally weights each profile, both the actual distribution of profiles in the real world and the distribution of theoretical interest are often far from uniform. This mismatch can severely compromise the external validity of conjoint analysis. We empirically demonstrate that estimates of the AMCE can be substantially different when averaging over the target profile distribution instead of uniform. We propose new experimental designs and estimation methods that incorporate substantive knowledge about the profile distribution. We illustrate our methodology through two empirical applications, one using a real-world distribution and the other based on a counterfactual distribution motivated by a theoretical consideration. The proposed methodology is implemented through an open-source software package.","container-title":"Political Analysis","DOI":"10.1017/pan.2020.40","ISSN":"1047-1987, 1476-4989","issue":"1","journalAbbreviation":"Polit. Anal.","language":"en","page":"19-45","source":"DOI.org (Crossref)","title":"Improving the External Validity of Conjoint Analysis: The Essential Role of Profile Distribution","title-short":"Improving the External Validity of Conjoint Analysis","volume":"30","author":[{"family":"De La Cuesta","given":"Brandon"},{"family":"Egami","given":"Naoki"},{"family":"Imai","given":"Kosuke"}],"issued":{"date-parts":[["2022",1]]}}}],"schema":"https://github.com/citation-style-language/schema/raw/master/csl-citation.json"} </w:instrText>
      </w:r>
      <w:r w:rsidR="00E022FA" w:rsidRPr="00FC1FDA">
        <w:rPr>
          <w:rFonts w:ascii="Garamond" w:hAnsi="Garamond"/>
        </w:rPr>
        <w:fldChar w:fldCharType="separate"/>
      </w:r>
      <w:r w:rsidR="00F9704B" w:rsidRPr="00FC1FDA">
        <w:rPr>
          <w:rFonts w:ascii="Garamond" w:hAnsi="Garamond"/>
          <w:noProof/>
        </w:rPr>
        <w:t>(De La Cuesta, Egami and Imai, 2022)</w:t>
      </w:r>
      <w:r w:rsidR="00E022FA" w:rsidRPr="00FC1FDA">
        <w:rPr>
          <w:rFonts w:ascii="Garamond" w:hAnsi="Garamond"/>
        </w:rPr>
        <w:fldChar w:fldCharType="end"/>
      </w:r>
      <w:r w:rsidRPr="00FC1FDA">
        <w:rPr>
          <w:rFonts w:ascii="Garamond" w:hAnsi="Garamond"/>
        </w:rPr>
        <w:t>.</w:t>
      </w:r>
      <w:r w:rsidRPr="00FC1FDA">
        <w:rPr>
          <w:rFonts w:ascii="Garamond" w:hAnsi="Garamond" w:cs="Arial"/>
        </w:rPr>
        <w:t xml:space="preserve"> </w:t>
      </w:r>
      <w:r w:rsidR="007157DE" w:rsidRPr="00FC1FDA">
        <w:rPr>
          <w:rFonts w:ascii="Garamond" w:hAnsi="Garamond" w:cs="Arial"/>
        </w:rPr>
        <w:t xml:space="preserve">All other values are completely randomised. Table 1 lists </w:t>
      </w:r>
      <w:r w:rsidR="001A738E" w:rsidRPr="00FC1FDA">
        <w:rPr>
          <w:rFonts w:ascii="Garamond" w:hAnsi="Garamond" w:cs="Arial"/>
        </w:rPr>
        <w:t>all</w:t>
      </w:r>
      <w:r w:rsidR="007157DE" w:rsidRPr="00FC1FDA">
        <w:rPr>
          <w:rFonts w:ascii="Garamond" w:hAnsi="Garamond" w:cs="Arial"/>
        </w:rPr>
        <w:t xml:space="preserve"> attributes and levels; positions on political issues are included to mask the interest in </w:t>
      </w:r>
      <w:r w:rsidR="00905485" w:rsidRPr="00FC1FDA">
        <w:rPr>
          <w:rFonts w:ascii="Garamond" w:hAnsi="Garamond" w:cs="Arial"/>
        </w:rPr>
        <w:t>parental</w:t>
      </w:r>
      <w:r w:rsidR="007157DE" w:rsidRPr="00FC1FDA">
        <w:rPr>
          <w:rFonts w:ascii="Garamond" w:hAnsi="Garamond" w:cs="Arial"/>
        </w:rPr>
        <w:t xml:space="preserve"> leave</w:t>
      </w:r>
      <w:r w:rsidR="0019024F" w:rsidRPr="00FC1FDA">
        <w:rPr>
          <w:rFonts w:ascii="Garamond" w:hAnsi="Garamond" w:cs="Arial"/>
        </w:rPr>
        <w:t xml:space="preserve"> and demographics</w:t>
      </w:r>
      <w:r w:rsidR="007157DE" w:rsidRPr="00FC1FDA">
        <w:rPr>
          <w:rFonts w:ascii="Garamond" w:hAnsi="Garamond" w:cs="Arial"/>
        </w:rPr>
        <w:t>.</w:t>
      </w:r>
      <w:r w:rsidR="00F36713" w:rsidRPr="00FC1FDA">
        <w:rPr>
          <w:rFonts w:ascii="Garamond" w:hAnsi="Garamond" w:cs="Arial"/>
        </w:rPr>
        <w:t xml:space="preserve"> </w:t>
      </w:r>
      <w:r w:rsidR="004A3285" w:rsidRPr="00FC1FDA">
        <w:rPr>
          <w:rFonts w:ascii="Garamond" w:hAnsi="Garamond" w:cs="Arial"/>
        </w:rPr>
        <w:t>Other demographics were varied to test further pre-registered hypotheses (</w:t>
      </w:r>
      <w:r w:rsidR="001A738E" w:rsidRPr="00FC1FDA">
        <w:rPr>
          <w:rFonts w:ascii="Garamond" w:hAnsi="Garamond" w:cs="Arial"/>
        </w:rPr>
        <w:t>see</w:t>
      </w:r>
      <w:r w:rsidR="004A3285" w:rsidRPr="00FC1FDA">
        <w:rPr>
          <w:rFonts w:ascii="Garamond" w:hAnsi="Garamond" w:cs="Arial"/>
        </w:rPr>
        <w:t xml:space="preserve"> </w:t>
      </w:r>
      <w:r w:rsidR="009646C9">
        <w:rPr>
          <w:rFonts w:ascii="Garamond" w:hAnsi="Garamond" w:cs="Arial"/>
        </w:rPr>
        <w:t xml:space="preserve">online </w:t>
      </w:r>
      <w:r w:rsidR="0063462E">
        <w:rPr>
          <w:rFonts w:ascii="Garamond" w:hAnsi="Garamond" w:cs="Arial"/>
        </w:rPr>
        <w:t>A</w:t>
      </w:r>
      <w:r w:rsidR="004A3285" w:rsidRPr="00FC1FDA">
        <w:rPr>
          <w:rFonts w:ascii="Garamond" w:hAnsi="Garamond" w:cs="Arial"/>
        </w:rPr>
        <w:t xml:space="preserve">ppendix). </w:t>
      </w:r>
      <w:r w:rsidR="00D55573" w:rsidRPr="00FC1FDA">
        <w:rPr>
          <w:rFonts w:ascii="Garamond" w:hAnsi="Garamond" w:cs="Arial"/>
        </w:rPr>
        <w:t>The sex of the MP and their ethnicity was varied by the use of different names</w:t>
      </w:r>
      <w:r w:rsidR="00D714A6" w:rsidRPr="00FC1FDA">
        <w:rPr>
          <w:rFonts w:ascii="Garamond" w:hAnsi="Garamond" w:cs="Arial"/>
        </w:rPr>
        <w:t>,</w:t>
      </w:r>
      <w:r w:rsidR="00D55573" w:rsidRPr="00FC1FDA">
        <w:rPr>
          <w:rFonts w:ascii="Garamond" w:hAnsi="Garamond" w:cs="Arial"/>
        </w:rPr>
        <w:t xml:space="preserve"> as is common in studies of gender and </w:t>
      </w:r>
      <w:r w:rsidR="0034081F" w:rsidRPr="00FC1FDA">
        <w:rPr>
          <w:rFonts w:ascii="Garamond" w:hAnsi="Garamond" w:cs="Arial"/>
        </w:rPr>
        <w:t>ethnicity</w:t>
      </w:r>
      <w:r w:rsidR="00D55573" w:rsidRPr="00FC1FDA">
        <w:rPr>
          <w:rFonts w:ascii="Garamond" w:hAnsi="Garamond" w:cs="Arial"/>
        </w:rPr>
        <w:t xml:space="preserve"> in </w:t>
      </w:r>
      <w:r w:rsidR="0034081F" w:rsidRPr="00FC1FDA">
        <w:rPr>
          <w:rFonts w:ascii="Garamond" w:hAnsi="Garamond" w:cs="Arial"/>
        </w:rPr>
        <w:t>candidate</w:t>
      </w:r>
      <w:r w:rsidR="00D55573" w:rsidRPr="00FC1FDA">
        <w:rPr>
          <w:rFonts w:ascii="Garamond" w:hAnsi="Garamond" w:cs="Arial"/>
        </w:rPr>
        <w:t xml:space="preserve"> </w:t>
      </w:r>
      <w:r w:rsidR="0034081F" w:rsidRPr="00FC1FDA">
        <w:rPr>
          <w:rFonts w:ascii="Garamond" w:hAnsi="Garamond" w:cs="Arial"/>
        </w:rPr>
        <w:t>experiments</w:t>
      </w:r>
      <w:r w:rsidR="00D55573" w:rsidRPr="00FC1FDA">
        <w:rPr>
          <w:rFonts w:ascii="Garamond" w:hAnsi="Garamond" w:cs="Arial"/>
        </w:rPr>
        <w:t xml:space="preserve"> </w:t>
      </w:r>
      <w:r w:rsidR="00D55573" w:rsidRPr="00FC1FDA">
        <w:rPr>
          <w:rFonts w:ascii="Garamond" w:hAnsi="Garamond" w:cs="Arial"/>
        </w:rPr>
        <w:fldChar w:fldCharType="begin"/>
      </w:r>
      <w:r w:rsidR="00910D9C">
        <w:rPr>
          <w:rFonts w:ascii="Garamond" w:hAnsi="Garamond" w:cs="Arial"/>
        </w:rPr>
        <w:instrText xml:space="preserve"> ADDIN ZOTERO_ITEM CSL_CITATION {"citationID":"uB9Fr8MX","properties":{"formattedCitation":"(Martin and Blinder, 2020)","plainCitation":"(Martin and Blinder, 2020)","noteIndex":0},"citationItems":[{"id":635,"uris":["http://zotero.org/users/6417227/items/2WWWHLY4"],"itemData":{"id":635,"type":"article-journal","abstract":"Research shows that ethnic minority candidates often face an electoral penalty at the ballot box. In this study, we argue that this penalty depends on both candidate and voter characteristics, and that pro-minority policy positions incur a greater penalty than a candidate’s ethnic background itself. Using a conjoint experiment embedded in a panel study of British voters, we investigate the relative contributions of candidate ethnicity, policy positions, affirmative action, and voter attitudes to this electoral penalty. We find that although Pakistani (Muslim) candidates are penalized directly for their ethnicity, black Caribbean candidates receive on average the same levels of support as white British ones. However, black Caribbean candidates suffer conditional discrimination where they are penalized if they express support for prominority policies, and all candidates are penalized for having been selected through an affirmative action initiative. We also find that some white British voters are more inclined to support a black Caribbean candidate than a white British one, all else being equal. These voters (one quarter of our sample) have cosmopolitan views on immigration, and a strong commitment to anti-prejudice norms. However, despite efforts across parties to increase the ethnic diversity of candidates for office, many voters’ preferences continue to pose barriers toward descriptive and substantive representation of ethnic minority groups.","container-title":"Political Behavior","DOI":"10.1007/s11109-020-09596-4","ISSN":"0190-9320, 1573-6687","journalAbbreviation":"Polit Behav","language":"en","source":"DOI.org (Crossref)","title":"Biases at the Ballot Box: How Multiple Forms of Voter Discrimination Impede the Descriptive and Substantive Representation of Ethnic Minority Groups","title-short":"Biases at the Ballot Box","URL":"http://link.springer.com/10.1007/s11109-020-09596-4","author":[{"family":"Martin","given":"Nicole S."},{"family":"Blinder","given":"Scott"}],"accessed":{"date-parts":[["2020",11,3]]},"issued":{"date-parts":[["2020",2,13]]}}}],"schema":"https://github.com/citation-style-language/schema/raw/master/csl-citation.json"} </w:instrText>
      </w:r>
      <w:r w:rsidR="00D55573" w:rsidRPr="00FC1FDA">
        <w:rPr>
          <w:rFonts w:ascii="Garamond" w:hAnsi="Garamond" w:cs="Arial"/>
        </w:rPr>
        <w:fldChar w:fldCharType="separate"/>
      </w:r>
      <w:r w:rsidR="00F9704B" w:rsidRPr="00FC1FDA">
        <w:rPr>
          <w:rFonts w:ascii="Garamond" w:hAnsi="Garamond" w:cs="Arial"/>
          <w:noProof/>
        </w:rPr>
        <w:t>(Martin and Blinder, 2020)</w:t>
      </w:r>
      <w:r w:rsidR="00D55573" w:rsidRPr="00FC1FDA">
        <w:rPr>
          <w:rFonts w:ascii="Garamond" w:hAnsi="Garamond" w:cs="Arial"/>
        </w:rPr>
        <w:fldChar w:fldCharType="end"/>
      </w:r>
      <w:r w:rsidR="00D714A6" w:rsidRPr="00FC1FDA">
        <w:rPr>
          <w:rFonts w:ascii="Garamond" w:hAnsi="Garamond" w:cs="Arial"/>
        </w:rPr>
        <w:t>.</w:t>
      </w:r>
      <w:r w:rsidR="00EA26F5" w:rsidRPr="00FC1FDA">
        <w:rPr>
          <w:rFonts w:ascii="Garamond" w:hAnsi="Garamond" w:cs="Arial"/>
        </w:rPr>
        <w:t xml:space="preserve"> </w:t>
      </w:r>
      <w:r w:rsidR="00D714A6" w:rsidRPr="00FC1FDA">
        <w:rPr>
          <w:rFonts w:ascii="Garamond" w:hAnsi="Garamond" w:cs="Arial"/>
        </w:rPr>
        <w:t>A</w:t>
      </w:r>
      <w:r w:rsidR="00EA26F5" w:rsidRPr="00FC1FDA">
        <w:rPr>
          <w:rFonts w:ascii="Garamond" w:hAnsi="Garamond" w:cs="Arial"/>
        </w:rPr>
        <w:t xml:space="preserve"> full list of names can be found in the PAP</w:t>
      </w:r>
      <w:r w:rsidR="0034081F" w:rsidRPr="00FC1FDA">
        <w:rPr>
          <w:rFonts w:ascii="Garamond" w:hAnsi="Garamond" w:cs="Arial"/>
        </w:rPr>
        <w:t xml:space="preserve">. </w:t>
      </w:r>
      <w:r w:rsidR="00210853" w:rsidRPr="00FC1FDA">
        <w:rPr>
          <w:rFonts w:ascii="Garamond" w:hAnsi="Garamond" w:cs="Arial"/>
        </w:rPr>
        <w:t xml:space="preserve">Ethnicity was also varied in the profile with information provided about background. </w:t>
      </w:r>
      <w:r w:rsidR="00F36713" w:rsidRPr="00FC1FDA">
        <w:rPr>
          <w:rFonts w:ascii="Garamond" w:hAnsi="Garamond" w:cs="Arial"/>
        </w:rPr>
        <w:t>The profiles were presented as two vignettes</w:t>
      </w:r>
      <w:r w:rsidR="00E022FA" w:rsidRPr="00FC1FDA">
        <w:rPr>
          <w:rFonts w:ascii="Garamond" w:hAnsi="Garamond" w:cs="Arial"/>
        </w:rPr>
        <w:t xml:space="preserve"> with information in full</w:t>
      </w:r>
      <w:r w:rsidR="00017326" w:rsidRPr="00FC1FDA">
        <w:rPr>
          <w:rFonts w:ascii="Garamond" w:hAnsi="Garamond" w:cs="Arial"/>
        </w:rPr>
        <w:t>,</w:t>
      </w:r>
      <w:r w:rsidR="00E022FA" w:rsidRPr="00FC1FDA">
        <w:rPr>
          <w:rFonts w:ascii="Garamond" w:hAnsi="Garamond" w:cs="Arial"/>
        </w:rPr>
        <w:t xml:space="preserve"> bullet-pointed sentences</w:t>
      </w:r>
      <w:r w:rsidR="00F36713" w:rsidRPr="00FC1FDA">
        <w:rPr>
          <w:rFonts w:ascii="Garamond" w:hAnsi="Garamond" w:cs="Arial"/>
        </w:rPr>
        <w:t>. Respondents viewed two profiles of MPs simultaneously.</w:t>
      </w:r>
      <w:r w:rsidR="009B65B9" w:rsidRPr="00FC1FDA">
        <w:rPr>
          <w:rFonts w:ascii="Garamond" w:hAnsi="Garamond" w:cs="Arial"/>
        </w:rPr>
        <w:t xml:space="preserve"> They repeated the task twice.</w:t>
      </w:r>
      <w:r w:rsidR="00F36713" w:rsidRPr="00FC1FDA">
        <w:rPr>
          <w:rFonts w:ascii="Garamond" w:hAnsi="Garamond" w:cs="Arial"/>
        </w:rPr>
        <w:t xml:space="preserve"> Example profiles </w:t>
      </w:r>
      <w:r w:rsidR="00981D70" w:rsidRPr="00FC1FDA">
        <w:rPr>
          <w:rFonts w:ascii="Garamond" w:hAnsi="Garamond" w:cs="Arial"/>
        </w:rPr>
        <w:t>are</w:t>
      </w:r>
      <w:r w:rsidR="00F36713" w:rsidRPr="00FC1FDA">
        <w:rPr>
          <w:rFonts w:ascii="Garamond" w:hAnsi="Garamond" w:cs="Arial"/>
        </w:rPr>
        <w:t xml:space="preserve"> in </w:t>
      </w:r>
      <w:r w:rsidR="00301978" w:rsidRPr="00FC1FDA">
        <w:rPr>
          <w:rFonts w:ascii="Garamond" w:hAnsi="Garamond" w:cs="Arial"/>
        </w:rPr>
        <w:t xml:space="preserve">the </w:t>
      </w:r>
      <w:r w:rsidR="009646C9">
        <w:rPr>
          <w:rFonts w:ascii="Garamond" w:hAnsi="Garamond" w:cs="Arial"/>
        </w:rPr>
        <w:t xml:space="preserve">online </w:t>
      </w:r>
      <w:r w:rsidR="0063462E">
        <w:rPr>
          <w:rFonts w:ascii="Garamond" w:hAnsi="Garamond" w:cs="Arial"/>
        </w:rPr>
        <w:t>A</w:t>
      </w:r>
      <w:r w:rsidR="00F36713" w:rsidRPr="00FC1FDA">
        <w:rPr>
          <w:rFonts w:ascii="Garamond" w:hAnsi="Garamond" w:cs="Arial"/>
        </w:rPr>
        <w:t>ppendix.</w:t>
      </w:r>
    </w:p>
    <w:p w14:paraId="0AABCAC2" w14:textId="77777777" w:rsidR="00B67193" w:rsidRPr="00FC1FDA" w:rsidRDefault="00B67193" w:rsidP="00841AA6">
      <w:pPr>
        <w:spacing w:line="276" w:lineRule="auto"/>
        <w:jc w:val="both"/>
        <w:rPr>
          <w:rFonts w:ascii="Garamond" w:hAnsi="Garamond" w:cs="Arial"/>
        </w:rPr>
      </w:pPr>
    </w:p>
    <w:p w14:paraId="74846DC3" w14:textId="77777777" w:rsidR="00B67193" w:rsidRPr="00FC1FDA" w:rsidRDefault="00B67193" w:rsidP="00B67193">
      <w:pPr>
        <w:spacing w:line="276" w:lineRule="auto"/>
        <w:jc w:val="both"/>
        <w:rPr>
          <w:rFonts w:ascii="Garamond" w:hAnsi="Garamond" w:cs="Arial"/>
          <w:b/>
          <w:bCs/>
          <w:i/>
          <w:iCs/>
        </w:rPr>
      </w:pPr>
      <w:r w:rsidRPr="00FC1FDA">
        <w:rPr>
          <w:rFonts w:ascii="Garamond" w:hAnsi="Garamond" w:cs="Arial"/>
          <w:b/>
          <w:bCs/>
          <w:i/>
          <w:iCs/>
        </w:rPr>
        <w:t xml:space="preserve">Dependent Variables </w:t>
      </w:r>
    </w:p>
    <w:p w14:paraId="1773C1A3" w14:textId="77777777" w:rsidR="00B67193" w:rsidRPr="00FC1FDA" w:rsidRDefault="00B67193" w:rsidP="00B67193">
      <w:pPr>
        <w:spacing w:line="276" w:lineRule="auto"/>
        <w:jc w:val="both"/>
        <w:rPr>
          <w:rFonts w:ascii="Garamond" w:hAnsi="Garamond" w:cs="Arial"/>
          <w:b/>
          <w:bCs/>
          <w:i/>
          <w:iCs/>
        </w:rPr>
      </w:pPr>
    </w:p>
    <w:p w14:paraId="4ED83DFD" w14:textId="00B2AB07" w:rsidR="00B67193" w:rsidRPr="00FC1FDA" w:rsidRDefault="00B67193" w:rsidP="00B67193">
      <w:pPr>
        <w:spacing w:line="276" w:lineRule="auto"/>
        <w:jc w:val="both"/>
        <w:rPr>
          <w:rFonts w:ascii="Garamond" w:hAnsi="Garamond" w:cs="Arial"/>
        </w:rPr>
      </w:pPr>
      <w:r w:rsidRPr="00FC1FDA">
        <w:rPr>
          <w:rFonts w:ascii="Garamond" w:hAnsi="Garamond" w:cs="Arial"/>
        </w:rPr>
        <w:t xml:space="preserve">There are three dependent variables. </w:t>
      </w:r>
      <w:r w:rsidRPr="00FC1FDA">
        <w:rPr>
          <w:rFonts w:ascii="Garamond" w:hAnsi="Garamond" w:cs="Arial"/>
          <w:i/>
          <w:iCs/>
        </w:rPr>
        <w:t>(</w:t>
      </w:r>
      <w:proofErr w:type="spellStart"/>
      <w:r w:rsidRPr="00FC1FDA">
        <w:rPr>
          <w:rFonts w:ascii="Garamond" w:hAnsi="Garamond" w:cs="Arial"/>
          <w:i/>
          <w:iCs/>
        </w:rPr>
        <w:t>i</w:t>
      </w:r>
      <w:proofErr w:type="spellEnd"/>
      <w:r w:rsidRPr="00FC1FDA">
        <w:rPr>
          <w:rFonts w:ascii="Garamond" w:hAnsi="Garamond" w:cs="Arial"/>
          <w:i/>
          <w:iCs/>
        </w:rPr>
        <w:t xml:space="preserve">) Forced Choice: </w:t>
      </w:r>
      <w:r w:rsidRPr="00FC1FDA">
        <w:rPr>
          <w:rFonts w:ascii="Garamond" w:hAnsi="Garamond" w:cs="Arial"/>
        </w:rPr>
        <w:t xml:space="preserve">respondents make a forced choice between the two profiles, by answering ‘overall which MP do you feel most positive about’. The question is not framed as a direct electoral decision, as in the British political system it is not plausible to cast a vote between incumbent MPs. </w:t>
      </w:r>
      <w:r w:rsidRPr="00FC1FDA">
        <w:rPr>
          <w:rFonts w:ascii="Garamond" w:hAnsi="Garamond" w:cs="Arial"/>
          <w:i/>
          <w:iCs/>
        </w:rPr>
        <w:t>(ii) Traits:</w:t>
      </w:r>
      <w:r w:rsidRPr="00FC1FDA">
        <w:rPr>
          <w:rFonts w:ascii="Garamond" w:hAnsi="Garamond" w:cs="Arial"/>
        </w:rPr>
        <w:t xml:space="preserve"> Respondents rate MPs on three traits based on similar measures of gendered stereotypes: strength and assertiveness (masculine) and caring (feminine) </w:t>
      </w:r>
      <w:r w:rsidRPr="00FC1FDA">
        <w:rPr>
          <w:rFonts w:ascii="Garamond" w:hAnsi="Garamond" w:cs="Arial"/>
        </w:rPr>
        <w:fldChar w:fldCharType="begin"/>
      </w:r>
      <w:r w:rsidR="00910D9C">
        <w:rPr>
          <w:rFonts w:ascii="Garamond" w:hAnsi="Garamond" w:cs="Arial"/>
        </w:rPr>
        <w:instrText xml:space="preserve"> ADDIN ZOTERO_ITEM CSL_CITATION {"citationID":"ZeoD0xri","properties":{"formattedCitation":"(Huddy and Terkildsen, 1993; Bauer, 2015; Schneider and Bos, 2019)","plainCitation":"(Huddy and Terkildsen, 1993; Bauer, 2015; Schneider and Bos, 2019)","noteIndex":0},"citationItems":[{"id":454,"uris":["http://zotero.org/users/6417227/items/87I9PIUP"],"itemData":{"id":454,"type":"article-journal","abstract":"Women are underrepresented at all levels of elected ofﬁce. It is suspected that gender stereotypes hinder the electoral success of female candidates, but empirical evidence is inconclusive on whether stereotypes have a direct effect on voting decisions. This empirical conﬂict stems, in part, from the assumption that voters automatically rely on gender stereotypes when evaluating female candidates. This study explicitly tests the assumption of automatic stereotype activation. I suggest that stereotype reliance depends on whether stereotypes have been activated during a campaign, and it is only when stereotypes are activated that they inﬂuence evaluations of female candidates. These hypotheses are tested with a survey experiment and observational analysis. The results show that campaign communication activates stereotypes when they otherwise might not be activated, thereby diminishing support for female candidates.","container-title":"Political Psychology","DOI":"10.1111/pops.12186","ISSN":"0162895X","issue":"6","journalAbbreviation":"Political Psychology","language":"en","page":"691-708","source":"DOI.org (Crossref)","title":"Emotional, Sensitive, and Unfit for Office? Gender Stereotype Activation and Support Female Candidates: Emotional, Sensitive, and Unfit for Office?","title-short":"Emotional, Sensitive, and Unfit for Office?","volume":"36","author":[{"family":"Bauer","given":"Nichole M."}],"issued":{"date-parts":[["2015",12]]}}},{"id":434,"uris":["http://zotero.org/users/6417227/items/HBFXE9V4"],"itemData":{"id":434,"type":"article-journal","container-title":"American Journal of Political Science","DOI":"10.2307/2111526","ISSN":"00925853","issue":"1","journalAbbreviation":"American Journal of Political Science","language":"en","page":"119","source":"DOI.org (Crossref)","title":"Gender Stereotypes and the Perception of Male and Female Candidates","volume":"37","author":[{"family":"Huddy","given":"Leonie"},{"family":"Terkildsen","given":"Nayda"}],"issued":{"date-parts":[["1993",2]]}}},{"id":2,"uris":["http://zotero.org/users/6417227/items/ULWSS5M6"],"itemData":{"id":2,"type":"article-journal","container-title":"Political Psychology","DOI":"10.1111/pops.12573","ISSN":"0162-895X, 1467-9221","issue":"S1","journalAbbreviation":"Political Psychology","language":"en","page":"173-213","source":"DOI.org (Crossref)","title":"The Application of Social Role Theory to the Study of Gender in Politics","volume":"40","author":[{"family":"Schneider","given":"Monica C."},{"family":"Bos","given":"Angela L."}],"issued":{"date-parts":[["2019",2]]}}}],"schema":"https://github.com/citation-style-language/schema/raw/master/csl-citation.json"} </w:instrText>
      </w:r>
      <w:r w:rsidRPr="00FC1FDA">
        <w:rPr>
          <w:rFonts w:ascii="Garamond" w:hAnsi="Garamond" w:cs="Arial"/>
        </w:rPr>
        <w:fldChar w:fldCharType="separate"/>
      </w:r>
      <w:r w:rsidRPr="00FC1FDA">
        <w:rPr>
          <w:rFonts w:ascii="Garamond" w:hAnsi="Garamond" w:cs="Arial"/>
          <w:noProof/>
        </w:rPr>
        <w:t>(Huddy and Terkildsen, 1993; Bauer, 2015; Schneider and Bos, 2019)</w:t>
      </w:r>
      <w:r w:rsidRPr="00FC1FDA">
        <w:rPr>
          <w:rFonts w:ascii="Garamond" w:hAnsi="Garamond" w:cs="Arial"/>
        </w:rPr>
        <w:fldChar w:fldCharType="end"/>
      </w:r>
      <w:r w:rsidRPr="00FC1FDA">
        <w:rPr>
          <w:rFonts w:ascii="Garamond" w:hAnsi="Garamond" w:cs="Arial"/>
        </w:rPr>
        <w:t>. These are measured on semantic differential scales of 0 to 7 from weak to strong, not assertive to assertive and distant to caring</w:t>
      </w:r>
      <w:r w:rsidR="0063462E">
        <w:rPr>
          <w:rFonts w:ascii="Garamond" w:hAnsi="Garamond" w:cs="Arial"/>
        </w:rPr>
        <w:t>.</w:t>
      </w:r>
      <w:r w:rsidRPr="00FC1FDA">
        <w:rPr>
          <w:rFonts w:ascii="Garamond" w:hAnsi="Garamond" w:cs="Arial"/>
        </w:rPr>
        <w:t xml:space="preserve"> </w:t>
      </w:r>
      <w:r w:rsidRPr="00FC1FDA">
        <w:rPr>
          <w:rFonts w:ascii="Garamond" w:hAnsi="Garamond" w:cs="Arial"/>
          <w:i/>
          <w:iCs/>
        </w:rPr>
        <w:t xml:space="preserve">(iii) Job Approval: </w:t>
      </w:r>
      <w:r w:rsidRPr="00FC1FDA">
        <w:rPr>
          <w:rFonts w:ascii="Garamond" w:hAnsi="Garamond" w:cs="Arial"/>
        </w:rPr>
        <w:t xml:space="preserve">a measure of general job approval </w:t>
      </w:r>
      <w:proofErr w:type="gramStart"/>
      <w:r w:rsidRPr="00FC1FDA">
        <w:rPr>
          <w:rFonts w:ascii="Garamond" w:hAnsi="Garamond" w:cs="Arial"/>
        </w:rPr>
        <w:t>asks</w:t>
      </w:r>
      <w:proofErr w:type="gramEnd"/>
      <w:r w:rsidRPr="00FC1FDA">
        <w:rPr>
          <w:rFonts w:ascii="Garamond" w:hAnsi="Garamond" w:cs="Arial"/>
        </w:rPr>
        <w:t xml:space="preserve"> “On a scale ranging from 0 to 7, where 0 means strongly disapprove and 7 means strongly approve, how much do you disapprove or approve of the way each MP is handling their job?”</w:t>
      </w:r>
    </w:p>
    <w:p w14:paraId="710763E0" w14:textId="77777777" w:rsidR="007157DE" w:rsidRPr="00FC1FDA" w:rsidRDefault="007157DE" w:rsidP="00841AA6">
      <w:pPr>
        <w:spacing w:line="276" w:lineRule="auto"/>
        <w:jc w:val="both"/>
        <w:rPr>
          <w:rFonts w:ascii="Garamond" w:hAnsi="Garamond" w:cs="Arial"/>
        </w:rPr>
      </w:pPr>
    </w:p>
    <w:p w14:paraId="438F7758" w14:textId="77777777" w:rsidR="007157DE" w:rsidRPr="00FC1FDA" w:rsidRDefault="007157DE" w:rsidP="00841AA6">
      <w:pPr>
        <w:spacing w:line="276" w:lineRule="auto"/>
        <w:jc w:val="both"/>
        <w:rPr>
          <w:rFonts w:ascii="Garamond" w:hAnsi="Garamond" w:cs="Arial"/>
          <w:b/>
          <w:bCs/>
        </w:rPr>
      </w:pPr>
      <w:r w:rsidRPr="00FC1FDA">
        <w:rPr>
          <w:rFonts w:ascii="Garamond" w:hAnsi="Garamond" w:cs="Arial"/>
          <w:b/>
          <w:bCs/>
        </w:rPr>
        <w:t>Table 1. Table of Attribu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57DE" w:rsidRPr="00FC1FDA" w14:paraId="4460E1BF" w14:textId="77777777" w:rsidTr="008D7423">
        <w:tc>
          <w:tcPr>
            <w:tcW w:w="4508" w:type="dxa"/>
            <w:tcBorders>
              <w:bottom w:val="single" w:sz="4" w:space="0" w:color="auto"/>
            </w:tcBorders>
          </w:tcPr>
          <w:p w14:paraId="71E24541" w14:textId="77777777" w:rsidR="007157DE" w:rsidRPr="00FC1FDA" w:rsidRDefault="007157DE" w:rsidP="00841AA6">
            <w:pPr>
              <w:spacing w:line="276" w:lineRule="auto"/>
              <w:jc w:val="both"/>
              <w:rPr>
                <w:rFonts w:ascii="Times New Roman" w:hAnsi="Times New Roman" w:cs="Times New Roman"/>
                <w:b/>
                <w:bCs/>
                <w:sz w:val="22"/>
                <w:szCs w:val="22"/>
              </w:rPr>
            </w:pPr>
            <w:r w:rsidRPr="00FC1FDA">
              <w:rPr>
                <w:rFonts w:ascii="Times New Roman" w:hAnsi="Times New Roman" w:cs="Times New Roman"/>
                <w:b/>
                <w:bCs/>
                <w:sz w:val="22"/>
                <w:szCs w:val="22"/>
              </w:rPr>
              <w:t>Attribute</w:t>
            </w:r>
          </w:p>
        </w:tc>
        <w:tc>
          <w:tcPr>
            <w:tcW w:w="4508" w:type="dxa"/>
            <w:tcBorders>
              <w:bottom w:val="single" w:sz="4" w:space="0" w:color="auto"/>
            </w:tcBorders>
          </w:tcPr>
          <w:p w14:paraId="1087CA19" w14:textId="77777777" w:rsidR="007157DE" w:rsidRPr="00FC1FDA" w:rsidRDefault="007157DE" w:rsidP="00C11658">
            <w:pPr>
              <w:spacing w:line="276" w:lineRule="auto"/>
              <w:rPr>
                <w:rFonts w:ascii="Times New Roman" w:hAnsi="Times New Roman" w:cs="Times New Roman"/>
                <w:b/>
                <w:bCs/>
                <w:sz w:val="22"/>
                <w:szCs w:val="22"/>
              </w:rPr>
            </w:pPr>
            <w:r w:rsidRPr="00FC1FDA">
              <w:rPr>
                <w:rFonts w:ascii="Times New Roman" w:hAnsi="Times New Roman" w:cs="Times New Roman"/>
                <w:b/>
                <w:bCs/>
                <w:sz w:val="22"/>
                <w:szCs w:val="22"/>
              </w:rPr>
              <w:t>Values</w:t>
            </w:r>
          </w:p>
        </w:tc>
      </w:tr>
      <w:tr w:rsidR="007157DE" w:rsidRPr="00FC1FDA" w14:paraId="7C753E14" w14:textId="77777777" w:rsidTr="008D7423">
        <w:trPr>
          <w:trHeight w:val="397"/>
        </w:trPr>
        <w:tc>
          <w:tcPr>
            <w:tcW w:w="4508" w:type="dxa"/>
            <w:tcBorders>
              <w:top w:val="single" w:sz="4" w:space="0" w:color="auto"/>
            </w:tcBorders>
            <w:vAlign w:val="center"/>
          </w:tcPr>
          <w:p w14:paraId="53C12CDC"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Sex</w:t>
            </w:r>
          </w:p>
        </w:tc>
        <w:tc>
          <w:tcPr>
            <w:tcW w:w="4508" w:type="dxa"/>
            <w:tcBorders>
              <w:top w:val="single" w:sz="4" w:space="0" w:color="auto"/>
            </w:tcBorders>
            <w:vAlign w:val="center"/>
          </w:tcPr>
          <w:p w14:paraId="34E2D0E9"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Male, Female</w:t>
            </w:r>
          </w:p>
        </w:tc>
      </w:tr>
      <w:tr w:rsidR="007157DE" w:rsidRPr="00FC1FDA" w14:paraId="068DF545" w14:textId="77777777" w:rsidTr="008D7423">
        <w:trPr>
          <w:trHeight w:val="397"/>
        </w:trPr>
        <w:tc>
          <w:tcPr>
            <w:tcW w:w="4508" w:type="dxa"/>
            <w:vAlign w:val="center"/>
          </w:tcPr>
          <w:p w14:paraId="38DB7163"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Sexual Orientation</w:t>
            </w:r>
          </w:p>
        </w:tc>
        <w:tc>
          <w:tcPr>
            <w:tcW w:w="4508" w:type="dxa"/>
            <w:vAlign w:val="center"/>
          </w:tcPr>
          <w:p w14:paraId="5599C100"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Heterosexual, Gay or Lesbian</w:t>
            </w:r>
          </w:p>
        </w:tc>
      </w:tr>
      <w:tr w:rsidR="007157DE" w:rsidRPr="00FC1FDA" w14:paraId="21BD718B" w14:textId="77777777" w:rsidTr="008D7423">
        <w:trPr>
          <w:trHeight w:val="397"/>
        </w:trPr>
        <w:tc>
          <w:tcPr>
            <w:tcW w:w="4508" w:type="dxa"/>
            <w:vAlign w:val="center"/>
          </w:tcPr>
          <w:p w14:paraId="0F070A7F"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Race/Ethnicity</w:t>
            </w:r>
          </w:p>
        </w:tc>
        <w:tc>
          <w:tcPr>
            <w:tcW w:w="4508" w:type="dxa"/>
            <w:vAlign w:val="center"/>
          </w:tcPr>
          <w:p w14:paraId="1C2A66FB"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White British/Pakistani/Black Caribbean</w:t>
            </w:r>
          </w:p>
        </w:tc>
      </w:tr>
      <w:tr w:rsidR="007157DE" w:rsidRPr="00FC1FDA" w14:paraId="213E1013" w14:textId="77777777" w:rsidTr="008D7423">
        <w:trPr>
          <w:trHeight w:val="397"/>
        </w:trPr>
        <w:tc>
          <w:tcPr>
            <w:tcW w:w="4508" w:type="dxa"/>
            <w:vAlign w:val="center"/>
          </w:tcPr>
          <w:p w14:paraId="7BB9AA79"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Class Background</w:t>
            </w:r>
          </w:p>
        </w:tc>
        <w:tc>
          <w:tcPr>
            <w:tcW w:w="4508" w:type="dxa"/>
            <w:vAlign w:val="center"/>
          </w:tcPr>
          <w:p w14:paraId="1CCDE104"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Working-class, middle-class</w:t>
            </w:r>
          </w:p>
        </w:tc>
      </w:tr>
      <w:tr w:rsidR="007157DE" w:rsidRPr="00FC1FDA" w14:paraId="59C10DE0" w14:textId="77777777" w:rsidTr="008D7423">
        <w:trPr>
          <w:trHeight w:val="397"/>
        </w:trPr>
        <w:tc>
          <w:tcPr>
            <w:tcW w:w="4508" w:type="dxa"/>
            <w:vAlign w:val="center"/>
          </w:tcPr>
          <w:p w14:paraId="64FB7687"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lastRenderedPageBreak/>
              <w:t>Level of Office</w:t>
            </w:r>
          </w:p>
        </w:tc>
        <w:tc>
          <w:tcPr>
            <w:tcW w:w="4508" w:type="dxa"/>
            <w:vAlign w:val="center"/>
          </w:tcPr>
          <w:p w14:paraId="1DFEF9C7"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Backbench MP, Minister (not in Cabinet)/Shadow Minister (not in Shadow Cabinet), Secretary of State (in the Cabinet)/Shadow Secretary of State (in the Shadow Cabinet)</w:t>
            </w:r>
          </w:p>
        </w:tc>
      </w:tr>
      <w:tr w:rsidR="007157DE" w:rsidRPr="00FC1FDA" w14:paraId="103EED28" w14:textId="77777777" w:rsidTr="008D7423">
        <w:trPr>
          <w:trHeight w:val="397"/>
        </w:trPr>
        <w:tc>
          <w:tcPr>
            <w:tcW w:w="4508" w:type="dxa"/>
            <w:vAlign w:val="center"/>
          </w:tcPr>
          <w:p w14:paraId="5E3E2842"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Marital Status</w:t>
            </w:r>
          </w:p>
        </w:tc>
        <w:tc>
          <w:tcPr>
            <w:tcW w:w="4508" w:type="dxa"/>
            <w:vAlign w:val="center"/>
          </w:tcPr>
          <w:p w14:paraId="119B5CAC"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Married no children, married with children</w:t>
            </w:r>
          </w:p>
        </w:tc>
      </w:tr>
      <w:tr w:rsidR="007157DE" w:rsidRPr="00FC1FDA" w14:paraId="196FFCE0" w14:textId="77777777" w:rsidTr="008D7423">
        <w:trPr>
          <w:trHeight w:val="397"/>
        </w:trPr>
        <w:tc>
          <w:tcPr>
            <w:tcW w:w="4508" w:type="dxa"/>
            <w:vAlign w:val="center"/>
          </w:tcPr>
          <w:p w14:paraId="591CD39F" w14:textId="6378F2BE"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 xml:space="preserve">Leave </w:t>
            </w:r>
            <w:r w:rsidR="00E14E35" w:rsidRPr="00FC1FDA">
              <w:rPr>
                <w:rFonts w:ascii="Times New Roman" w:hAnsi="Times New Roman" w:cs="Times New Roman"/>
                <w:sz w:val="22"/>
                <w:szCs w:val="22"/>
              </w:rPr>
              <w:t>T</w:t>
            </w:r>
            <w:r w:rsidRPr="00FC1FDA">
              <w:rPr>
                <w:rFonts w:ascii="Times New Roman" w:hAnsi="Times New Roman" w:cs="Times New Roman"/>
                <w:sz w:val="22"/>
                <w:szCs w:val="22"/>
              </w:rPr>
              <w:t>aken</w:t>
            </w:r>
          </w:p>
        </w:tc>
        <w:tc>
          <w:tcPr>
            <w:tcW w:w="4508" w:type="dxa"/>
            <w:vAlign w:val="center"/>
          </w:tcPr>
          <w:p w14:paraId="41EF6E87" w14:textId="052F076D"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 xml:space="preserve">2 weeks of parental leave taken after the birth of [his/her] child during their time as MP, 6 months of parental leave taken after the birth of [his/her] child during their time as MP, 1 year of parental leave taken </w:t>
            </w:r>
            <w:r w:rsidR="0063462E">
              <w:rPr>
                <w:rFonts w:ascii="Times New Roman" w:hAnsi="Times New Roman" w:cs="Times New Roman"/>
                <w:sz w:val="22"/>
                <w:szCs w:val="22"/>
              </w:rPr>
              <w:t xml:space="preserve">after </w:t>
            </w:r>
            <w:r w:rsidRPr="00FC1FDA">
              <w:rPr>
                <w:rFonts w:ascii="Times New Roman" w:hAnsi="Times New Roman" w:cs="Times New Roman"/>
                <w:sz w:val="22"/>
                <w:szCs w:val="22"/>
              </w:rPr>
              <w:t>the birth of [his/her] child during their time as MP, no leave taken in the parliamentary term</w:t>
            </w:r>
          </w:p>
        </w:tc>
      </w:tr>
      <w:tr w:rsidR="007157DE" w:rsidRPr="00FC1FDA" w14:paraId="05656C40" w14:textId="77777777" w:rsidTr="008D7423">
        <w:trPr>
          <w:trHeight w:val="397"/>
        </w:trPr>
        <w:tc>
          <w:tcPr>
            <w:tcW w:w="4508" w:type="dxa"/>
            <w:vAlign w:val="center"/>
          </w:tcPr>
          <w:p w14:paraId="7844C9F4" w14:textId="77777777"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Party</w:t>
            </w:r>
          </w:p>
        </w:tc>
        <w:tc>
          <w:tcPr>
            <w:tcW w:w="4508" w:type="dxa"/>
            <w:vAlign w:val="center"/>
          </w:tcPr>
          <w:p w14:paraId="020498C5"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Conservative, Labour</w:t>
            </w:r>
          </w:p>
        </w:tc>
      </w:tr>
      <w:tr w:rsidR="007157DE" w:rsidRPr="00FC1FDA" w14:paraId="11E8182A" w14:textId="77777777" w:rsidTr="00E022FA">
        <w:trPr>
          <w:trHeight w:val="397"/>
        </w:trPr>
        <w:tc>
          <w:tcPr>
            <w:tcW w:w="4508" w:type="dxa"/>
            <w:vAlign w:val="center"/>
          </w:tcPr>
          <w:p w14:paraId="1EF68CF3" w14:textId="6DA38F9D"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Policy 1</w:t>
            </w:r>
          </w:p>
        </w:tc>
        <w:tc>
          <w:tcPr>
            <w:tcW w:w="4508" w:type="dxa"/>
            <w:vAlign w:val="center"/>
          </w:tcPr>
          <w:p w14:paraId="738A0B80"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Voted for the introduction of a ‘sugar tax’ on sugary drinks, voted against a ‘sugar tax’ on sugary drinks</w:t>
            </w:r>
          </w:p>
        </w:tc>
      </w:tr>
      <w:tr w:rsidR="007157DE" w:rsidRPr="00FC1FDA" w14:paraId="71B5E2C3" w14:textId="77777777" w:rsidTr="00E022FA">
        <w:trPr>
          <w:trHeight w:val="397"/>
        </w:trPr>
        <w:tc>
          <w:tcPr>
            <w:tcW w:w="4508" w:type="dxa"/>
            <w:tcBorders>
              <w:bottom w:val="single" w:sz="4" w:space="0" w:color="auto"/>
            </w:tcBorders>
            <w:vAlign w:val="center"/>
          </w:tcPr>
          <w:p w14:paraId="0FF3B949" w14:textId="36C958F8" w:rsidR="007157DE" w:rsidRPr="00FC1FDA" w:rsidRDefault="007157DE" w:rsidP="00841AA6">
            <w:pPr>
              <w:spacing w:line="276" w:lineRule="auto"/>
              <w:jc w:val="both"/>
              <w:rPr>
                <w:rFonts w:ascii="Times New Roman" w:hAnsi="Times New Roman" w:cs="Times New Roman"/>
                <w:sz w:val="22"/>
                <w:szCs w:val="22"/>
              </w:rPr>
            </w:pPr>
            <w:r w:rsidRPr="00FC1FDA">
              <w:rPr>
                <w:rFonts w:ascii="Times New Roman" w:hAnsi="Times New Roman" w:cs="Times New Roman"/>
                <w:sz w:val="22"/>
                <w:szCs w:val="22"/>
              </w:rPr>
              <w:t>Policy 2</w:t>
            </w:r>
          </w:p>
        </w:tc>
        <w:tc>
          <w:tcPr>
            <w:tcW w:w="4508" w:type="dxa"/>
            <w:tcBorders>
              <w:bottom w:val="single" w:sz="4" w:space="0" w:color="auto"/>
            </w:tcBorders>
            <w:vAlign w:val="center"/>
          </w:tcPr>
          <w:p w14:paraId="1417D793" w14:textId="77777777" w:rsidR="007157DE" w:rsidRPr="00FC1FDA" w:rsidRDefault="007157DE" w:rsidP="00C11658">
            <w:pPr>
              <w:spacing w:line="276" w:lineRule="auto"/>
              <w:rPr>
                <w:rFonts w:ascii="Times New Roman" w:hAnsi="Times New Roman" w:cs="Times New Roman"/>
                <w:sz w:val="22"/>
                <w:szCs w:val="22"/>
              </w:rPr>
            </w:pPr>
            <w:r w:rsidRPr="00FC1FDA">
              <w:rPr>
                <w:rFonts w:ascii="Times New Roman" w:hAnsi="Times New Roman" w:cs="Times New Roman"/>
                <w:sz w:val="22"/>
                <w:szCs w:val="22"/>
              </w:rPr>
              <w:t xml:space="preserve">Has supported extending the right to buy council houses, </w:t>
            </w:r>
            <w:proofErr w:type="gramStart"/>
            <w:r w:rsidRPr="00FC1FDA">
              <w:rPr>
                <w:rFonts w:ascii="Times New Roman" w:hAnsi="Times New Roman" w:cs="Times New Roman"/>
                <w:sz w:val="22"/>
                <w:szCs w:val="22"/>
              </w:rPr>
              <w:t>Is</w:t>
            </w:r>
            <w:proofErr w:type="gramEnd"/>
            <w:r w:rsidRPr="00FC1FDA">
              <w:rPr>
                <w:rFonts w:ascii="Times New Roman" w:hAnsi="Times New Roman" w:cs="Times New Roman"/>
                <w:sz w:val="22"/>
                <w:szCs w:val="22"/>
              </w:rPr>
              <w:t xml:space="preserve"> against extending the right to buy council houses</w:t>
            </w:r>
          </w:p>
        </w:tc>
      </w:tr>
    </w:tbl>
    <w:p w14:paraId="53F7A329" w14:textId="3E590719" w:rsidR="00030AEB" w:rsidRPr="00FC1FDA" w:rsidRDefault="00030AEB" w:rsidP="00841AA6">
      <w:pPr>
        <w:spacing w:line="276" w:lineRule="auto"/>
        <w:jc w:val="both"/>
        <w:rPr>
          <w:rFonts w:ascii="Garamond" w:hAnsi="Garamond"/>
        </w:rPr>
      </w:pPr>
    </w:p>
    <w:p w14:paraId="4464F633" w14:textId="3CC9BDCD" w:rsidR="00775F4C" w:rsidRPr="00FC1FDA" w:rsidRDefault="005B0A58" w:rsidP="00841AA6">
      <w:pPr>
        <w:pStyle w:val="ListParagraph"/>
        <w:numPr>
          <w:ilvl w:val="0"/>
          <w:numId w:val="1"/>
        </w:numPr>
        <w:spacing w:line="276" w:lineRule="auto"/>
        <w:jc w:val="both"/>
        <w:rPr>
          <w:rFonts w:ascii="Garamond" w:hAnsi="Garamond"/>
          <w:b/>
          <w:bCs/>
        </w:rPr>
      </w:pPr>
      <w:r w:rsidRPr="00FC1FDA">
        <w:rPr>
          <w:rFonts w:ascii="Garamond" w:hAnsi="Garamond"/>
          <w:b/>
          <w:bCs/>
        </w:rPr>
        <w:t xml:space="preserve">Analysis </w:t>
      </w:r>
    </w:p>
    <w:p w14:paraId="428B52DB" w14:textId="75F67B9E" w:rsidR="00A732F4" w:rsidRPr="00FC1FDA" w:rsidRDefault="00A732F4" w:rsidP="00841AA6">
      <w:pPr>
        <w:spacing w:line="276" w:lineRule="auto"/>
        <w:jc w:val="both"/>
        <w:rPr>
          <w:rFonts w:ascii="Garamond" w:hAnsi="Garamond"/>
        </w:rPr>
      </w:pPr>
    </w:p>
    <w:p w14:paraId="24CCB55A" w14:textId="77777777" w:rsidR="00A25F10" w:rsidRPr="00FC1FDA" w:rsidRDefault="00A25F10" w:rsidP="00A25F10">
      <w:pPr>
        <w:spacing w:line="276" w:lineRule="auto"/>
        <w:jc w:val="both"/>
        <w:rPr>
          <w:rFonts w:ascii="Garamond" w:hAnsi="Garamond"/>
          <w:i/>
          <w:iCs/>
        </w:rPr>
      </w:pPr>
      <w:r w:rsidRPr="00FC1FDA">
        <w:rPr>
          <w:rFonts w:ascii="Garamond" w:hAnsi="Garamond"/>
          <w:i/>
          <w:iCs/>
        </w:rPr>
        <w:t>Unconditional Effects</w:t>
      </w:r>
    </w:p>
    <w:p w14:paraId="346EBFC2" w14:textId="77777777" w:rsidR="0019024F" w:rsidRPr="00FC1FDA" w:rsidRDefault="0019024F" w:rsidP="00841AA6">
      <w:pPr>
        <w:spacing w:line="276" w:lineRule="auto"/>
        <w:jc w:val="both"/>
        <w:rPr>
          <w:rFonts w:ascii="Garamond" w:hAnsi="Garamond"/>
        </w:rPr>
      </w:pPr>
    </w:p>
    <w:p w14:paraId="54E23F90" w14:textId="44A95B09" w:rsidR="00FF0A2A" w:rsidRPr="00FC1FDA" w:rsidRDefault="006539D5" w:rsidP="00841AA6">
      <w:pPr>
        <w:spacing w:line="276" w:lineRule="auto"/>
        <w:jc w:val="both"/>
        <w:rPr>
          <w:rFonts w:ascii="Garamond" w:hAnsi="Garamond"/>
        </w:rPr>
      </w:pPr>
      <w:r w:rsidRPr="00FC1FDA">
        <w:rPr>
          <w:rFonts w:ascii="Garamond" w:hAnsi="Garamond"/>
        </w:rPr>
        <w:t xml:space="preserve">Parenthood and leave </w:t>
      </w:r>
      <w:r w:rsidR="001872FA" w:rsidRPr="00FC1FDA">
        <w:rPr>
          <w:rFonts w:ascii="Garamond" w:hAnsi="Garamond"/>
        </w:rPr>
        <w:t>length</w:t>
      </w:r>
      <w:r w:rsidRPr="00FC1FDA">
        <w:rPr>
          <w:rFonts w:ascii="Garamond" w:hAnsi="Garamond"/>
        </w:rPr>
        <w:t xml:space="preserve"> are combined into one attribute in </w:t>
      </w:r>
      <w:r w:rsidR="0063462E">
        <w:rPr>
          <w:rFonts w:ascii="Garamond" w:hAnsi="Garamond"/>
        </w:rPr>
        <w:t xml:space="preserve">the </w:t>
      </w:r>
      <w:r w:rsidRPr="00FC1FDA">
        <w:rPr>
          <w:rFonts w:ascii="Garamond" w:hAnsi="Garamond"/>
        </w:rPr>
        <w:t>analysis</w:t>
      </w:r>
      <w:r w:rsidR="001A738E" w:rsidRPr="00FC1FDA">
        <w:rPr>
          <w:rFonts w:ascii="Garamond" w:hAnsi="Garamond"/>
        </w:rPr>
        <w:t xml:space="preserve">. </w:t>
      </w:r>
      <w:r w:rsidR="0099046E" w:rsidRPr="00FC1FDA">
        <w:rPr>
          <w:rFonts w:ascii="Garamond" w:hAnsi="Garamond"/>
        </w:rPr>
        <w:t xml:space="preserve">Previous findings show the public prefer MPs with children </w:t>
      </w:r>
      <w:r w:rsidR="0099046E" w:rsidRPr="00FC1FDA">
        <w:rPr>
          <w:rFonts w:ascii="Garamond" w:hAnsi="Garamond"/>
        </w:rPr>
        <w:fldChar w:fldCharType="begin"/>
      </w:r>
      <w:r w:rsidR="00910D9C">
        <w:rPr>
          <w:rFonts w:ascii="Garamond" w:hAnsi="Garamond"/>
        </w:rPr>
        <w:instrText xml:space="preserve"> ADDIN ZOTERO_ITEM CSL_CITATION {"citationID":"lq1DAKS1","properties":{"formattedCitation":"(Campbell and Cowley, 2018)","plainCitation":"(Campbell and Cowley, 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schema":"https://github.com/citation-style-language/schema/raw/master/csl-citation.json"} </w:instrText>
      </w:r>
      <w:r w:rsidR="0099046E" w:rsidRPr="00FC1FDA">
        <w:rPr>
          <w:rFonts w:ascii="Garamond" w:hAnsi="Garamond"/>
        </w:rPr>
        <w:fldChar w:fldCharType="separate"/>
      </w:r>
      <w:r w:rsidR="00F9704B" w:rsidRPr="00FC1FDA">
        <w:rPr>
          <w:rFonts w:ascii="Garamond" w:hAnsi="Garamond"/>
          <w:noProof/>
        </w:rPr>
        <w:t>(Campbell and Cowley, 2018)</w:t>
      </w:r>
      <w:r w:rsidR="0099046E" w:rsidRPr="00FC1FDA">
        <w:rPr>
          <w:rFonts w:ascii="Garamond" w:hAnsi="Garamond"/>
        </w:rPr>
        <w:fldChar w:fldCharType="end"/>
      </w:r>
      <w:r w:rsidR="0099046E" w:rsidRPr="00FC1FDA">
        <w:rPr>
          <w:rFonts w:ascii="Garamond" w:hAnsi="Garamond"/>
        </w:rPr>
        <w:t xml:space="preserve"> therefore, the effect of</w:t>
      </w:r>
      <w:r w:rsidR="001872FA" w:rsidRPr="00FC1FDA">
        <w:rPr>
          <w:rFonts w:ascii="Garamond" w:hAnsi="Garamond"/>
        </w:rPr>
        <w:t xml:space="preserve"> parental leave could be driven by an MP </w:t>
      </w:r>
      <w:r w:rsidR="001A738E" w:rsidRPr="00FC1FDA">
        <w:rPr>
          <w:rFonts w:ascii="Garamond" w:hAnsi="Garamond"/>
          <w:i/>
          <w:iCs/>
        </w:rPr>
        <w:t>having children</w:t>
      </w:r>
      <w:r w:rsidR="001A738E" w:rsidRPr="00FC1FDA">
        <w:rPr>
          <w:rFonts w:ascii="Garamond" w:hAnsi="Garamond"/>
        </w:rPr>
        <w:t xml:space="preserve"> </w:t>
      </w:r>
      <w:r w:rsidR="001872FA" w:rsidRPr="00FC1FDA">
        <w:rPr>
          <w:rFonts w:ascii="Garamond" w:hAnsi="Garamond"/>
        </w:rPr>
        <w:t xml:space="preserve">compared to </w:t>
      </w:r>
      <w:r w:rsidR="0099046E" w:rsidRPr="00FC1FDA">
        <w:rPr>
          <w:rFonts w:ascii="Garamond" w:hAnsi="Garamond"/>
        </w:rPr>
        <w:t>not</w:t>
      </w:r>
      <w:r w:rsidR="001872FA" w:rsidRPr="00FC1FDA">
        <w:rPr>
          <w:rFonts w:ascii="Garamond" w:hAnsi="Garamond"/>
        </w:rPr>
        <w:t xml:space="preserve"> or by the act of them </w:t>
      </w:r>
      <w:r w:rsidR="0019024F" w:rsidRPr="00FC1FDA">
        <w:rPr>
          <w:rFonts w:ascii="Garamond" w:hAnsi="Garamond"/>
          <w:i/>
          <w:iCs/>
        </w:rPr>
        <w:t>taking leave</w:t>
      </w:r>
      <w:r w:rsidR="0099046E" w:rsidRPr="00FC1FDA">
        <w:rPr>
          <w:rFonts w:ascii="Garamond" w:hAnsi="Garamond"/>
        </w:rPr>
        <w:t xml:space="preserve">. </w:t>
      </w:r>
      <w:r w:rsidR="00AF0D9D" w:rsidRPr="00FC1FDA">
        <w:rPr>
          <w:rFonts w:ascii="Garamond" w:hAnsi="Garamond"/>
        </w:rPr>
        <w:t>Therefore,</w:t>
      </w:r>
      <w:r w:rsidR="001A738E" w:rsidRPr="00FC1FDA">
        <w:rPr>
          <w:rFonts w:ascii="Garamond" w:hAnsi="Garamond"/>
        </w:rPr>
        <w:t xml:space="preserve"> </w:t>
      </w:r>
      <w:r w:rsidR="001872FA" w:rsidRPr="00FC1FDA">
        <w:rPr>
          <w:rFonts w:ascii="Garamond" w:hAnsi="Garamond"/>
        </w:rPr>
        <w:t>t</w:t>
      </w:r>
      <w:r w:rsidR="00A25F10" w:rsidRPr="00FC1FDA">
        <w:rPr>
          <w:rFonts w:ascii="Garamond" w:hAnsi="Garamond"/>
        </w:rPr>
        <w:t>wo possible baseline categories</w:t>
      </w:r>
      <w:r w:rsidRPr="00FC1FDA">
        <w:rPr>
          <w:rFonts w:ascii="Garamond" w:hAnsi="Garamond"/>
        </w:rPr>
        <w:t xml:space="preserve"> </w:t>
      </w:r>
      <w:r w:rsidR="0019024F" w:rsidRPr="00FC1FDA">
        <w:rPr>
          <w:rFonts w:ascii="Garamond" w:hAnsi="Garamond"/>
        </w:rPr>
        <w:t>are used</w:t>
      </w:r>
      <w:r w:rsidR="001872FA" w:rsidRPr="00FC1FDA">
        <w:rPr>
          <w:rFonts w:ascii="Garamond" w:hAnsi="Garamond"/>
        </w:rPr>
        <w:t>:</w:t>
      </w:r>
      <w:r w:rsidR="0099046E" w:rsidRPr="00FC1FDA">
        <w:rPr>
          <w:rFonts w:ascii="Garamond" w:hAnsi="Garamond"/>
        </w:rPr>
        <w:t xml:space="preserve"> </w:t>
      </w:r>
      <w:r w:rsidR="0019024F" w:rsidRPr="00FC1FDA">
        <w:rPr>
          <w:rFonts w:ascii="Garamond" w:hAnsi="Garamond"/>
        </w:rPr>
        <w:t>(</w:t>
      </w:r>
      <w:proofErr w:type="spellStart"/>
      <w:r w:rsidR="0019024F" w:rsidRPr="00FC1FDA">
        <w:rPr>
          <w:rFonts w:ascii="Garamond" w:hAnsi="Garamond"/>
        </w:rPr>
        <w:t>i</w:t>
      </w:r>
      <w:proofErr w:type="spellEnd"/>
      <w:r w:rsidR="0019024F" w:rsidRPr="00FC1FDA">
        <w:rPr>
          <w:rFonts w:ascii="Garamond" w:hAnsi="Garamond"/>
        </w:rPr>
        <w:t xml:space="preserve">) an MP does not have children </w:t>
      </w:r>
      <w:r w:rsidR="00D01EE0" w:rsidRPr="00FC1FDA">
        <w:rPr>
          <w:rFonts w:ascii="Garamond" w:hAnsi="Garamond"/>
        </w:rPr>
        <w:t>(left</w:t>
      </w:r>
      <w:r w:rsidR="001A738E" w:rsidRPr="00FC1FDA">
        <w:rPr>
          <w:rFonts w:ascii="Garamond" w:hAnsi="Garamond"/>
        </w:rPr>
        <w:t>-</w:t>
      </w:r>
      <w:r w:rsidR="00D01EE0" w:rsidRPr="00FC1FDA">
        <w:rPr>
          <w:rFonts w:ascii="Garamond" w:hAnsi="Garamond"/>
        </w:rPr>
        <w:t>hand panel Figure 1)</w:t>
      </w:r>
      <w:r w:rsidR="0019024F" w:rsidRPr="00FC1FDA">
        <w:rPr>
          <w:rFonts w:ascii="Garamond" w:hAnsi="Garamond"/>
        </w:rPr>
        <w:t>; (ii) an MP has children and takes no parental leave</w:t>
      </w:r>
      <w:r w:rsidR="00D01EE0" w:rsidRPr="00FC1FDA">
        <w:rPr>
          <w:rFonts w:ascii="Garamond" w:hAnsi="Garamond"/>
        </w:rPr>
        <w:t xml:space="preserve"> (right</w:t>
      </w:r>
      <w:r w:rsidR="001A738E" w:rsidRPr="00FC1FDA">
        <w:rPr>
          <w:rFonts w:ascii="Garamond" w:hAnsi="Garamond"/>
        </w:rPr>
        <w:t>-</w:t>
      </w:r>
      <w:r w:rsidR="00D01EE0" w:rsidRPr="00FC1FDA">
        <w:rPr>
          <w:rFonts w:ascii="Garamond" w:hAnsi="Garamond"/>
        </w:rPr>
        <w:t>hand panel Figure 1)</w:t>
      </w:r>
      <w:r w:rsidR="0019024F" w:rsidRPr="00FC1FDA">
        <w:rPr>
          <w:rFonts w:ascii="Garamond" w:hAnsi="Garamond"/>
        </w:rPr>
        <w:t xml:space="preserve">. </w:t>
      </w:r>
      <w:r w:rsidR="00D46DDA" w:rsidRPr="00FC1FDA">
        <w:rPr>
          <w:rFonts w:ascii="Garamond" w:hAnsi="Garamond"/>
        </w:rPr>
        <w:t xml:space="preserve">Average marginal component effects (AMCEs) for each attribute compared to the baseline of that attribute </w:t>
      </w:r>
      <w:r w:rsidR="00A25F10" w:rsidRPr="00FC1FDA">
        <w:rPr>
          <w:rFonts w:ascii="Garamond" w:hAnsi="Garamond"/>
        </w:rPr>
        <w:t xml:space="preserve">are presented for the forced choice and </w:t>
      </w:r>
      <w:r w:rsidR="00D46DDA" w:rsidRPr="00FC1FDA">
        <w:rPr>
          <w:rFonts w:ascii="Garamond" w:hAnsi="Garamond"/>
        </w:rPr>
        <w:t>j</w:t>
      </w:r>
      <w:r w:rsidR="00A25F10" w:rsidRPr="00FC1FDA">
        <w:rPr>
          <w:rFonts w:ascii="Garamond" w:hAnsi="Garamond"/>
        </w:rPr>
        <w:t xml:space="preserve">ob approval (Figure </w:t>
      </w:r>
      <w:r w:rsidR="00D647DA" w:rsidRPr="00FC1FDA">
        <w:rPr>
          <w:rFonts w:ascii="Garamond" w:hAnsi="Garamond"/>
        </w:rPr>
        <w:t>1</w:t>
      </w:r>
      <w:r w:rsidR="00A25F10" w:rsidRPr="00FC1FDA">
        <w:rPr>
          <w:rFonts w:ascii="Garamond" w:hAnsi="Garamond"/>
        </w:rPr>
        <w:t>)</w:t>
      </w:r>
      <w:r w:rsidR="0045429F" w:rsidRPr="00FC1FDA">
        <w:rPr>
          <w:rFonts w:ascii="Garamond" w:hAnsi="Garamond"/>
        </w:rPr>
        <w:t xml:space="preserve"> with the two baseline categories</w:t>
      </w:r>
      <w:r w:rsidRPr="00FC1FDA">
        <w:rPr>
          <w:rStyle w:val="FootnoteReference"/>
          <w:rFonts w:ascii="Garamond" w:hAnsi="Garamond"/>
        </w:rPr>
        <w:footnoteReference w:id="2"/>
      </w:r>
      <w:r w:rsidR="00A25F10" w:rsidRPr="00FC1FDA">
        <w:rPr>
          <w:rFonts w:ascii="Garamond" w:hAnsi="Garamond"/>
        </w:rPr>
        <w:t>.</w:t>
      </w:r>
      <w:r w:rsidR="0045429F" w:rsidRPr="00FC1FDA">
        <w:rPr>
          <w:rFonts w:ascii="Garamond" w:hAnsi="Garamond"/>
        </w:rPr>
        <w:t xml:space="preserve"> Marginal mean plots </w:t>
      </w:r>
      <w:r w:rsidR="00A907CE" w:rsidRPr="00FC1FDA">
        <w:rPr>
          <w:rFonts w:ascii="Garamond" w:hAnsi="Garamond"/>
        </w:rPr>
        <w:t>and full AMCE models</w:t>
      </w:r>
      <w:r w:rsidR="0045429F" w:rsidRPr="00FC1FDA">
        <w:rPr>
          <w:rFonts w:ascii="Garamond" w:hAnsi="Garamond"/>
        </w:rPr>
        <w:t xml:space="preserve"> are in </w:t>
      </w:r>
      <w:r w:rsidR="00017CAC" w:rsidRPr="00FC1FDA">
        <w:rPr>
          <w:rFonts w:ascii="Garamond" w:hAnsi="Garamond"/>
        </w:rPr>
        <w:t xml:space="preserve">the </w:t>
      </w:r>
      <w:r w:rsidR="009646C9">
        <w:rPr>
          <w:rFonts w:ascii="Garamond" w:hAnsi="Garamond"/>
        </w:rPr>
        <w:t xml:space="preserve">online </w:t>
      </w:r>
      <w:r w:rsidR="0063462E">
        <w:rPr>
          <w:rFonts w:ascii="Garamond" w:hAnsi="Garamond"/>
        </w:rPr>
        <w:t>A</w:t>
      </w:r>
      <w:r w:rsidR="0045429F" w:rsidRPr="00FC1FDA">
        <w:rPr>
          <w:rFonts w:ascii="Garamond" w:hAnsi="Garamond"/>
        </w:rPr>
        <w:t>ppendix.</w:t>
      </w:r>
    </w:p>
    <w:p w14:paraId="79742A8A" w14:textId="7890F2BB" w:rsidR="00933CE1" w:rsidRPr="00FC1FDA" w:rsidRDefault="00933CE1" w:rsidP="00841AA6">
      <w:pPr>
        <w:spacing w:line="276" w:lineRule="auto"/>
        <w:jc w:val="both"/>
        <w:rPr>
          <w:rFonts w:ascii="Garamond" w:hAnsi="Garamond"/>
        </w:rPr>
      </w:pPr>
    </w:p>
    <w:p w14:paraId="4D0673B7" w14:textId="77777777" w:rsidR="000531D3" w:rsidRPr="00FC1FDA" w:rsidRDefault="000531D3" w:rsidP="00841AA6">
      <w:pPr>
        <w:spacing w:line="276" w:lineRule="auto"/>
        <w:jc w:val="both"/>
        <w:rPr>
          <w:rFonts w:ascii="Garamond" w:hAnsi="Garamond"/>
          <w:b/>
          <w:bCs/>
        </w:rPr>
        <w:sectPr w:rsidR="000531D3" w:rsidRPr="00FC1FDA" w:rsidSect="00AE6B07">
          <w:footerReference w:type="even" r:id="rId8"/>
          <w:footerReference w:type="default" r:id="rId9"/>
          <w:pgSz w:w="11906" w:h="16838"/>
          <w:pgMar w:top="1440" w:right="1440" w:bottom="1440" w:left="1440" w:header="708" w:footer="708" w:gutter="0"/>
          <w:cols w:space="708"/>
          <w:docGrid w:linePitch="360"/>
        </w:sectPr>
      </w:pPr>
    </w:p>
    <w:p w14:paraId="534B4DD0" w14:textId="17D1A277" w:rsidR="009975E6" w:rsidRPr="00FC1FDA" w:rsidRDefault="000531D3" w:rsidP="000531D3">
      <w:pPr>
        <w:spacing w:line="276" w:lineRule="auto"/>
        <w:jc w:val="both"/>
        <w:rPr>
          <w:rFonts w:ascii="Garamond" w:hAnsi="Garamond"/>
          <w:b/>
          <w:bCs/>
        </w:rPr>
      </w:pPr>
      <w:r w:rsidRPr="00FC1FDA">
        <w:rPr>
          <w:rFonts w:ascii="Garamond" w:hAnsi="Garamond"/>
          <w:b/>
          <w:bCs/>
        </w:rPr>
        <w:lastRenderedPageBreak/>
        <w:t xml:space="preserve">Figure 1. AMCE </w:t>
      </w:r>
      <w:r w:rsidR="009975E6" w:rsidRPr="00FC1FDA">
        <w:rPr>
          <w:rFonts w:ascii="Garamond" w:hAnsi="Garamond"/>
          <w:b/>
          <w:bCs/>
        </w:rPr>
        <w:t>for forced choice and job approval</w:t>
      </w:r>
    </w:p>
    <w:p w14:paraId="1829544F" w14:textId="75153573" w:rsidR="000531D3" w:rsidRPr="00FC1FDA" w:rsidRDefault="00451F4A" w:rsidP="000531D3">
      <w:pPr>
        <w:spacing w:line="276" w:lineRule="auto"/>
        <w:jc w:val="both"/>
        <w:rPr>
          <w:rFonts w:ascii="Garamond" w:hAnsi="Garamond"/>
          <w:b/>
          <w:bCs/>
        </w:rPr>
      </w:pPr>
      <w:r w:rsidRPr="00FC1FDA">
        <w:rPr>
          <w:rFonts w:ascii="Garamond" w:hAnsi="Garamond"/>
          <w:b/>
          <w:bCs/>
          <w:noProof/>
        </w:rPr>
        <w:drawing>
          <wp:inline distT="0" distB="0" distL="0" distR="0" wp14:anchorId="7EE4045F" wp14:editId="61CE2306">
            <wp:extent cx="8863330" cy="2363470"/>
            <wp:effectExtent l="0" t="0" r="1270" b="0"/>
            <wp:docPr id="907305535" name="Picture 5" descr="A graph with red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05535" name="Picture 5" descr="A graph with red lines and black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63330" cy="2363470"/>
                    </a:xfrm>
                    <a:prstGeom prst="rect">
                      <a:avLst/>
                    </a:prstGeom>
                  </pic:spPr>
                </pic:pic>
              </a:graphicData>
            </a:graphic>
          </wp:inline>
        </w:drawing>
      </w:r>
      <w:r w:rsidRPr="00FC1FDA">
        <w:rPr>
          <w:rFonts w:ascii="Garamond" w:hAnsi="Garamond"/>
          <w:b/>
          <w:bCs/>
          <w:noProof/>
        </w:rPr>
        <w:drawing>
          <wp:inline distT="0" distB="0" distL="0" distR="0" wp14:anchorId="49B068AC" wp14:editId="4F35E63A">
            <wp:extent cx="8863330" cy="2363470"/>
            <wp:effectExtent l="0" t="0" r="1270" b="0"/>
            <wp:docPr id="846923971" name="Picture 6" descr="A graph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923971" name="Picture 6" descr="A graph with 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2363470"/>
                    </a:xfrm>
                    <a:prstGeom prst="rect">
                      <a:avLst/>
                    </a:prstGeom>
                  </pic:spPr>
                </pic:pic>
              </a:graphicData>
            </a:graphic>
          </wp:inline>
        </w:drawing>
      </w:r>
    </w:p>
    <w:p w14:paraId="22623105" w14:textId="77777777" w:rsidR="007E19C5" w:rsidRPr="00FC1FDA" w:rsidRDefault="007E19C5" w:rsidP="00C07DD8">
      <w:pPr>
        <w:spacing w:line="276" w:lineRule="auto"/>
        <w:jc w:val="both"/>
        <w:rPr>
          <w:rFonts w:ascii="Garamond" w:hAnsi="Garamond"/>
          <w:b/>
          <w:bCs/>
        </w:rPr>
      </w:pPr>
    </w:p>
    <w:p w14:paraId="7E1B0355" w14:textId="620A1007" w:rsidR="007E19C5" w:rsidRPr="00FC1FDA" w:rsidRDefault="007E19C5" w:rsidP="00841AA6">
      <w:pPr>
        <w:spacing w:line="276" w:lineRule="auto"/>
        <w:jc w:val="both"/>
        <w:rPr>
          <w:rFonts w:ascii="Garamond" w:hAnsi="Garamond"/>
        </w:rPr>
      </w:pPr>
    </w:p>
    <w:p w14:paraId="7E108762" w14:textId="77777777" w:rsidR="00096F16" w:rsidRPr="00FC1FDA" w:rsidRDefault="00096F16" w:rsidP="00841AA6">
      <w:pPr>
        <w:spacing w:line="276" w:lineRule="auto"/>
        <w:jc w:val="both"/>
        <w:rPr>
          <w:rFonts w:ascii="Garamond" w:hAnsi="Garamond"/>
        </w:rPr>
        <w:sectPr w:rsidR="00096F16" w:rsidRPr="00FC1FDA" w:rsidSect="00AE6B07">
          <w:pgSz w:w="16838" w:h="11906" w:orient="landscape"/>
          <w:pgMar w:top="1440" w:right="1440" w:bottom="1440" w:left="1440" w:header="708" w:footer="708" w:gutter="0"/>
          <w:cols w:space="708"/>
          <w:docGrid w:linePitch="360"/>
        </w:sectPr>
      </w:pPr>
    </w:p>
    <w:p w14:paraId="09C26CB6" w14:textId="0CC77B9E" w:rsidR="00F842F0" w:rsidRPr="00FC1FDA" w:rsidRDefault="002B6C12" w:rsidP="00841AA6">
      <w:pPr>
        <w:spacing w:line="276" w:lineRule="auto"/>
        <w:jc w:val="both"/>
        <w:rPr>
          <w:rFonts w:ascii="Garamond" w:hAnsi="Garamond"/>
        </w:rPr>
      </w:pPr>
      <w:r w:rsidRPr="00FC1FDA">
        <w:rPr>
          <w:rFonts w:ascii="Garamond" w:hAnsi="Garamond"/>
        </w:rPr>
        <w:lastRenderedPageBreak/>
        <w:t xml:space="preserve">Against expectations, </w:t>
      </w:r>
      <w:r w:rsidR="001F0357" w:rsidRPr="00FC1FDA">
        <w:rPr>
          <w:rFonts w:ascii="Garamond" w:hAnsi="Garamond"/>
        </w:rPr>
        <w:t xml:space="preserve">Figure 1 shows that, compared to not having children, having children has a significant and positive effect on the likelihood respondents choose the MP as their preferred MP, </w:t>
      </w:r>
      <w:r w:rsidR="001F0357" w:rsidRPr="00FC1FDA">
        <w:rPr>
          <w:rFonts w:ascii="Garamond" w:hAnsi="Garamond"/>
          <w:i/>
          <w:iCs/>
        </w:rPr>
        <w:t>even if the MP took parental leave</w:t>
      </w:r>
      <w:r w:rsidR="001F0357" w:rsidRPr="00FC1FDA">
        <w:rPr>
          <w:rFonts w:ascii="Garamond" w:hAnsi="Garamond"/>
        </w:rPr>
        <w:t>. Once length of leave reaches on</w:t>
      </w:r>
      <w:r w:rsidR="00D46DDA" w:rsidRPr="00FC1FDA">
        <w:rPr>
          <w:rFonts w:ascii="Garamond" w:hAnsi="Garamond"/>
        </w:rPr>
        <w:t>e</w:t>
      </w:r>
      <w:r w:rsidR="001F0357" w:rsidRPr="00FC1FDA">
        <w:rPr>
          <w:rFonts w:ascii="Garamond" w:hAnsi="Garamond"/>
        </w:rPr>
        <w:t xml:space="preserve"> year the positive effect is smaller and non-significant</w:t>
      </w:r>
      <w:r w:rsidR="00BA50FF" w:rsidRPr="00FC1FDA">
        <w:rPr>
          <w:rFonts w:ascii="Garamond" w:hAnsi="Garamond"/>
        </w:rPr>
        <w:t>, although notably</w:t>
      </w:r>
      <w:r w:rsidR="00D46DDA" w:rsidRPr="00FC1FDA">
        <w:rPr>
          <w:rFonts w:ascii="Garamond" w:hAnsi="Garamond"/>
        </w:rPr>
        <w:t xml:space="preserve"> </w:t>
      </w:r>
      <w:r w:rsidR="00470E5B" w:rsidRPr="00FC1FDA">
        <w:rPr>
          <w:rFonts w:ascii="Garamond" w:hAnsi="Garamond"/>
        </w:rPr>
        <w:t>remains positive</w:t>
      </w:r>
      <w:r w:rsidR="001F0357" w:rsidRPr="00FC1FDA">
        <w:rPr>
          <w:rFonts w:ascii="Garamond" w:hAnsi="Garamond"/>
        </w:rPr>
        <w:t>. But, having children and taking up to 6</w:t>
      </w:r>
      <w:r w:rsidR="00530881" w:rsidRPr="00FC1FDA">
        <w:rPr>
          <w:rFonts w:ascii="Garamond" w:hAnsi="Garamond"/>
        </w:rPr>
        <w:t>-</w:t>
      </w:r>
      <w:r w:rsidR="001F0357" w:rsidRPr="00FC1FDA">
        <w:rPr>
          <w:rFonts w:ascii="Garamond" w:hAnsi="Garamond"/>
        </w:rPr>
        <w:t xml:space="preserve">months parental leave increases the preferability of an MP by around </w:t>
      </w:r>
      <w:r w:rsidR="00D01EE0" w:rsidRPr="00FC1FDA">
        <w:rPr>
          <w:rFonts w:ascii="Garamond" w:hAnsi="Garamond"/>
        </w:rPr>
        <w:t>5</w:t>
      </w:r>
      <w:r w:rsidR="00813E2D" w:rsidRPr="00FC1FDA">
        <w:rPr>
          <w:rFonts w:ascii="Garamond" w:hAnsi="Garamond"/>
        </w:rPr>
        <w:t>-</w:t>
      </w:r>
      <w:r w:rsidR="00D01EE0" w:rsidRPr="00FC1FDA">
        <w:rPr>
          <w:rFonts w:ascii="Garamond" w:hAnsi="Garamond"/>
        </w:rPr>
        <w:t>percentage</w:t>
      </w:r>
      <w:r w:rsidR="00813E2D" w:rsidRPr="00FC1FDA">
        <w:rPr>
          <w:rFonts w:ascii="Garamond" w:hAnsi="Garamond"/>
        </w:rPr>
        <w:t>-</w:t>
      </w:r>
      <w:r w:rsidR="00D01EE0" w:rsidRPr="00FC1FDA">
        <w:rPr>
          <w:rFonts w:ascii="Garamond" w:hAnsi="Garamond"/>
        </w:rPr>
        <w:t>points</w:t>
      </w:r>
      <w:r w:rsidR="001F0357" w:rsidRPr="00FC1FDA">
        <w:rPr>
          <w:rFonts w:ascii="Garamond" w:hAnsi="Garamond"/>
        </w:rPr>
        <w:t xml:space="preserve"> compared to not having children.</w:t>
      </w:r>
      <w:r w:rsidR="00BA50FF" w:rsidRPr="00FC1FDA">
        <w:rPr>
          <w:rFonts w:ascii="Garamond" w:hAnsi="Garamond"/>
        </w:rPr>
        <w:t xml:space="preserve"> </w:t>
      </w:r>
      <w:r w:rsidR="00096F16" w:rsidRPr="00FC1FDA">
        <w:rPr>
          <w:rFonts w:ascii="Garamond" w:hAnsi="Garamond"/>
        </w:rPr>
        <w:t>W</w:t>
      </w:r>
      <w:r w:rsidR="00BA50FF" w:rsidRPr="00FC1FDA">
        <w:rPr>
          <w:rFonts w:ascii="Garamond" w:hAnsi="Garamond"/>
        </w:rPr>
        <w:t xml:space="preserve">hen compared to an MP who has children and does not take leave there is no </w:t>
      </w:r>
      <w:r w:rsidR="003A498F" w:rsidRPr="00FC1FDA">
        <w:rPr>
          <w:rFonts w:ascii="Garamond" w:hAnsi="Garamond"/>
        </w:rPr>
        <w:t>significant</w:t>
      </w:r>
      <w:r w:rsidR="00993FA0" w:rsidRPr="00FC1FDA">
        <w:rPr>
          <w:rFonts w:ascii="Garamond" w:hAnsi="Garamond"/>
        </w:rPr>
        <w:t xml:space="preserve"> difference in preferability </w:t>
      </w:r>
      <w:r w:rsidR="003A498F" w:rsidRPr="00FC1FDA">
        <w:rPr>
          <w:rFonts w:ascii="Garamond" w:hAnsi="Garamond"/>
        </w:rPr>
        <w:t xml:space="preserve">of MPs who take </w:t>
      </w:r>
      <w:r w:rsidR="0015409B" w:rsidRPr="00FC1FDA">
        <w:rPr>
          <w:rFonts w:ascii="Garamond" w:hAnsi="Garamond"/>
        </w:rPr>
        <w:t>parental leave</w:t>
      </w:r>
      <w:r w:rsidR="004F6942" w:rsidRPr="00FC1FDA">
        <w:rPr>
          <w:rFonts w:ascii="Garamond" w:hAnsi="Garamond"/>
        </w:rPr>
        <w:t>. Again</w:t>
      </w:r>
      <w:r w:rsidR="00AC38B8" w:rsidRPr="00FC1FDA">
        <w:rPr>
          <w:rFonts w:ascii="Garamond" w:hAnsi="Garamond"/>
        </w:rPr>
        <w:t>,</w:t>
      </w:r>
      <w:r w:rsidR="004F6942" w:rsidRPr="00FC1FDA">
        <w:rPr>
          <w:rFonts w:ascii="Garamond" w:hAnsi="Garamond"/>
        </w:rPr>
        <w:t xml:space="preserve"> there is a</w:t>
      </w:r>
      <w:r w:rsidR="0015409B" w:rsidRPr="00FC1FDA">
        <w:rPr>
          <w:rFonts w:ascii="Garamond" w:hAnsi="Garamond"/>
        </w:rPr>
        <w:t xml:space="preserve"> parenthood benefit here – there is a significant and negative effect of not having children compared to having children and not taking parental leave. </w:t>
      </w:r>
      <w:r w:rsidR="004F6942" w:rsidRPr="00FC1FDA">
        <w:rPr>
          <w:rFonts w:ascii="Garamond" w:hAnsi="Garamond"/>
        </w:rPr>
        <w:t xml:space="preserve">An MP taking a full year of leave does have some negative effect compared to taking no leave although this is non-significant.  </w:t>
      </w:r>
      <w:r w:rsidRPr="00FC1FDA">
        <w:rPr>
          <w:rFonts w:ascii="Garamond" w:hAnsi="Garamond"/>
        </w:rPr>
        <w:t>Taking periods of parental leave does not impact job approval</w:t>
      </w:r>
      <w:r w:rsidR="00A907CE" w:rsidRPr="00FC1FDA">
        <w:rPr>
          <w:rFonts w:ascii="Garamond" w:hAnsi="Garamond"/>
        </w:rPr>
        <w:t xml:space="preserve"> (Figure </w:t>
      </w:r>
      <w:r w:rsidR="005B3BEB" w:rsidRPr="00FC1FDA">
        <w:rPr>
          <w:rFonts w:ascii="Garamond" w:hAnsi="Garamond"/>
        </w:rPr>
        <w:t>1 bottom panel</w:t>
      </w:r>
      <w:r w:rsidR="00A907CE" w:rsidRPr="00FC1FDA">
        <w:rPr>
          <w:rFonts w:ascii="Garamond" w:hAnsi="Garamond"/>
        </w:rPr>
        <w:t>)</w:t>
      </w:r>
      <w:r w:rsidRPr="00FC1FDA">
        <w:rPr>
          <w:rFonts w:ascii="Garamond" w:hAnsi="Garamond"/>
        </w:rPr>
        <w:t>,</w:t>
      </w:r>
      <w:r w:rsidR="00F07613" w:rsidRPr="00FC1FDA">
        <w:rPr>
          <w:rFonts w:ascii="Garamond" w:hAnsi="Garamond"/>
        </w:rPr>
        <w:t xml:space="preserve"> </w:t>
      </w:r>
      <w:r w:rsidR="00E179CB" w:rsidRPr="00FC1FDA">
        <w:rPr>
          <w:rFonts w:ascii="Garamond" w:hAnsi="Garamond"/>
        </w:rPr>
        <w:t>with non-</w:t>
      </w:r>
      <w:r w:rsidR="00A50714" w:rsidRPr="00FC1FDA">
        <w:rPr>
          <w:rFonts w:ascii="Garamond" w:hAnsi="Garamond"/>
        </w:rPr>
        <w:t>significant</w:t>
      </w:r>
      <w:r w:rsidR="00E179CB" w:rsidRPr="00FC1FDA">
        <w:rPr>
          <w:rFonts w:ascii="Garamond" w:hAnsi="Garamond"/>
        </w:rPr>
        <w:t xml:space="preserve"> and small effects for MPs with children who took leave or not</w:t>
      </w:r>
      <w:r w:rsidR="006436B9" w:rsidRPr="00FC1FDA">
        <w:rPr>
          <w:rFonts w:ascii="Garamond" w:hAnsi="Garamond"/>
        </w:rPr>
        <w:t xml:space="preserve">. </w:t>
      </w:r>
    </w:p>
    <w:p w14:paraId="1C6401F2" w14:textId="77777777" w:rsidR="00F842F0" w:rsidRPr="00FC1FDA" w:rsidRDefault="00F842F0" w:rsidP="00841AA6">
      <w:pPr>
        <w:spacing w:line="276" w:lineRule="auto"/>
        <w:jc w:val="both"/>
        <w:rPr>
          <w:rFonts w:ascii="Garamond" w:hAnsi="Garamond"/>
        </w:rPr>
      </w:pPr>
    </w:p>
    <w:p w14:paraId="1ED711BE" w14:textId="10097155" w:rsidR="00F842F0" w:rsidRPr="00FC1FDA" w:rsidRDefault="004474BF" w:rsidP="00841AA6">
      <w:pPr>
        <w:spacing w:line="276" w:lineRule="auto"/>
        <w:jc w:val="both"/>
        <w:rPr>
          <w:rFonts w:ascii="Garamond" w:hAnsi="Garamond"/>
        </w:rPr>
      </w:pPr>
      <w:r w:rsidRPr="00FC1FDA">
        <w:rPr>
          <w:rFonts w:ascii="Garamond" w:hAnsi="Garamond"/>
        </w:rPr>
        <w:t>Overa</w:t>
      </w:r>
      <w:r w:rsidR="004C1251" w:rsidRPr="00FC1FDA">
        <w:rPr>
          <w:rFonts w:ascii="Garamond" w:hAnsi="Garamond"/>
        </w:rPr>
        <w:t xml:space="preserve">ll </w:t>
      </w:r>
      <w:r w:rsidR="001D6E97" w:rsidRPr="00FC1FDA">
        <w:rPr>
          <w:rFonts w:ascii="Garamond" w:hAnsi="Garamond"/>
        </w:rPr>
        <w:t>voters express a general preference for the</w:t>
      </w:r>
      <w:r w:rsidR="004C1251" w:rsidRPr="00FC1FDA">
        <w:rPr>
          <w:rFonts w:ascii="Garamond" w:hAnsi="Garamond"/>
        </w:rPr>
        <w:t xml:space="preserve"> parent MP, even when they take </w:t>
      </w:r>
      <w:r w:rsidR="001D6E97" w:rsidRPr="00FC1FDA">
        <w:rPr>
          <w:rFonts w:ascii="Garamond" w:hAnsi="Garamond"/>
        </w:rPr>
        <w:t xml:space="preserve">parental </w:t>
      </w:r>
      <w:r w:rsidR="004C1251" w:rsidRPr="00FC1FDA">
        <w:rPr>
          <w:rFonts w:ascii="Garamond" w:hAnsi="Garamond"/>
        </w:rPr>
        <w:t xml:space="preserve">leave. This positive effect does not seem to come from thinking parents are doing a </w:t>
      </w:r>
      <w:r w:rsidR="007D17A5" w:rsidRPr="00FC1FDA">
        <w:rPr>
          <w:rFonts w:ascii="Garamond" w:hAnsi="Garamond"/>
        </w:rPr>
        <w:t xml:space="preserve">better job. </w:t>
      </w:r>
    </w:p>
    <w:p w14:paraId="529447E1" w14:textId="77777777" w:rsidR="00F563E0" w:rsidRPr="00FC1FDA" w:rsidRDefault="00F563E0" w:rsidP="00841AA6">
      <w:pPr>
        <w:spacing w:line="276" w:lineRule="auto"/>
        <w:jc w:val="both"/>
        <w:rPr>
          <w:rFonts w:ascii="Garamond" w:hAnsi="Garamond"/>
        </w:rPr>
      </w:pPr>
    </w:p>
    <w:p w14:paraId="79414C09" w14:textId="72FCF337" w:rsidR="00D61E1E" w:rsidRPr="00FC1FDA" w:rsidRDefault="00CB631B" w:rsidP="00841AA6">
      <w:pPr>
        <w:spacing w:line="276" w:lineRule="auto"/>
        <w:jc w:val="both"/>
        <w:rPr>
          <w:rFonts w:ascii="Garamond" w:hAnsi="Garamond"/>
          <w:i/>
          <w:iCs/>
        </w:rPr>
      </w:pPr>
      <w:r w:rsidRPr="00FC1FDA">
        <w:rPr>
          <w:rFonts w:ascii="Garamond" w:hAnsi="Garamond"/>
          <w:i/>
          <w:iCs/>
        </w:rPr>
        <w:t>Conditional Effects</w:t>
      </w:r>
    </w:p>
    <w:p w14:paraId="127D3E71" w14:textId="5E1CBB16" w:rsidR="00EB066A" w:rsidRPr="00FC1FDA" w:rsidRDefault="00EB066A" w:rsidP="00841AA6">
      <w:pPr>
        <w:spacing w:line="276" w:lineRule="auto"/>
        <w:jc w:val="both"/>
        <w:rPr>
          <w:rFonts w:ascii="Garamond" w:hAnsi="Garamond"/>
        </w:rPr>
      </w:pPr>
    </w:p>
    <w:p w14:paraId="1B0A3ED2" w14:textId="70BFED74" w:rsidR="00232C3B" w:rsidRPr="00FC1FDA" w:rsidRDefault="00EB066A" w:rsidP="00841AA6">
      <w:pPr>
        <w:spacing w:line="276" w:lineRule="auto"/>
        <w:jc w:val="both"/>
        <w:rPr>
          <w:rFonts w:ascii="Garamond" w:hAnsi="Garamond"/>
          <w:b/>
          <w:bCs/>
        </w:rPr>
      </w:pPr>
      <w:r w:rsidRPr="00FC1FDA">
        <w:rPr>
          <w:rFonts w:ascii="Garamond" w:hAnsi="Garamond"/>
          <w:b/>
          <w:bCs/>
        </w:rPr>
        <w:t xml:space="preserve">Figure </w:t>
      </w:r>
      <w:r w:rsidR="0012074A" w:rsidRPr="00FC1FDA">
        <w:rPr>
          <w:rFonts w:ascii="Garamond" w:hAnsi="Garamond"/>
          <w:b/>
          <w:bCs/>
        </w:rPr>
        <w:t>2</w:t>
      </w:r>
      <w:r w:rsidRPr="00FC1FDA">
        <w:rPr>
          <w:rFonts w:ascii="Garamond" w:hAnsi="Garamond"/>
          <w:b/>
          <w:bCs/>
        </w:rPr>
        <w:t xml:space="preserve">. </w:t>
      </w:r>
      <w:r w:rsidR="00235F7D" w:rsidRPr="00FC1FDA">
        <w:rPr>
          <w:rFonts w:ascii="Garamond" w:hAnsi="Garamond"/>
          <w:b/>
          <w:bCs/>
        </w:rPr>
        <w:t xml:space="preserve">Difference in </w:t>
      </w:r>
      <w:r w:rsidR="00A67957" w:rsidRPr="00FC1FDA">
        <w:rPr>
          <w:rFonts w:ascii="Garamond" w:hAnsi="Garamond"/>
          <w:b/>
          <w:bCs/>
        </w:rPr>
        <w:t>M</w:t>
      </w:r>
      <w:r w:rsidR="00235F7D" w:rsidRPr="00FC1FDA">
        <w:rPr>
          <w:rFonts w:ascii="Garamond" w:hAnsi="Garamond"/>
          <w:b/>
          <w:bCs/>
        </w:rPr>
        <w:t xml:space="preserve">arginal </w:t>
      </w:r>
      <w:r w:rsidR="00A67957" w:rsidRPr="00FC1FDA">
        <w:rPr>
          <w:rFonts w:ascii="Garamond" w:hAnsi="Garamond"/>
          <w:b/>
          <w:bCs/>
        </w:rPr>
        <w:t>M</w:t>
      </w:r>
      <w:r w:rsidR="00235F7D" w:rsidRPr="00FC1FDA">
        <w:rPr>
          <w:rFonts w:ascii="Garamond" w:hAnsi="Garamond"/>
          <w:b/>
          <w:bCs/>
        </w:rPr>
        <w:t>eans</w:t>
      </w:r>
      <w:r w:rsidR="00957B84" w:rsidRPr="00FC1FDA">
        <w:rPr>
          <w:rFonts w:ascii="Garamond" w:hAnsi="Garamond"/>
          <w:b/>
          <w:bCs/>
        </w:rPr>
        <w:t xml:space="preserve"> by MP Sex</w:t>
      </w:r>
      <w:r w:rsidR="00B748C1" w:rsidRPr="00FC1FDA">
        <w:rPr>
          <w:rFonts w:ascii="Garamond" w:hAnsi="Garamond"/>
          <w:b/>
          <w:bCs/>
        </w:rPr>
        <w:t xml:space="preserve">: </w:t>
      </w:r>
      <w:r w:rsidR="007E0FD9" w:rsidRPr="00FC1FDA">
        <w:rPr>
          <w:rFonts w:ascii="Garamond" w:hAnsi="Garamond"/>
          <w:b/>
          <w:bCs/>
        </w:rPr>
        <w:t>Forced Choice</w:t>
      </w:r>
      <w:r w:rsidR="00957B84" w:rsidRPr="00FC1FDA">
        <w:rPr>
          <w:rFonts w:ascii="Garamond" w:hAnsi="Garamond"/>
          <w:b/>
          <w:bCs/>
        </w:rPr>
        <w:t xml:space="preserve"> </w:t>
      </w:r>
    </w:p>
    <w:p w14:paraId="5B1B87E4" w14:textId="64D3C8CE" w:rsidR="00FD09B1" w:rsidRPr="00FC1FDA" w:rsidRDefault="00FD09B1" w:rsidP="00841AA6">
      <w:pPr>
        <w:spacing w:line="276" w:lineRule="auto"/>
        <w:jc w:val="both"/>
        <w:rPr>
          <w:rFonts w:ascii="Garamond" w:hAnsi="Garamond"/>
          <w:b/>
          <w:bCs/>
        </w:rPr>
      </w:pPr>
    </w:p>
    <w:p w14:paraId="0A4322FC" w14:textId="251F9EA4" w:rsidR="00FD09B1" w:rsidRPr="00FC1FDA" w:rsidRDefault="00096F16" w:rsidP="00841AA6">
      <w:pPr>
        <w:spacing w:line="276" w:lineRule="auto"/>
        <w:jc w:val="both"/>
        <w:rPr>
          <w:rFonts w:ascii="Garamond" w:hAnsi="Garamond"/>
        </w:rPr>
      </w:pPr>
      <w:r w:rsidRPr="00FC1FDA">
        <w:rPr>
          <w:noProof/>
          <w:sz w:val="16"/>
          <w:szCs w:val="16"/>
        </w:rPr>
        <w:drawing>
          <wp:inline distT="0" distB="0" distL="0" distR="0" wp14:anchorId="4915BB97" wp14:editId="0E5CC0AD">
            <wp:extent cx="5731510" cy="2169762"/>
            <wp:effectExtent l="0" t="0" r="0" b="2540"/>
            <wp:docPr id="5001400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140099" name="Picture 500140099"/>
                    <pic:cNvPicPr/>
                  </pic:nvPicPr>
                  <pic:blipFill rotWithShape="1">
                    <a:blip r:embed="rId12" cstate="print">
                      <a:extLst>
                        <a:ext uri="{28A0092B-C50C-407E-A947-70E740481C1C}">
                          <a14:useLocalDpi xmlns:a14="http://schemas.microsoft.com/office/drawing/2010/main" val="0"/>
                        </a:ext>
                      </a:extLst>
                    </a:blip>
                    <a:srcRect b="49639"/>
                    <a:stretch/>
                  </pic:blipFill>
                  <pic:spPr bwMode="auto">
                    <a:xfrm>
                      <a:off x="0" y="0"/>
                      <a:ext cx="5731510" cy="2169762"/>
                    </a:xfrm>
                    <a:prstGeom prst="rect">
                      <a:avLst/>
                    </a:prstGeom>
                    <a:ln>
                      <a:noFill/>
                    </a:ln>
                    <a:extLst>
                      <a:ext uri="{53640926-AAD7-44D8-BBD7-CCE9431645EC}">
                        <a14:shadowObscured xmlns:a14="http://schemas.microsoft.com/office/drawing/2010/main"/>
                      </a:ext>
                    </a:extLst>
                  </pic:spPr>
                </pic:pic>
              </a:graphicData>
            </a:graphic>
          </wp:inline>
        </w:drawing>
      </w:r>
    </w:p>
    <w:p w14:paraId="54A443DE" w14:textId="3CCC7590" w:rsidR="00235F7D" w:rsidRPr="00FC1FDA" w:rsidRDefault="00235F7D" w:rsidP="00841AA6">
      <w:pPr>
        <w:spacing w:line="276" w:lineRule="auto"/>
        <w:jc w:val="both"/>
        <w:rPr>
          <w:rFonts w:ascii="Garamond" w:hAnsi="Garamond"/>
          <w:b/>
          <w:bCs/>
        </w:rPr>
      </w:pPr>
    </w:p>
    <w:p w14:paraId="275A0393" w14:textId="3C9F9D7C" w:rsidR="00890D3B" w:rsidRPr="00FC1FDA" w:rsidRDefault="00890D3B" w:rsidP="00890D3B">
      <w:pPr>
        <w:spacing w:line="276" w:lineRule="auto"/>
        <w:jc w:val="both"/>
        <w:rPr>
          <w:rFonts w:ascii="Garamond" w:hAnsi="Garamond"/>
        </w:rPr>
      </w:pPr>
      <w:r w:rsidRPr="00FC1FDA">
        <w:rPr>
          <w:rFonts w:ascii="Garamond" w:hAnsi="Garamond"/>
        </w:rPr>
        <w:t xml:space="preserve">Competing theories </w:t>
      </w:r>
      <w:r w:rsidR="00D726DD" w:rsidRPr="00FC1FDA">
        <w:rPr>
          <w:rFonts w:ascii="Garamond" w:hAnsi="Garamond"/>
        </w:rPr>
        <w:t>offer</w:t>
      </w:r>
      <w:r w:rsidRPr="00FC1FDA">
        <w:rPr>
          <w:rFonts w:ascii="Garamond" w:hAnsi="Garamond"/>
        </w:rPr>
        <w:t xml:space="preserve"> differing expectations on how gender will mediate the effect of parental leave. Figure </w:t>
      </w:r>
      <w:r w:rsidR="0012074A" w:rsidRPr="00FC1FDA">
        <w:rPr>
          <w:rFonts w:ascii="Garamond" w:hAnsi="Garamond"/>
        </w:rPr>
        <w:t>2</w:t>
      </w:r>
      <w:r w:rsidRPr="00FC1FDA">
        <w:rPr>
          <w:rFonts w:ascii="Garamond" w:hAnsi="Garamond"/>
        </w:rPr>
        <w:t xml:space="preserve"> shows the marginal mean differences in the forced choice dependent on MP sex. The plot shows the differences in means for women MPs minus the mean for men MPs. For forced choice, this can be interpreted as positive estimates </w:t>
      </w:r>
      <w:r w:rsidR="007D46F1">
        <w:rPr>
          <w:rFonts w:ascii="Garamond" w:hAnsi="Garamond"/>
        </w:rPr>
        <w:t xml:space="preserve">which </w:t>
      </w:r>
      <w:r w:rsidRPr="00FC1FDA">
        <w:rPr>
          <w:rFonts w:ascii="Garamond" w:hAnsi="Garamond"/>
        </w:rPr>
        <w:t xml:space="preserve">mean women score higher. For </w:t>
      </w:r>
      <w:r w:rsidR="00B9108B" w:rsidRPr="00FC1FDA">
        <w:rPr>
          <w:rFonts w:ascii="Garamond" w:hAnsi="Garamond"/>
        </w:rPr>
        <w:t>example,</w:t>
      </w:r>
      <w:r w:rsidRPr="00FC1FDA">
        <w:rPr>
          <w:rFonts w:ascii="Garamond" w:hAnsi="Garamond"/>
        </w:rPr>
        <w:t xml:space="preserve"> if the preference on a given attribute for women MPs is 55 and for men it is 47, the difference in marginal means is (55-47=)8, meaning women are preferred on that attribute relative to men by 8-percentage-points.  For instance: relative to men, women who take one year of parental leave are preferred by approximately 8-percentage-points. </w:t>
      </w:r>
    </w:p>
    <w:p w14:paraId="5091A6D6" w14:textId="1D43F563" w:rsidR="00067684" w:rsidRPr="00FC1FDA" w:rsidRDefault="00067684" w:rsidP="00841AA6">
      <w:pPr>
        <w:spacing w:line="276" w:lineRule="auto"/>
        <w:jc w:val="both"/>
        <w:rPr>
          <w:rFonts w:ascii="Garamond" w:hAnsi="Garamond"/>
        </w:rPr>
      </w:pPr>
    </w:p>
    <w:p w14:paraId="0AA0A1DC" w14:textId="268B4283" w:rsidR="007A6D6E" w:rsidRPr="00FC1FDA" w:rsidRDefault="00E46537" w:rsidP="007A6D6E">
      <w:pPr>
        <w:spacing w:line="276" w:lineRule="auto"/>
        <w:jc w:val="both"/>
        <w:rPr>
          <w:rFonts w:ascii="Garamond" w:hAnsi="Garamond"/>
        </w:rPr>
      </w:pPr>
      <w:r w:rsidRPr="00FC1FDA">
        <w:rPr>
          <w:rFonts w:ascii="Garamond" w:hAnsi="Garamond"/>
        </w:rPr>
        <w:t>In line with the politicised motherhood thesis</w:t>
      </w:r>
      <w:r w:rsidR="0099046E" w:rsidRPr="00FC1FDA">
        <w:rPr>
          <w:rFonts w:ascii="Garamond" w:hAnsi="Garamond"/>
        </w:rPr>
        <w:t>,</w:t>
      </w:r>
      <w:r w:rsidRPr="00FC1FDA">
        <w:rPr>
          <w:rFonts w:ascii="Garamond" w:hAnsi="Garamond"/>
        </w:rPr>
        <w:t xml:space="preserve"> which theorises </w:t>
      </w:r>
      <w:r w:rsidR="00FB0A94">
        <w:rPr>
          <w:rFonts w:ascii="Garamond" w:hAnsi="Garamond"/>
        </w:rPr>
        <w:t xml:space="preserve">that </w:t>
      </w:r>
      <w:r w:rsidRPr="00FC1FDA">
        <w:rPr>
          <w:rFonts w:ascii="Garamond" w:hAnsi="Garamond"/>
        </w:rPr>
        <w:t>women politicians benefit from motherhood, the</w:t>
      </w:r>
      <w:r w:rsidR="007A6D6E" w:rsidRPr="00FC1FDA">
        <w:rPr>
          <w:rFonts w:ascii="Garamond" w:hAnsi="Garamond"/>
        </w:rPr>
        <w:t xml:space="preserve"> differences in marginal means show that for MP</w:t>
      </w:r>
      <w:r w:rsidR="0099046E" w:rsidRPr="00FC1FDA">
        <w:rPr>
          <w:rFonts w:ascii="Garamond" w:hAnsi="Garamond"/>
        </w:rPr>
        <w:t xml:space="preserve"> choice</w:t>
      </w:r>
      <w:r w:rsidR="007A6D6E" w:rsidRPr="00FC1FDA">
        <w:rPr>
          <w:rFonts w:ascii="Garamond" w:hAnsi="Garamond"/>
        </w:rPr>
        <w:t>, there is a significant and positive effect of women having children and taking parental leave compared to men. Women</w:t>
      </w:r>
      <w:r w:rsidRPr="00FC1FDA">
        <w:rPr>
          <w:rFonts w:ascii="Garamond" w:hAnsi="Garamond"/>
        </w:rPr>
        <w:t xml:space="preserve"> </w:t>
      </w:r>
      <w:r w:rsidRPr="00FC1FDA">
        <w:rPr>
          <w:rFonts w:ascii="Garamond" w:hAnsi="Garamond"/>
        </w:rPr>
        <w:lastRenderedPageBreak/>
        <w:t>MPs</w:t>
      </w:r>
      <w:r w:rsidR="007A6D6E" w:rsidRPr="00FC1FDA">
        <w:rPr>
          <w:rFonts w:ascii="Garamond" w:hAnsi="Garamond"/>
        </w:rPr>
        <w:t xml:space="preserve"> </w:t>
      </w:r>
      <w:r w:rsidRPr="00FC1FDA">
        <w:rPr>
          <w:rFonts w:ascii="Garamond" w:hAnsi="Garamond"/>
        </w:rPr>
        <w:t>with</w:t>
      </w:r>
      <w:r w:rsidR="007A6D6E" w:rsidRPr="00FC1FDA">
        <w:rPr>
          <w:rFonts w:ascii="Garamond" w:hAnsi="Garamond"/>
        </w:rPr>
        <w:t xml:space="preserve"> children </w:t>
      </w:r>
      <w:r w:rsidRPr="00FC1FDA">
        <w:rPr>
          <w:rFonts w:ascii="Garamond" w:hAnsi="Garamond"/>
        </w:rPr>
        <w:t>who</w:t>
      </w:r>
      <w:r w:rsidR="007A6D6E" w:rsidRPr="00FC1FDA">
        <w:rPr>
          <w:rFonts w:ascii="Garamond" w:hAnsi="Garamond"/>
        </w:rPr>
        <w:t xml:space="preserve"> take parental leave are consistently the preferred MP compared to men by up to 8</w:t>
      </w:r>
      <w:r w:rsidR="0099046E" w:rsidRPr="00FC1FDA">
        <w:rPr>
          <w:rFonts w:ascii="Garamond" w:hAnsi="Garamond"/>
        </w:rPr>
        <w:t>-</w:t>
      </w:r>
      <w:r w:rsidR="007A6D6E" w:rsidRPr="00FC1FDA">
        <w:rPr>
          <w:rFonts w:ascii="Garamond" w:hAnsi="Garamond"/>
        </w:rPr>
        <w:t>percentage</w:t>
      </w:r>
      <w:r w:rsidR="0099046E" w:rsidRPr="00FC1FDA">
        <w:rPr>
          <w:rFonts w:ascii="Garamond" w:hAnsi="Garamond"/>
        </w:rPr>
        <w:t>-</w:t>
      </w:r>
      <w:r w:rsidR="007A6D6E" w:rsidRPr="00FC1FDA">
        <w:rPr>
          <w:rFonts w:ascii="Garamond" w:hAnsi="Garamond"/>
        </w:rPr>
        <w:t>points for one year of leave taken. There are no significant differences between men and women MPs not having children or having children and taking no leave. However, when we make the ‘costs’ of parenthood clear</w:t>
      </w:r>
      <w:r w:rsidR="00B54C25" w:rsidRPr="00FC1FDA">
        <w:rPr>
          <w:rFonts w:ascii="Garamond" w:hAnsi="Garamond"/>
        </w:rPr>
        <w:t xml:space="preserve"> (i.e. that having children could mean a representative is absent</w:t>
      </w:r>
      <w:r w:rsidR="007A6D6E" w:rsidRPr="00FC1FDA">
        <w:rPr>
          <w:rFonts w:ascii="Garamond" w:hAnsi="Garamond"/>
        </w:rPr>
        <w:t xml:space="preserve"> </w:t>
      </w:r>
      <w:r w:rsidR="0099046E" w:rsidRPr="00FC1FDA">
        <w:rPr>
          <w:rFonts w:ascii="Garamond" w:hAnsi="Garamond"/>
        </w:rPr>
        <w:t>by</w:t>
      </w:r>
      <w:r w:rsidR="007A6D6E" w:rsidRPr="00FC1FDA">
        <w:rPr>
          <w:rFonts w:ascii="Garamond" w:hAnsi="Garamond"/>
        </w:rPr>
        <w:t xml:space="preserve"> taking periods of parental leave</w:t>
      </w:r>
      <w:r w:rsidR="00D97338" w:rsidRPr="00FC1FDA">
        <w:rPr>
          <w:rFonts w:ascii="Garamond" w:hAnsi="Garamond"/>
        </w:rPr>
        <w:t>)</w:t>
      </w:r>
      <w:r w:rsidR="007A6D6E" w:rsidRPr="00FC1FDA">
        <w:rPr>
          <w:rFonts w:ascii="Garamond" w:hAnsi="Garamond"/>
        </w:rPr>
        <w:t xml:space="preserve"> women receive a parenthood benefit but men do not. </w:t>
      </w:r>
      <w:r w:rsidR="006242D3" w:rsidRPr="00FC1FDA">
        <w:rPr>
          <w:rFonts w:ascii="Garamond" w:hAnsi="Garamond"/>
        </w:rPr>
        <w:t xml:space="preserve">However, these effects do not hold for job approval where there are no significant differences between men and women MPs (see </w:t>
      </w:r>
      <w:r w:rsidR="009646C9">
        <w:rPr>
          <w:rFonts w:ascii="Garamond" w:hAnsi="Garamond"/>
        </w:rPr>
        <w:t xml:space="preserve">online </w:t>
      </w:r>
      <w:r w:rsidR="006242D3" w:rsidRPr="00FC1FDA">
        <w:rPr>
          <w:rFonts w:ascii="Garamond" w:hAnsi="Garamond"/>
        </w:rPr>
        <w:t>Appendix).</w:t>
      </w:r>
    </w:p>
    <w:p w14:paraId="3D1DF543" w14:textId="4156F297" w:rsidR="00335EDD" w:rsidRPr="00FC1FDA" w:rsidRDefault="00335EDD" w:rsidP="00841AA6">
      <w:pPr>
        <w:spacing w:line="276" w:lineRule="auto"/>
        <w:jc w:val="both"/>
        <w:rPr>
          <w:rFonts w:ascii="Garamond" w:hAnsi="Garamond"/>
        </w:rPr>
      </w:pPr>
    </w:p>
    <w:p w14:paraId="3FA5703C" w14:textId="7D0B229A" w:rsidR="00335EDD" w:rsidRPr="00FC1FDA" w:rsidRDefault="00335EDD" w:rsidP="00841AA6">
      <w:pPr>
        <w:spacing w:line="276" w:lineRule="auto"/>
        <w:jc w:val="both"/>
        <w:rPr>
          <w:rFonts w:ascii="Garamond" w:hAnsi="Garamond"/>
          <w:b/>
          <w:bCs/>
        </w:rPr>
      </w:pPr>
      <w:r w:rsidRPr="00FC1FDA">
        <w:rPr>
          <w:rFonts w:ascii="Garamond" w:hAnsi="Garamond"/>
          <w:b/>
          <w:bCs/>
        </w:rPr>
        <w:t xml:space="preserve">Figure </w:t>
      </w:r>
      <w:r w:rsidR="00E6692B" w:rsidRPr="00FC1FDA">
        <w:rPr>
          <w:rFonts w:ascii="Garamond" w:hAnsi="Garamond"/>
          <w:b/>
          <w:bCs/>
        </w:rPr>
        <w:t>3</w:t>
      </w:r>
      <w:r w:rsidRPr="00FC1FDA">
        <w:rPr>
          <w:rFonts w:ascii="Garamond" w:hAnsi="Garamond"/>
          <w:b/>
          <w:bCs/>
        </w:rPr>
        <w:t>. Marginal Means by Sex of MP on Trait Outcomes</w:t>
      </w:r>
    </w:p>
    <w:p w14:paraId="26AE9E8A" w14:textId="65946D94" w:rsidR="00A374BA" w:rsidRPr="00FC1FDA" w:rsidRDefault="00BE0C45" w:rsidP="00841AA6">
      <w:pPr>
        <w:spacing w:line="276" w:lineRule="auto"/>
        <w:jc w:val="both"/>
        <w:rPr>
          <w:rFonts w:ascii="Garamond" w:hAnsi="Garamond"/>
          <w:b/>
          <w:bCs/>
        </w:rPr>
      </w:pPr>
      <w:r w:rsidRPr="00FC1FDA">
        <w:rPr>
          <w:rFonts w:ascii="Garamond" w:hAnsi="Garamond"/>
          <w:b/>
          <w:bCs/>
          <w:noProof/>
        </w:rPr>
        <w:drawing>
          <wp:inline distT="0" distB="0" distL="0" distR="0" wp14:anchorId="0A3CA81A" wp14:editId="6025EB24">
            <wp:extent cx="5731510" cy="4420870"/>
            <wp:effectExtent l="0" t="0" r="0" b="0"/>
            <wp:docPr id="914361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361539" name="Picture 9143615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420870"/>
                    </a:xfrm>
                    <a:prstGeom prst="rect">
                      <a:avLst/>
                    </a:prstGeom>
                  </pic:spPr>
                </pic:pic>
              </a:graphicData>
            </a:graphic>
          </wp:inline>
        </w:drawing>
      </w:r>
    </w:p>
    <w:p w14:paraId="10079D3E" w14:textId="77777777" w:rsidR="003B646A" w:rsidRPr="00FC1FDA" w:rsidRDefault="003B646A" w:rsidP="003B646A">
      <w:pPr>
        <w:spacing w:line="276" w:lineRule="auto"/>
        <w:jc w:val="both"/>
        <w:rPr>
          <w:rFonts w:ascii="Garamond" w:hAnsi="Garamond"/>
        </w:rPr>
      </w:pPr>
    </w:p>
    <w:p w14:paraId="0CCFD524" w14:textId="55A33C09" w:rsidR="00B9108B" w:rsidRPr="00FC1FDA" w:rsidRDefault="00705174" w:rsidP="003B646A">
      <w:pPr>
        <w:spacing w:line="276" w:lineRule="auto"/>
        <w:jc w:val="both"/>
        <w:rPr>
          <w:rFonts w:ascii="Garamond" w:hAnsi="Garamond"/>
        </w:rPr>
      </w:pPr>
      <w:r w:rsidRPr="00FC1FDA">
        <w:rPr>
          <w:rFonts w:ascii="Garamond" w:hAnsi="Garamond"/>
        </w:rPr>
        <w:t xml:space="preserve">These differences are not </w:t>
      </w:r>
      <w:r w:rsidR="003B646A" w:rsidRPr="00FC1FDA">
        <w:rPr>
          <w:rFonts w:ascii="Garamond" w:hAnsi="Garamond"/>
        </w:rPr>
        <w:t xml:space="preserve">driven by gendered trait stereotypes of men and women taking parental leave. Figure </w:t>
      </w:r>
      <w:r w:rsidR="00873923" w:rsidRPr="00FC1FDA">
        <w:rPr>
          <w:rFonts w:ascii="Garamond" w:hAnsi="Garamond"/>
        </w:rPr>
        <w:t>3</w:t>
      </w:r>
      <w:r w:rsidR="003B646A" w:rsidRPr="00FC1FDA">
        <w:rPr>
          <w:rFonts w:ascii="Garamond" w:hAnsi="Garamond"/>
        </w:rPr>
        <w:t xml:space="preserve"> shows the marginal means for the trait variables for men and women MPs. There are no significant differences within or between MPs by sex. Meaning that men or women MPs were not rated differently on caring, assertiveness or strength when they took parental leave</w:t>
      </w:r>
      <w:r w:rsidR="00FB0A94">
        <w:rPr>
          <w:rFonts w:ascii="Garamond" w:hAnsi="Garamond"/>
        </w:rPr>
        <w:t>,</w:t>
      </w:r>
      <w:r w:rsidR="003B646A" w:rsidRPr="00FC1FDA">
        <w:rPr>
          <w:rFonts w:ascii="Garamond" w:hAnsi="Garamond"/>
        </w:rPr>
        <w:t xml:space="preserve"> both compared to the opposing sex and compared to their own sex not taking leave after having a child or not having children. There is no support for either the traditional stereotyping </w:t>
      </w:r>
      <w:proofErr w:type="gramStart"/>
      <w:r w:rsidR="003B646A" w:rsidRPr="00FC1FDA">
        <w:rPr>
          <w:rFonts w:ascii="Garamond" w:hAnsi="Garamond"/>
        </w:rPr>
        <w:t>nor</w:t>
      </w:r>
      <w:proofErr w:type="gramEnd"/>
      <w:r w:rsidR="003B646A" w:rsidRPr="00FC1FDA">
        <w:rPr>
          <w:rFonts w:ascii="Garamond" w:hAnsi="Garamond"/>
        </w:rPr>
        <w:t xml:space="preserve"> the politicised parenthood hypotheses in relation to trait evaluations.</w:t>
      </w:r>
    </w:p>
    <w:p w14:paraId="7BDB60EB" w14:textId="3F5F449B" w:rsidR="00541F42" w:rsidRPr="00FC1FDA" w:rsidRDefault="00541F42" w:rsidP="00841AA6">
      <w:pPr>
        <w:spacing w:line="276" w:lineRule="auto"/>
        <w:jc w:val="both"/>
        <w:rPr>
          <w:rFonts w:ascii="Garamond" w:hAnsi="Garamond"/>
        </w:rPr>
      </w:pPr>
    </w:p>
    <w:p w14:paraId="5223EDDE" w14:textId="6BD2E36F" w:rsidR="000C0C96" w:rsidRPr="00FC1FDA" w:rsidRDefault="000C0C96" w:rsidP="00841AA6">
      <w:pPr>
        <w:spacing w:line="276" w:lineRule="auto"/>
        <w:jc w:val="both"/>
        <w:rPr>
          <w:rFonts w:ascii="Garamond" w:hAnsi="Garamond"/>
          <w:i/>
          <w:iCs/>
        </w:rPr>
      </w:pPr>
      <w:r w:rsidRPr="00FC1FDA">
        <w:rPr>
          <w:rFonts w:ascii="Garamond" w:hAnsi="Garamond"/>
          <w:i/>
          <w:iCs/>
        </w:rPr>
        <w:t>Respondent Demographics</w:t>
      </w:r>
    </w:p>
    <w:p w14:paraId="0FB696DF" w14:textId="77777777" w:rsidR="00080C2C" w:rsidRPr="00FC1FDA" w:rsidRDefault="00080C2C" w:rsidP="00841AA6">
      <w:pPr>
        <w:spacing w:line="276" w:lineRule="auto"/>
        <w:jc w:val="both"/>
        <w:rPr>
          <w:rFonts w:ascii="Garamond" w:hAnsi="Garamond"/>
          <w:i/>
          <w:iCs/>
        </w:rPr>
      </w:pPr>
    </w:p>
    <w:p w14:paraId="5FC78095" w14:textId="67B8DBAC" w:rsidR="00080C2C" w:rsidRPr="00FC1FDA" w:rsidRDefault="00080C2C" w:rsidP="00841AA6">
      <w:pPr>
        <w:spacing w:line="276" w:lineRule="auto"/>
        <w:jc w:val="both"/>
        <w:rPr>
          <w:rFonts w:ascii="Garamond" w:hAnsi="Garamond"/>
        </w:rPr>
      </w:pPr>
      <w:r w:rsidRPr="00FC1FDA">
        <w:rPr>
          <w:rFonts w:ascii="Garamond" w:hAnsi="Garamond"/>
        </w:rPr>
        <w:t xml:space="preserve">Heterogenous effects by respondent </w:t>
      </w:r>
      <w:r w:rsidR="00575B7C" w:rsidRPr="00FC1FDA">
        <w:rPr>
          <w:rFonts w:ascii="Garamond" w:hAnsi="Garamond"/>
        </w:rPr>
        <w:t>demographics</w:t>
      </w:r>
      <w:r w:rsidRPr="00FC1FDA">
        <w:rPr>
          <w:rFonts w:ascii="Garamond" w:hAnsi="Garamond"/>
        </w:rPr>
        <w:t xml:space="preserve"> </w:t>
      </w:r>
      <w:r w:rsidR="00C12E5F" w:rsidRPr="00FC1FDA">
        <w:rPr>
          <w:rFonts w:ascii="Garamond" w:hAnsi="Garamond"/>
        </w:rPr>
        <w:t>are tested using</w:t>
      </w:r>
      <w:r w:rsidRPr="00FC1FDA">
        <w:rPr>
          <w:rFonts w:ascii="Garamond" w:hAnsi="Garamond"/>
        </w:rPr>
        <w:t xml:space="preserve"> </w:t>
      </w:r>
      <w:r w:rsidR="00C12E5F" w:rsidRPr="00FC1FDA">
        <w:rPr>
          <w:rFonts w:ascii="Garamond" w:hAnsi="Garamond"/>
        </w:rPr>
        <w:t>s</w:t>
      </w:r>
      <w:r w:rsidR="00F518E9" w:rsidRPr="00FC1FDA">
        <w:rPr>
          <w:rFonts w:ascii="Garamond" w:hAnsi="Garamond"/>
        </w:rPr>
        <w:t>ubgroup marginal means</w:t>
      </w:r>
      <w:r w:rsidR="00C12E5F" w:rsidRPr="00FC1FDA">
        <w:rPr>
          <w:rFonts w:ascii="Garamond" w:hAnsi="Garamond"/>
        </w:rPr>
        <w:t>, considered</w:t>
      </w:r>
      <w:r w:rsidR="00F518E9" w:rsidRPr="00FC1FDA">
        <w:rPr>
          <w:rFonts w:ascii="Garamond" w:hAnsi="Garamond"/>
        </w:rPr>
        <w:t xml:space="preserve"> the best method to test for group differences </w:t>
      </w:r>
      <w:r w:rsidR="00F518E9" w:rsidRPr="00FC1FDA">
        <w:rPr>
          <w:rFonts w:ascii="Garamond" w:hAnsi="Garamond"/>
        </w:rPr>
        <w:fldChar w:fldCharType="begin"/>
      </w:r>
      <w:r w:rsidR="00910D9C">
        <w:rPr>
          <w:rFonts w:ascii="Garamond" w:hAnsi="Garamond"/>
        </w:rPr>
        <w:instrText xml:space="preserve"> ADDIN ZOTERO_ITEM CSL_CITATION {"citationID":"TreitMUC","properties":{"formattedCitation":"(Leeper, Hobolt and Tilley, 2020)","plainCitation":"(Leeper, Hobolt and Tilley, 2020)","noteIndex":0},"citationItems":[{"id":1663,"uris":["http://zotero.org/users/6417227/items/TA5PQSSY"],"itemData":{"id":1663,"type":"article-journal","abstract":"Conjoint analysis is a common tool for studying political preferences. The method disentangles patterns in respondents’ favorability toward complex, multidimensional objects, such as candidates or policies. Most conjoints rely upon a fully randomized design to generate average marginal component e ects (AMCEs). They measure the degree to which a given value of a conjoint profile feature increases, or decreases, respondents’ support for the overall profile relative to a baseline, averaging across all respondents and other features. While the AMCE has a clear causal interpretation (about the e ect of features), most published conjoint analyses also use AMCEs to describe levels of favorability. This o en means comparing AMCEs among respondent subgroups. We show that using conditional AMCEs to describe the degree of subgroup agreement can be misleading as regression interactions are sensitive to the reference category used in the analysis. This leads to inferences about subgroup di erences in preferences that have arbitrary sign, size, and significance. We demonstrate the problem using examples drawn from published articles and provide suggestions for improved reporting and interpretation using marginal means and an omnibus F-test. Given the accelerating use of these designs in political science, we o er advice for best practice in analysis and presentation of results.","container-title":"Political Analysis","DOI":"10.1017/pan.2019.30","ISSN":"1047-1987, 1476-4989","issue":"2","journalAbbreviation":"Polit. Anal.","language":"en","page":"207-221","source":"DOI.org (Crossref)","title":"Measuring Subgroup Preferences in Conjoint Experiments","volume":"28","author":[{"family":"Leeper","given":"Thomas J."},{"family":"Hobolt","given":"Sara B."},{"family":"Tilley","given":"James"}],"issued":{"date-parts":[["2020",4]]}}}],"schema":"https://github.com/citation-style-language/schema/raw/master/csl-citation.json"} </w:instrText>
      </w:r>
      <w:r w:rsidR="00F518E9" w:rsidRPr="00FC1FDA">
        <w:rPr>
          <w:rFonts w:ascii="Garamond" w:hAnsi="Garamond"/>
        </w:rPr>
        <w:fldChar w:fldCharType="separate"/>
      </w:r>
      <w:r w:rsidR="00F9704B" w:rsidRPr="00FC1FDA">
        <w:rPr>
          <w:rFonts w:ascii="Garamond" w:hAnsi="Garamond"/>
          <w:noProof/>
        </w:rPr>
        <w:t>(Leeper, Hobolt and Tilley, 2020)</w:t>
      </w:r>
      <w:r w:rsidR="00F518E9" w:rsidRPr="00FC1FDA">
        <w:rPr>
          <w:rFonts w:ascii="Garamond" w:hAnsi="Garamond"/>
        </w:rPr>
        <w:fldChar w:fldCharType="end"/>
      </w:r>
      <w:r w:rsidR="00F518E9" w:rsidRPr="00FC1FDA">
        <w:rPr>
          <w:rFonts w:ascii="Garamond" w:hAnsi="Garamond"/>
        </w:rPr>
        <w:t xml:space="preserve">. </w:t>
      </w:r>
      <w:r w:rsidR="00BD6E4C" w:rsidRPr="00FC1FDA">
        <w:rPr>
          <w:rFonts w:ascii="Garamond" w:hAnsi="Garamond"/>
        </w:rPr>
        <w:t>The</w:t>
      </w:r>
      <w:r w:rsidR="00B06B4F" w:rsidRPr="00FC1FDA">
        <w:rPr>
          <w:rFonts w:ascii="Garamond" w:hAnsi="Garamond"/>
        </w:rPr>
        <w:t xml:space="preserve"> </w:t>
      </w:r>
      <w:r w:rsidR="00B06B4F" w:rsidRPr="00FC1FDA">
        <w:rPr>
          <w:rFonts w:ascii="Garamond" w:hAnsi="Garamond"/>
        </w:rPr>
        <w:lastRenderedPageBreak/>
        <w:t xml:space="preserve">marginal means for the forced choice variable </w:t>
      </w:r>
      <w:r w:rsidR="00BD6E4C" w:rsidRPr="00FC1FDA">
        <w:rPr>
          <w:rFonts w:ascii="Garamond" w:hAnsi="Garamond"/>
        </w:rPr>
        <w:t>by different respondent subgroups are shown</w:t>
      </w:r>
      <w:r w:rsidR="00B06B4F" w:rsidRPr="00FC1FDA">
        <w:rPr>
          <w:rFonts w:ascii="Garamond" w:hAnsi="Garamond"/>
        </w:rPr>
        <w:t xml:space="preserve"> </w:t>
      </w:r>
      <w:r w:rsidR="00F518E9" w:rsidRPr="00FC1FDA">
        <w:rPr>
          <w:rFonts w:ascii="Garamond" w:hAnsi="Garamond"/>
        </w:rPr>
        <w:t>in Figure</w:t>
      </w:r>
      <w:r w:rsidR="00FB0A94">
        <w:rPr>
          <w:rFonts w:ascii="Garamond" w:hAnsi="Garamond"/>
        </w:rPr>
        <w:t>s</w:t>
      </w:r>
      <w:r w:rsidR="00F518E9" w:rsidRPr="00FC1FDA">
        <w:rPr>
          <w:rFonts w:ascii="Garamond" w:hAnsi="Garamond"/>
        </w:rPr>
        <w:t xml:space="preserve"> </w:t>
      </w:r>
      <w:r w:rsidR="00045995" w:rsidRPr="00FC1FDA">
        <w:rPr>
          <w:rFonts w:ascii="Garamond" w:hAnsi="Garamond"/>
        </w:rPr>
        <w:t>4</w:t>
      </w:r>
      <w:r w:rsidR="00224302" w:rsidRPr="00FC1FDA">
        <w:rPr>
          <w:rFonts w:ascii="Garamond" w:hAnsi="Garamond"/>
        </w:rPr>
        <w:t xml:space="preserve"> and </w:t>
      </w:r>
      <w:r w:rsidR="00045995" w:rsidRPr="00FC1FDA">
        <w:rPr>
          <w:rFonts w:ascii="Garamond" w:hAnsi="Garamond"/>
        </w:rPr>
        <w:t>5</w:t>
      </w:r>
      <w:r w:rsidRPr="00FC1FDA">
        <w:rPr>
          <w:rFonts w:ascii="Garamond" w:hAnsi="Garamond"/>
        </w:rPr>
        <w:t>.</w:t>
      </w:r>
      <w:r w:rsidR="00575B7C" w:rsidRPr="00FC1FDA">
        <w:rPr>
          <w:rFonts w:ascii="Garamond" w:hAnsi="Garamond"/>
        </w:rPr>
        <w:t xml:space="preserve"> For sex of respondent there are no significant </w:t>
      </w:r>
      <w:r w:rsidR="00F518E9" w:rsidRPr="00FC1FDA">
        <w:rPr>
          <w:rFonts w:ascii="Garamond" w:hAnsi="Garamond"/>
        </w:rPr>
        <w:t>differences</w:t>
      </w:r>
      <w:r w:rsidR="00BD6E4C" w:rsidRPr="00FC1FDA">
        <w:rPr>
          <w:rFonts w:ascii="Garamond" w:hAnsi="Garamond"/>
        </w:rPr>
        <w:t xml:space="preserve">, men and women responded in similar ways to the </w:t>
      </w:r>
      <w:r w:rsidR="003D62F2" w:rsidRPr="00FC1FDA">
        <w:rPr>
          <w:rFonts w:ascii="Garamond" w:hAnsi="Garamond"/>
        </w:rPr>
        <w:t>MP profiles.</w:t>
      </w:r>
      <w:r w:rsidR="00575B7C" w:rsidRPr="00FC1FDA">
        <w:rPr>
          <w:rFonts w:ascii="Garamond" w:hAnsi="Garamond"/>
        </w:rPr>
        <w:t xml:space="preserve"> In terms of having children, </w:t>
      </w:r>
      <w:r w:rsidR="00F518E9" w:rsidRPr="00FC1FDA">
        <w:rPr>
          <w:rFonts w:ascii="Garamond" w:hAnsi="Garamond"/>
        </w:rPr>
        <w:t>respondents</w:t>
      </w:r>
      <w:r w:rsidR="00575B7C" w:rsidRPr="00FC1FDA">
        <w:rPr>
          <w:rFonts w:ascii="Garamond" w:hAnsi="Garamond"/>
        </w:rPr>
        <w:t xml:space="preserve"> with children under </w:t>
      </w:r>
      <w:r w:rsidR="0099046E" w:rsidRPr="00FC1FDA">
        <w:rPr>
          <w:rFonts w:ascii="Garamond" w:hAnsi="Garamond"/>
        </w:rPr>
        <w:t>18</w:t>
      </w:r>
      <w:r w:rsidR="00575B7C" w:rsidRPr="00FC1FDA">
        <w:rPr>
          <w:rFonts w:ascii="Garamond" w:hAnsi="Garamond"/>
        </w:rPr>
        <w:t xml:space="preserve"> although non-</w:t>
      </w:r>
      <w:r w:rsidR="00F518E9" w:rsidRPr="00FC1FDA">
        <w:rPr>
          <w:rFonts w:ascii="Garamond" w:hAnsi="Garamond"/>
        </w:rPr>
        <w:t>significant</w:t>
      </w:r>
      <w:r w:rsidR="00575B7C" w:rsidRPr="00FC1FDA">
        <w:rPr>
          <w:rFonts w:ascii="Garamond" w:hAnsi="Garamond"/>
        </w:rPr>
        <w:t xml:space="preserve"> are more likely to choose the MPs who have taken </w:t>
      </w:r>
      <w:r w:rsidR="00F518E9" w:rsidRPr="00FC1FDA">
        <w:rPr>
          <w:rFonts w:ascii="Garamond" w:hAnsi="Garamond"/>
        </w:rPr>
        <w:t xml:space="preserve">longer lengths of </w:t>
      </w:r>
      <w:r w:rsidR="00575B7C" w:rsidRPr="00FC1FDA">
        <w:rPr>
          <w:rFonts w:ascii="Garamond" w:hAnsi="Garamond"/>
        </w:rPr>
        <w:t>parental</w:t>
      </w:r>
      <w:r w:rsidR="00F518E9" w:rsidRPr="00FC1FDA">
        <w:rPr>
          <w:rFonts w:ascii="Garamond" w:hAnsi="Garamond"/>
        </w:rPr>
        <w:t xml:space="preserve"> leave </w:t>
      </w:r>
      <w:r w:rsidR="00254A48" w:rsidRPr="00FC1FDA">
        <w:rPr>
          <w:rFonts w:ascii="Garamond" w:hAnsi="Garamond"/>
        </w:rPr>
        <w:t>(</w:t>
      </w:r>
      <w:r w:rsidR="001B69C2" w:rsidRPr="00FC1FDA">
        <w:rPr>
          <w:rFonts w:ascii="Garamond" w:hAnsi="Garamond"/>
        </w:rPr>
        <w:t>6-</w:t>
      </w:r>
      <w:r w:rsidR="00254A48" w:rsidRPr="00FC1FDA">
        <w:rPr>
          <w:rFonts w:ascii="Garamond" w:hAnsi="Garamond"/>
        </w:rPr>
        <w:t xml:space="preserve">months or a year) </w:t>
      </w:r>
      <w:r w:rsidR="00575B7C" w:rsidRPr="00FC1FDA">
        <w:rPr>
          <w:rFonts w:ascii="Garamond" w:hAnsi="Garamond"/>
        </w:rPr>
        <w:t>compared to respondents with no children or children over 18.</w:t>
      </w:r>
    </w:p>
    <w:p w14:paraId="00CBED87" w14:textId="77777777" w:rsidR="00030AEB" w:rsidRPr="00FC1FDA" w:rsidRDefault="00030AEB" w:rsidP="00841AA6">
      <w:pPr>
        <w:spacing w:line="276" w:lineRule="auto"/>
        <w:jc w:val="both"/>
        <w:rPr>
          <w:rFonts w:ascii="Garamond" w:hAnsi="Garamond"/>
        </w:rPr>
      </w:pPr>
    </w:p>
    <w:p w14:paraId="21798B19" w14:textId="05E27E4F" w:rsidR="00F518E9" w:rsidRPr="00FC1FDA" w:rsidRDefault="00F518E9" w:rsidP="00841AA6">
      <w:pPr>
        <w:spacing w:line="276" w:lineRule="auto"/>
        <w:jc w:val="both"/>
        <w:rPr>
          <w:rFonts w:ascii="Garamond" w:hAnsi="Garamond"/>
          <w:b/>
          <w:bCs/>
        </w:rPr>
      </w:pPr>
      <w:r w:rsidRPr="00FC1FDA">
        <w:rPr>
          <w:rFonts w:ascii="Garamond" w:hAnsi="Garamond"/>
          <w:b/>
          <w:bCs/>
        </w:rPr>
        <w:t xml:space="preserve">Figure </w:t>
      </w:r>
      <w:r w:rsidR="00873923" w:rsidRPr="00FC1FDA">
        <w:rPr>
          <w:rFonts w:ascii="Garamond" w:hAnsi="Garamond"/>
          <w:b/>
          <w:bCs/>
        </w:rPr>
        <w:t>4</w:t>
      </w:r>
      <w:r w:rsidRPr="00FC1FDA">
        <w:rPr>
          <w:rFonts w:ascii="Garamond" w:hAnsi="Garamond"/>
          <w:b/>
          <w:bCs/>
        </w:rPr>
        <w:t xml:space="preserve">. Subgroup Marginal Means </w:t>
      </w:r>
      <w:r w:rsidR="00873923" w:rsidRPr="00FC1FDA">
        <w:rPr>
          <w:rFonts w:ascii="Garamond" w:hAnsi="Garamond"/>
          <w:b/>
          <w:bCs/>
        </w:rPr>
        <w:t xml:space="preserve">for Forced Choice </w:t>
      </w:r>
      <w:r w:rsidRPr="00FC1FDA">
        <w:rPr>
          <w:rFonts w:ascii="Garamond" w:hAnsi="Garamond"/>
          <w:b/>
          <w:bCs/>
        </w:rPr>
        <w:t xml:space="preserve">by </w:t>
      </w:r>
      <w:r w:rsidR="00512063" w:rsidRPr="00FC1FDA">
        <w:rPr>
          <w:rFonts w:ascii="Garamond" w:hAnsi="Garamond"/>
          <w:b/>
          <w:bCs/>
        </w:rPr>
        <w:t>Respondent</w:t>
      </w:r>
      <w:r w:rsidRPr="00FC1FDA">
        <w:rPr>
          <w:rFonts w:ascii="Garamond" w:hAnsi="Garamond"/>
          <w:b/>
          <w:bCs/>
        </w:rPr>
        <w:t xml:space="preserve"> </w:t>
      </w:r>
      <w:r w:rsidR="00512063" w:rsidRPr="00FC1FDA">
        <w:rPr>
          <w:rFonts w:ascii="Garamond" w:hAnsi="Garamond"/>
          <w:b/>
          <w:bCs/>
        </w:rPr>
        <w:t>Sex</w:t>
      </w:r>
    </w:p>
    <w:p w14:paraId="5C043978" w14:textId="77777777" w:rsidR="008F03CD" w:rsidRPr="00FC1FDA" w:rsidRDefault="008F03CD" w:rsidP="00841AA6">
      <w:pPr>
        <w:spacing w:line="276" w:lineRule="auto"/>
        <w:jc w:val="both"/>
        <w:rPr>
          <w:rFonts w:ascii="Garamond" w:hAnsi="Garamond"/>
          <w:b/>
          <w:bCs/>
        </w:rPr>
      </w:pPr>
    </w:p>
    <w:p w14:paraId="0E71F5CB" w14:textId="73469AC9" w:rsidR="003B646A" w:rsidRPr="00FC1FDA" w:rsidRDefault="006E63B9" w:rsidP="00841AA6">
      <w:pPr>
        <w:spacing w:line="276" w:lineRule="auto"/>
        <w:jc w:val="both"/>
        <w:rPr>
          <w:rFonts w:ascii="Garamond" w:hAnsi="Garamond"/>
          <w:b/>
          <w:bCs/>
        </w:rPr>
      </w:pPr>
      <w:r w:rsidRPr="00FC1FDA">
        <w:rPr>
          <w:rFonts w:ascii="Garamond" w:hAnsi="Garamond"/>
          <w:b/>
          <w:bCs/>
          <w:noProof/>
        </w:rPr>
        <w:drawing>
          <wp:inline distT="0" distB="0" distL="0" distR="0" wp14:anchorId="2AE426C2" wp14:editId="1455D460">
            <wp:extent cx="5731510" cy="4308475"/>
            <wp:effectExtent l="0" t="0" r="0" b="0"/>
            <wp:docPr id="7130331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33173" name="Picture 71303317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308475"/>
                    </a:xfrm>
                    <a:prstGeom prst="rect">
                      <a:avLst/>
                    </a:prstGeom>
                  </pic:spPr>
                </pic:pic>
              </a:graphicData>
            </a:graphic>
          </wp:inline>
        </w:drawing>
      </w:r>
    </w:p>
    <w:p w14:paraId="2857527B" w14:textId="77777777" w:rsidR="003B646A" w:rsidRPr="00FC1FDA" w:rsidRDefault="003B646A" w:rsidP="00841AA6">
      <w:pPr>
        <w:spacing w:line="276" w:lineRule="auto"/>
        <w:jc w:val="both"/>
        <w:rPr>
          <w:rFonts w:ascii="Garamond" w:hAnsi="Garamond"/>
          <w:b/>
          <w:bCs/>
        </w:rPr>
      </w:pPr>
    </w:p>
    <w:p w14:paraId="4591B5AB" w14:textId="77777777" w:rsidR="00B9108B" w:rsidRPr="00FC1FDA" w:rsidRDefault="00B9108B" w:rsidP="00841AA6">
      <w:pPr>
        <w:spacing w:line="276" w:lineRule="auto"/>
        <w:jc w:val="both"/>
        <w:rPr>
          <w:rFonts w:ascii="Garamond" w:hAnsi="Garamond"/>
          <w:b/>
          <w:bCs/>
        </w:rPr>
      </w:pPr>
    </w:p>
    <w:p w14:paraId="6DF58C4C" w14:textId="77777777" w:rsidR="00B9108B" w:rsidRPr="00FC1FDA" w:rsidRDefault="00B9108B" w:rsidP="00841AA6">
      <w:pPr>
        <w:spacing w:line="276" w:lineRule="auto"/>
        <w:jc w:val="both"/>
        <w:rPr>
          <w:rFonts w:ascii="Garamond" w:hAnsi="Garamond"/>
          <w:b/>
          <w:bCs/>
        </w:rPr>
      </w:pPr>
    </w:p>
    <w:p w14:paraId="240EF52C" w14:textId="77777777" w:rsidR="00B9108B" w:rsidRPr="00FC1FDA" w:rsidRDefault="00B9108B" w:rsidP="00841AA6">
      <w:pPr>
        <w:spacing w:line="276" w:lineRule="auto"/>
        <w:jc w:val="both"/>
        <w:rPr>
          <w:rFonts w:ascii="Garamond" w:hAnsi="Garamond"/>
          <w:b/>
          <w:bCs/>
        </w:rPr>
      </w:pPr>
    </w:p>
    <w:p w14:paraId="741307F9" w14:textId="77777777" w:rsidR="00B9108B" w:rsidRPr="00FC1FDA" w:rsidRDefault="00B9108B" w:rsidP="00841AA6">
      <w:pPr>
        <w:spacing w:line="276" w:lineRule="auto"/>
        <w:jc w:val="both"/>
        <w:rPr>
          <w:rFonts w:ascii="Garamond" w:hAnsi="Garamond"/>
          <w:b/>
          <w:bCs/>
        </w:rPr>
      </w:pPr>
    </w:p>
    <w:p w14:paraId="5DB06566" w14:textId="77777777" w:rsidR="00B9108B" w:rsidRPr="00FC1FDA" w:rsidRDefault="00B9108B" w:rsidP="00841AA6">
      <w:pPr>
        <w:spacing w:line="276" w:lineRule="auto"/>
        <w:jc w:val="both"/>
        <w:rPr>
          <w:rFonts w:ascii="Garamond" w:hAnsi="Garamond"/>
          <w:b/>
          <w:bCs/>
        </w:rPr>
      </w:pPr>
    </w:p>
    <w:p w14:paraId="4613AEE8" w14:textId="77777777" w:rsidR="00B9108B" w:rsidRPr="00FC1FDA" w:rsidRDefault="00B9108B" w:rsidP="00841AA6">
      <w:pPr>
        <w:spacing w:line="276" w:lineRule="auto"/>
        <w:jc w:val="both"/>
        <w:rPr>
          <w:rFonts w:ascii="Garamond" w:hAnsi="Garamond"/>
          <w:b/>
          <w:bCs/>
        </w:rPr>
      </w:pPr>
    </w:p>
    <w:p w14:paraId="6CC10F2A" w14:textId="77777777" w:rsidR="00B9108B" w:rsidRPr="00FC1FDA" w:rsidRDefault="00B9108B" w:rsidP="00841AA6">
      <w:pPr>
        <w:spacing w:line="276" w:lineRule="auto"/>
        <w:jc w:val="both"/>
        <w:rPr>
          <w:rFonts w:ascii="Garamond" w:hAnsi="Garamond"/>
          <w:b/>
          <w:bCs/>
        </w:rPr>
      </w:pPr>
    </w:p>
    <w:p w14:paraId="6666FA9A" w14:textId="77777777" w:rsidR="00B9108B" w:rsidRPr="00FC1FDA" w:rsidRDefault="00B9108B" w:rsidP="00841AA6">
      <w:pPr>
        <w:spacing w:line="276" w:lineRule="auto"/>
        <w:jc w:val="both"/>
        <w:rPr>
          <w:rFonts w:ascii="Garamond" w:hAnsi="Garamond"/>
          <w:b/>
          <w:bCs/>
        </w:rPr>
      </w:pPr>
    </w:p>
    <w:p w14:paraId="41DA9C49" w14:textId="77777777" w:rsidR="00B9108B" w:rsidRPr="00FC1FDA" w:rsidRDefault="00B9108B" w:rsidP="00841AA6">
      <w:pPr>
        <w:spacing w:line="276" w:lineRule="auto"/>
        <w:jc w:val="both"/>
        <w:rPr>
          <w:rFonts w:ascii="Garamond" w:hAnsi="Garamond"/>
          <w:b/>
          <w:bCs/>
        </w:rPr>
      </w:pPr>
    </w:p>
    <w:p w14:paraId="75EDB739" w14:textId="77777777" w:rsidR="00B9108B" w:rsidRPr="00FC1FDA" w:rsidRDefault="00B9108B" w:rsidP="00841AA6">
      <w:pPr>
        <w:spacing w:line="276" w:lineRule="auto"/>
        <w:jc w:val="both"/>
        <w:rPr>
          <w:rFonts w:ascii="Garamond" w:hAnsi="Garamond"/>
          <w:b/>
          <w:bCs/>
        </w:rPr>
      </w:pPr>
    </w:p>
    <w:p w14:paraId="455B4C19" w14:textId="77777777" w:rsidR="00B9108B" w:rsidRPr="00FC1FDA" w:rsidRDefault="00B9108B" w:rsidP="00841AA6">
      <w:pPr>
        <w:spacing w:line="276" w:lineRule="auto"/>
        <w:jc w:val="both"/>
        <w:rPr>
          <w:rFonts w:ascii="Garamond" w:hAnsi="Garamond"/>
          <w:b/>
          <w:bCs/>
        </w:rPr>
      </w:pPr>
    </w:p>
    <w:p w14:paraId="771EED11" w14:textId="77777777" w:rsidR="00B9108B" w:rsidRPr="00FC1FDA" w:rsidRDefault="00B9108B" w:rsidP="00841AA6">
      <w:pPr>
        <w:spacing w:line="276" w:lineRule="auto"/>
        <w:jc w:val="both"/>
        <w:rPr>
          <w:rFonts w:ascii="Garamond" w:hAnsi="Garamond"/>
          <w:b/>
          <w:bCs/>
        </w:rPr>
      </w:pPr>
    </w:p>
    <w:p w14:paraId="6C34FE25" w14:textId="77777777" w:rsidR="00B9108B" w:rsidRPr="00FC1FDA" w:rsidRDefault="00B9108B" w:rsidP="00841AA6">
      <w:pPr>
        <w:spacing w:line="276" w:lineRule="auto"/>
        <w:jc w:val="both"/>
        <w:rPr>
          <w:rFonts w:ascii="Garamond" w:hAnsi="Garamond"/>
          <w:b/>
          <w:bCs/>
        </w:rPr>
      </w:pPr>
    </w:p>
    <w:p w14:paraId="51A1623F" w14:textId="5D146155" w:rsidR="00512063" w:rsidRPr="00FC1FDA" w:rsidRDefault="00512063" w:rsidP="00841AA6">
      <w:pPr>
        <w:spacing w:line="276" w:lineRule="auto"/>
        <w:jc w:val="both"/>
        <w:rPr>
          <w:rFonts w:ascii="Garamond" w:hAnsi="Garamond"/>
          <w:b/>
          <w:bCs/>
        </w:rPr>
      </w:pPr>
      <w:r w:rsidRPr="00FC1FDA">
        <w:rPr>
          <w:rFonts w:ascii="Garamond" w:hAnsi="Garamond"/>
          <w:b/>
          <w:bCs/>
        </w:rPr>
        <w:lastRenderedPageBreak/>
        <w:t xml:space="preserve">Figure </w:t>
      </w:r>
      <w:r w:rsidR="00324F50" w:rsidRPr="00FC1FDA">
        <w:rPr>
          <w:rFonts w:ascii="Garamond" w:hAnsi="Garamond"/>
          <w:b/>
          <w:bCs/>
        </w:rPr>
        <w:t>5</w:t>
      </w:r>
      <w:r w:rsidRPr="00FC1FDA">
        <w:rPr>
          <w:rFonts w:ascii="Garamond" w:hAnsi="Garamond"/>
          <w:b/>
          <w:bCs/>
        </w:rPr>
        <w:t xml:space="preserve">. Subgroup Marginal Means </w:t>
      </w:r>
      <w:r w:rsidR="008449B6" w:rsidRPr="00FC1FDA">
        <w:rPr>
          <w:rFonts w:ascii="Garamond" w:hAnsi="Garamond"/>
          <w:b/>
          <w:bCs/>
        </w:rPr>
        <w:t xml:space="preserve">for Forced Choice </w:t>
      </w:r>
      <w:r w:rsidRPr="00FC1FDA">
        <w:rPr>
          <w:rFonts w:ascii="Garamond" w:hAnsi="Garamond"/>
          <w:b/>
          <w:bCs/>
        </w:rPr>
        <w:t>by Respondent Parenthood</w:t>
      </w:r>
    </w:p>
    <w:p w14:paraId="544DE635" w14:textId="77777777" w:rsidR="003F2B9A" w:rsidRPr="00FC1FDA" w:rsidRDefault="003F2B9A" w:rsidP="00841AA6">
      <w:pPr>
        <w:spacing w:line="276" w:lineRule="auto"/>
        <w:jc w:val="both"/>
        <w:rPr>
          <w:rFonts w:ascii="Garamond" w:hAnsi="Garamond"/>
          <w:b/>
          <w:bCs/>
        </w:rPr>
      </w:pPr>
    </w:p>
    <w:p w14:paraId="54F4482F" w14:textId="77777777" w:rsidR="003F2B9A" w:rsidRPr="00FC1FDA" w:rsidRDefault="003F2B9A" w:rsidP="00841AA6">
      <w:pPr>
        <w:spacing w:line="276" w:lineRule="auto"/>
        <w:jc w:val="both"/>
        <w:rPr>
          <w:rFonts w:ascii="Garamond" w:hAnsi="Garamond"/>
          <w:b/>
          <w:bCs/>
        </w:rPr>
      </w:pPr>
    </w:p>
    <w:p w14:paraId="151EDD59" w14:textId="70CD16C1" w:rsidR="00C90CE1" w:rsidRPr="00FC1FDA" w:rsidRDefault="005E1B3C" w:rsidP="00841AA6">
      <w:pPr>
        <w:pStyle w:val="Bibliography"/>
        <w:spacing w:line="276" w:lineRule="auto"/>
        <w:jc w:val="both"/>
        <w:rPr>
          <w:rFonts w:ascii="Garamond" w:hAnsi="Garamond"/>
        </w:rPr>
      </w:pPr>
      <w:r w:rsidRPr="00FC1FDA">
        <w:rPr>
          <w:rFonts w:ascii="Garamond" w:hAnsi="Garamond"/>
          <w:noProof/>
        </w:rPr>
        <w:drawing>
          <wp:inline distT="0" distB="0" distL="0" distR="0" wp14:anchorId="06EEDA6F" wp14:editId="3FBE1616">
            <wp:extent cx="5731510" cy="4308475"/>
            <wp:effectExtent l="0" t="0" r="0" b="0"/>
            <wp:docPr id="19652941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294190" name="Picture 196529419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308475"/>
                    </a:xfrm>
                    <a:prstGeom prst="rect">
                      <a:avLst/>
                    </a:prstGeom>
                  </pic:spPr>
                </pic:pic>
              </a:graphicData>
            </a:graphic>
          </wp:inline>
        </w:drawing>
      </w:r>
    </w:p>
    <w:p w14:paraId="7B4F866D" w14:textId="77777777" w:rsidR="00F518E9" w:rsidRPr="00FC1FDA" w:rsidRDefault="00F518E9" w:rsidP="00A56981">
      <w:pPr>
        <w:spacing w:line="276" w:lineRule="auto"/>
        <w:jc w:val="both"/>
        <w:rPr>
          <w:rFonts w:ascii="Garamond" w:hAnsi="Garamond"/>
        </w:rPr>
      </w:pPr>
    </w:p>
    <w:p w14:paraId="130DD8DB" w14:textId="1B677063" w:rsidR="00C90CE1" w:rsidRPr="00FC1FDA" w:rsidRDefault="00142008" w:rsidP="00D83284">
      <w:pPr>
        <w:pStyle w:val="Bibliography"/>
        <w:spacing w:line="276" w:lineRule="auto"/>
        <w:jc w:val="both"/>
        <w:rPr>
          <w:rFonts w:ascii="Garamond" w:hAnsi="Garamond"/>
          <w:b/>
          <w:bCs/>
        </w:rPr>
      </w:pPr>
      <w:r w:rsidRPr="00FC1FDA">
        <w:rPr>
          <w:rFonts w:ascii="Garamond" w:hAnsi="Garamond"/>
          <w:b/>
          <w:bCs/>
        </w:rPr>
        <w:t>Discussion and Conclusion</w:t>
      </w:r>
    </w:p>
    <w:p w14:paraId="0721D947" w14:textId="7A015C18" w:rsidR="007812A4" w:rsidRPr="00FC1FDA" w:rsidRDefault="007812A4" w:rsidP="00D83284">
      <w:pPr>
        <w:spacing w:line="276" w:lineRule="auto"/>
        <w:jc w:val="both"/>
        <w:rPr>
          <w:rFonts w:ascii="Garamond" w:hAnsi="Garamond"/>
        </w:rPr>
      </w:pPr>
      <w:r w:rsidRPr="00FC1FDA">
        <w:rPr>
          <w:rFonts w:ascii="Garamond" w:hAnsi="Garamond"/>
        </w:rPr>
        <w:t>Family-friendly working practices are needed to increase the retention and recruitment of diverse elected representatives in legislatures.</w:t>
      </w:r>
      <w:r w:rsidR="00FC0C48" w:rsidRPr="00FC1FDA">
        <w:rPr>
          <w:rFonts w:ascii="Garamond" w:hAnsi="Garamond"/>
        </w:rPr>
        <w:t xml:space="preserve"> Yet instituting </w:t>
      </w:r>
      <w:r w:rsidRPr="00FC1FDA">
        <w:rPr>
          <w:rFonts w:ascii="Garamond" w:hAnsi="Garamond"/>
        </w:rPr>
        <w:t>such reforms raises questions about public reactions,</w:t>
      </w:r>
      <w:r w:rsidR="00FC0C48" w:rsidRPr="00FC1FDA">
        <w:rPr>
          <w:rFonts w:ascii="Garamond" w:hAnsi="Garamond"/>
        </w:rPr>
        <w:t xml:space="preserve"> something little tested in current work.</w:t>
      </w:r>
      <w:r w:rsidRPr="00FC1FDA">
        <w:rPr>
          <w:rFonts w:ascii="Garamond" w:hAnsi="Garamond"/>
        </w:rPr>
        <w:t xml:space="preserve"> </w:t>
      </w:r>
      <w:r w:rsidR="00FC0C48" w:rsidRPr="00FC1FDA">
        <w:rPr>
          <w:rFonts w:ascii="Garamond" w:hAnsi="Garamond"/>
        </w:rPr>
        <w:t xml:space="preserve">Do the public punish MPs for taking time off their elected roles for a baby? And, importantly, </w:t>
      </w:r>
      <w:r w:rsidR="00FC0C48" w:rsidRPr="00FC1FDA">
        <w:rPr>
          <w:rFonts w:ascii="Garamond" w:hAnsi="Garamond"/>
          <w:i/>
          <w:iCs/>
        </w:rPr>
        <w:t xml:space="preserve">who </w:t>
      </w:r>
      <w:r w:rsidR="00FC0C48" w:rsidRPr="00FC1FDA">
        <w:rPr>
          <w:rFonts w:ascii="Garamond" w:hAnsi="Garamond"/>
        </w:rPr>
        <w:t>pays the price? T</w:t>
      </w:r>
      <w:r w:rsidRPr="00FC1FDA">
        <w:rPr>
          <w:rFonts w:ascii="Garamond" w:hAnsi="Garamond"/>
        </w:rPr>
        <w:t xml:space="preserve">he results from pre-registered conjoint experiments demonstrate that there exists </w:t>
      </w:r>
      <w:r w:rsidR="00FC0C48" w:rsidRPr="00FC1FDA">
        <w:rPr>
          <w:rFonts w:ascii="Garamond" w:hAnsi="Garamond"/>
        </w:rPr>
        <w:t xml:space="preserve">little punishment for MPs who take parental leave. In line with previous research </w:t>
      </w:r>
      <w:r w:rsidR="00FC0C48" w:rsidRPr="00FC1FDA">
        <w:rPr>
          <w:rFonts w:ascii="Garamond" w:hAnsi="Garamond"/>
        </w:rPr>
        <w:fldChar w:fldCharType="begin"/>
      </w:r>
      <w:r w:rsidR="00910D9C">
        <w:rPr>
          <w:rFonts w:ascii="Garamond" w:hAnsi="Garamond"/>
        </w:rPr>
        <w:instrText xml:space="preserve"> ADDIN ZOTERO_ITEM CSL_CITATION {"citationID":"b5FjqmDN","properties":{"formattedCitation":"(Campbell and Cowley, 2018)","plainCitation":"(Campbell and Cowley, 2018)","noteIndex":0},"citationItems":[{"id":349,"uris":["http://zotero.org/users/6417227/items/4FFCH25M"],"itemData":{"id":349,"type":"article-journal","abstract":"In increasingly personalised electoral contests, voters use evaluations of candidates’ personal characteristics in their vote decisions, and candidates deploy personal information about themselves which they believe convey a positive message in their communications with voters. We expand the study of candidate characteristics to include parental status, examining the public’s view of politicians with and without children and the behaviour of politicians in their communications with voters. Men and women are equally likely to refer to their children regardless of party. We find a preference for candidates who are parents and no punishment effect for women politicians with children. Our findings, from a British study, contradict some of the research from the United States which finds that voters’ reactions to candidates’ parental status vary depending on candidate gender; as such, our results suggest that political and cultural context are important factors determining the role gender plays in political behaviour.","container-title":"The British Journal of Politics and International Relations","DOI":"10.1177/1369148118775032","ISSN":"1369-1481, 1467-856X","issue":"3","journalAbbreviation":"The British Journal of Politics and International Relations","language":"en","page":"753-769","source":"DOI.org (Crossref)","title":"The impact of parental status on the visibility and evaluations of politicians","volume":"20","author":[{"family":"Campbell","given":"Rosie"},{"family":"Cowley","given":"Philip"}],"issued":{"date-parts":[["2018",8]]}}}],"schema":"https://github.com/citation-style-language/schema/raw/master/csl-citation.json"} </w:instrText>
      </w:r>
      <w:r w:rsidR="00FC0C48" w:rsidRPr="00FC1FDA">
        <w:rPr>
          <w:rFonts w:ascii="Garamond" w:hAnsi="Garamond"/>
        </w:rPr>
        <w:fldChar w:fldCharType="separate"/>
      </w:r>
      <w:r w:rsidR="00F9704B" w:rsidRPr="00FC1FDA">
        <w:rPr>
          <w:rFonts w:ascii="Garamond" w:hAnsi="Garamond"/>
          <w:noProof/>
        </w:rPr>
        <w:t>(Campbell and Cowley, 2018)</w:t>
      </w:r>
      <w:r w:rsidR="00FC0C48" w:rsidRPr="00FC1FDA">
        <w:rPr>
          <w:rFonts w:ascii="Garamond" w:hAnsi="Garamond"/>
        </w:rPr>
        <w:fldChar w:fldCharType="end"/>
      </w:r>
      <w:r w:rsidR="00FB0A94">
        <w:rPr>
          <w:rFonts w:ascii="Garamond" w:hAnsi="Garamond"/>
        </w:rPr>
        <w:t>,</w:t>
      </w:r>
      <w:r w:rsidR="00FC0C48" w:rsidRPr="00FC1FDA">
        <w:rPr>
          <w:rFonts w:ascii="Garamond" w:hAnsi="Garamond"/>
        </w:rPr>
        <w:t xml:space="preserve"> the results show a preference for the parent MP. Notably, this "parenthood benefit" endures even when the potential "costs" of parenthood, taking parental leave, are explicitly stated. MPs who take up to 6</w:t>
      </w:r>
      <w:r w:rsidR="0099046E" w:rsidRPr="00FC1FDA">
        <w:rPr>
          <w:rFonts w:ascii="Garamond" w:hAnsi="Garamond"/>
        </w:rPr>
        <w:t>-</w:t>
      </w:r>
      <w:r w:rsidR="00FC0C48" w:rsidRPr="00FC1FDA">
        <w:rPr>
          <w:rFonts w:ascii="Garamond" w:hAnsi="Garamond"/>
        </w:rPr>
        <w:t xml:space="preserve">months of parental leave experience an increase in preferability by approximately </w:t>
      </w:r>
      <w:r w:rsidR="00B44D65" w:rsidRPr="00FC1FDA">
        <w:rPr>
          <w:rFonts w:ascii="Garamond" w:hAnsi="Garamond"/>
        </w:rPr>
        <w:t>5</w:t>
      </w:r>
      <w:r w:rsidR="0099046E" w:rsidRPr="00FC1FDA">
        <w:rPr>
          <w:rFonts w:ascii="Garamond" w:hAnsi="Garamond"/>
        </w:rPr>
        <w:t>-</w:t>
      </w:r>
      <w:r w:rsidR="00B44D65" w:rsidRPr="00FC1FDA">
        <w:rPr>
          <w:rFonts w:ascii="Garamond" w:hAnsi="Garamond"/>
        </w:rPr>
        <w:t>percentage</w:t>
      </w:r>
      <w:r w:rsidR="0099046E" w:rsidRPr="00FC1FDA">
        <w:rPr>
          <w:rFonts w:ascii="Garamond" w:hAnsi="Garamond"/>
        </w:rPr>
        <w:t>-</w:t>
      </w:r>
      <w:r w:rsidR="00B44D65" w:rsidRPr="00FC1FDA">
        <w:rPr>
          <w:rFonts w:ascii="Garamond" w:hAnsi="Garamond"/>
        </w:rPr>
        <w:t>points</w:t>
      </w:r>
      <w:r w:rsidR="00FC0C48" w:rsidRPr="00FC1FDA">
        <w:rPr>
          <w:rFonts w:ascii="Garamond" w:hAnsi="Garamond"/>
        </w:rPr>
        <w:t xml:space="preserve"> compared to those without children. However, the effect </w:t>
      </w:r>
      <w:r w:rsidR="000276BA" w:rsidRPr="00FC1FDA">
        <w:rPr>
          <w:rFonts w:ascii="Garamond" w:hAnsi="Garamond"/>
        </w:rPr>
        <w:t>does</w:t>
      </w:r>
      <w:r w:rsidR="00FC0C48" w:rsidRPr="00FC1FDA">
        <w:rPr>
          <w:rFonts w:ascii="Garamond" w:hAnsi="Garamond"/>
        </w:rPr>
        <w:t xml:space="preserve"> </w:t>
      </w:r>
      <w:r w:rsidR="000276BA" w:rsidRPr="00FC1FDA">
        <w:rPr>
          <w:rFonts w:ascii="Garamond" w:hAnsi="Garamond"/>
        </w:rPr>
        <w:t>reduce</w:t>
      </w:r>
      <w:r w:rsidR="00FC0C48" w:rsidRPr="00FC1FDA">
        <w:rPr>
          <w:rFonts w:ascii="Garamond" w:hAnsi="Garamond"/>
        </w:rPr>
        <w:t xml:space="preserve"> for MPs who take a longer leave of one year, rendering the benefit non-significant.</w:t>
      </w:r>
    </w:p>
    <w:p w14:paraId="52132008" w14:textId="77777777" w:rsidR="007812A4" w:rsidRPr="00FC1FDA" w:rsidRDefault="007812A4" w:rsidP="00D83284">
      <w:pPr>
        <w:spacing w:line="276" w:lineRule="auto"/>
        <w:jc w:val="both"/>
        <w:rPr>
          <w:rFonts w:ascii="Garamond" w:hAnsi="Garamond"/>
        </w:rPr>
      </w:pPr>
    </w:p>
    <w:p w14:paraId="47CD6D31" w14:textId="5EC4D45C" w:rsidR="007812A4" w:rsidRPr="00FC1FDA" w:rsidRDefault="007812A4" w:rsidP="00D83284">
      <w:pPr>
        <w:spacing w:line="276" w:lineRule="auto"/>
        <w:jc w:val="both"/>
        <w:rPr>
          <w:rFonts w:ascii="Garamond" w:hAnsi="Garamond"/>
        </w:rPr>
      </w:pPr>
      <w:r w:rsidRPr="00FC1FDA">
        <w:rPr>
          <w:rFonts w:ascii="Garamond" w:hAnsi="Garamond"/>
        </w:rPr>
        <w:t xml:space="preserve">Crucially, these findings reveal that voter preferences are contingent upon the sex of the MP. Women MPs who take parental leave consistently emerge as the preferred choice over their male counterparts, with up to </w:t>
      </w:r>
      <w:r w:rsidR="009B7795" w:rsidRPr="00FC1FDA">
        <w:rPr>
          <w:rFonts w:ascii="Garamond" w:hAnsi="Garamond"/>
        </w:rPr>
        <w:t>8</w:t>
      </w:r>
      <w:r w:rsidR="0099046E" w:rsidRPr="00FC1FDA">
        <w:rPr>
          <w:rFonts w:ascii="Garamond" w:hAnsi="Garamond"/>
        </w:rPr>
        <w:t>-</w:t>
      </w:r>
      <w:r w:rsidR="009B7795" w:rsidRPr="00FC1FDA">
        <w:rPr>
          <w:rFonts w:ascii="Garamond" w:hAnsi="Garamond"/>
        </w:rPr>
        <w:t>percentage</w:t>
      </w:r>
      <w:r w:rsidR="0099046E" w:rsidRPr="00FC1FDA">
        <w:rPr>
          <w:rFonts w:ascii="Garamond" w:hAnsi="Garamond"/>
        </w:rPr>
        <w:t>-</w:t>
      </w:r>
      <w:r w:rsidR="009B7795" w:rsidRPr="00FC1FDA">
        <w:rPr>
          <w:rFonts w:ascii="Garamond" w:hAnsi="Garamond"/>
        </w:rPr>
        <w:t>points when one year of leave is taken</w:t>
      </w:r>
      <w:r w:rsidRPr="00FC1FDA">
        <w:rPr>
          <w:rFonts w:ascii="Garamond" w:hAnsi="Garamond"/>
        </w:rPr>
        <w:t xml:space="preserve">. Strikingly, when the "costs" of parenthood are emphasized, women MPs receive a parenthood benefit, while men MPs </w:t>
      </w:r>
      <w:r w:rsidRPr="00FC1FDA">
        <w:rPr>
          <w:rFonts w:ascii="Garamond" w:hAnsi="Garamond"/>
        </w:rPr>
        <w:lastRenderedPageBreak/>
        <w:t>do not.</w:t>
      </w:r>
      <w:r w:rsidR="00D83284" w:rsidRPr="00FC1FDA">
        <w:rPr>
          <w:rFonts w:ascii="Garamond" w:hAnsi="Garamond"/>
        </w:rPr>
        <w:t xml:space="preserve"> </w:t>
      </w:r>
      <w:r w:rsidRPr="00FC1FDA">
        <w:rPr>
          <w:rFonts w:ascii="Garamond" w:hAnsi="Garamond"/>
        </w:rPr>
        <w:t>Nevertheless, the study also highlights that voter preferences do not translate into differential evaluations of job performance, strength, assertiveness, or compassion based on the MPs' parenthood or use of parental leave. Hence, the preference for women MPs who balance motherhood and public office does not appear to be rooted in perceived competency advantages.</w:t>
      </w:r>
    </w:p>
    <w:p w14:paraId="5A5662AC" w14:textId="77777777" w:rsidR="009B7795" w:rsidRPr="00FC1FDA" w:rsidRDefault="009B7795" w:rsidP="00D83284">
      <w:pPr>
        <w:spacing w:line="276" w:lineRule="auto"/>
        <w:jc w:val="both"/>
        <w:rPr>
          <w:rFonts w:ascii="Garamond" w:hAnsi="Garamond"/>
        </w:rPr>
      </w:pPr>
    </w:p>
    <w:p w14:paraId="634AF925" w14:textId="4A82DCD5" w:rsidR="00662215" w:rsidRPr="00FC1FDA" w:rsidRDefault="009B7795" w:rsidP="00662215">
      <w:pPr>
        <w:spacing w:line="276" w:lineRule="auto"/>
        <w:jc w:val="both"/>
        <w:rPr>
          <w:rFonts w:ascii="Garamond" w:hAnsi="Garamond"/>
        </w:rPr>
      </w:pPr>
      <w:r w:rsidRPr="00FC1FDA">
        <w:rPr>
          <w:rFonts w:ascii="Garamond" w:hAnsi="Garamond"/>
        </w:rPr>
        <w:t>This research contributes on two significant fronts. Firstly</w:t>
      </w:r>
      <w:r w:rsidR="000276BA" w:rsidRPr="00FC1FDA">
        <w:rPr>
          <w:rFonts w:ascii="Garamond" w:hAnsi="Garamond"/>
        </w:rPr>
        <w:t xml:space="preserve">, </w:t>
      </w:r>
      <w:r w:rsidR="0099046E" w:rsidRPr="00FC1FDA">
        <w:rPr>
          <w:rFonts w:ascii="Garamond" w:hAnsi="Garamond"/>
        </w:rPr>
        <w:t>it furthers</w:t>
      </w:r>
      <w:r w:rsidR="000276BA" w:rsidRPr="00FC1FDA">
        <w:rPr>
          <w:rFonts w:ascii="Garamond" w:hAnsi="Garamond"/>
        </w:rPr>
        <w:t xml:space="preserve"> understanding</w:t>
      </w:r>
      <w:r w:rsidR="0099046E" w:rsidRPr="00FC1FDA">
        <w:rPr>
          <w:rFonts w:ascii="Garamond" w:hAnsi="Garamond"/>
        </w:rPr>
        <w:t>s</w:t>
      </w:r>
      <w:r w:rsidR="000276BA" w:rsidRPr="00FC1FDA">
        <w:rPr>
          <w:rFonts w:ascii="Garamond" w:hAnsi="Garamond"/>
        </w:rPr>
        <w:t xml:space="preserve"> of gender biases in politics, exploring these biases once politicians are in elected office. The preference for women MPs who take parental leave aligns with the notion of politicized motherhood, </w:t>
      </w:r>
      <w:r w:rsidRPr="00FC1FDA">
        <w:rPr>
          <w:rFonts w:ascii="Garamond" w:hAnsi="Garamond"/>
        </w:rPr>
        <w:t>as</w:t>
      </w:r>
      <w:r w:rsidR="000276BA" w:rsidRPr="00FC1FDA">
        <w:rPr>
          <w:rFonts w:ascii="Garamond" w:hAnsi="Garamond"/>
        </w:rPr>
        <w:t xml:space="preserve"> women politicians benefit from embracing motherhood </w:t>
      </w:r>
      <w:r w:rsidR="000276BA" w:rsidRPr="00FC1FDA">
        <w:rPr>
          <w:rFonts w:ascii="Garamond" w:hAnsi="Garamond"/>
        </w:rPr>
        <w:fldChar w:fldCharType="begin"/>
      </w:r>
      <w:r w:rsidR="00910D9C">
        <w:rPr>
          <w:rFonts w:ascii="Garamond" w:hAnsi="Garamond"/>
        </w:rPr>
        <w:instrText xml:space="preserve"> ADDIN ZOTERO_ITEM CSL_CITATION {"citationID":"VgjAyaUw","properties":{"formattedCitation":"(Deason, Greenlee and Langner, 2015)","plainCitation":"(Deason, Greenlee and Langner, 2015)","noteIndex":0},"citationItems":[{"id":342,"uris":["http://zotero.org/users/6417227/items/3WZQ3WKA"],"itemData":{"id":342,"type":"article-journal","container-title":"Politics, Groups, and Identities","DOI":"10.1080/21565503.2014.992792","ISSN":"2156-5503, 2156-5511","issue":"1","journalAbbreviation":"Politics, Groups, and Identities","language":"en","page":"133-148","source":"DOI.org (Crossref)","title":"Mothers on the campaign trail: implications of Politicized Motherhood for women in politics","title-short":"Mothers on the campaign trail","volume":"3","author":[{"family":"Deason","given":"Grace"},{"family":"Greenlee","given":"Jill S."},{"family":"Langner","given":"Carrie A."}],"issued":{"date-parts":[["2015",1,2]]}}}],"schema":"https://github.com/citation-style-language/schema/raw/master/csl-citation.json"} </w:instrText>
      </w:r>
      <w:r w:rsidR="000276BA" w:rsidRPr="00FC1FDA">
        <w:rPr>
          <w:rFonts w:ascii="Garamond" w:hAnsi="Garamond"/>
        </w:rPr>
        <w:fldChar w:fldCharType="separate"/>
      </w:r>
      <w:r w:rsidR="00F9704B" w:rsidRPr="00FC1FDA">
        <w:rPr>
          <w:rFonts w:ascii="Garamond" w:hAnsi="Garamond"/>
          <w:noProof/>
        </w:rPr>
        <w:t>(Deason, Greenlee and Langner, 2015)</w:t>
      </w:r>
      <w:r w:rsidR="000276BA" w:rsidRPr="00FC1FDA">
        <w:rPr>
          <w:rFonts w:ascii="Garamond" w:hAnsi="Garamond"/>
        </w:rPr>
        <w:fldChar w:fldCharType="end"/>
      </w:r>
      <w:r w:rsidR="000276BA" w:rsidRPr="00FC1FDA">
        <w:rPr>
          <w:rFonts w:ascii="Garamond" w:hAnsi="Garamond"/>
        </w:rPr>
        <w:t xml:space="preserve">. Yet </w:t>
      </w:r>
      <w:r w:rsidRPr="00FC1FDA">
        <w:rPr>
          <w:rFonts w:ascii="Garamond" w:hAnsi="Garamond"/>
        </w:rPr>
        <w:t>this is not driven</w:t>
      </w:r>
      <w:r w:rsidR="000276BA" w:rsidRPr="00FC1FDA">
        <w:rPr>
          <w:rFonts w:ascii="Garamond" w:hAnsi="Garamond"/>
        </w:rPr>
        <w:t xml:space="preserve"> by voters perceiving mothers as more competent</w:t>
      </w:r>
      <w:r w:rsidRPr="00FC1FDA">
        <w:rPr>
          <w:rFonts w:ascii="Garamond" w:hAnsi="Garamond"/>
        </w:rPr>
        <w:t xml:space="preserve"> or from the trait stereotypes examined</w:t>
      </w:r>
      <w:r w:rsidR="000276BA" w:rsidRPr="00FC1FDA">
        <w:rPr>
          <w:rFonts w:ascii="Garamond" w:hAnsi="Garamond"/>
        </w:rPr>
        <w:t xml:space="preserve"> as the thesis suggests. </w:t>
      </w:r>
      <w:r w:rsidRPr="00FC1FDA">
        <w:rPr>
          <w:rFonts w:ascii="Garamond" w:hAnsi="Garamond"/>
        </w:rPr>
        <w:t xml:space="preserve">A more generalised preference for women, and in this case the ‘most feminine’ woman – the mother who takes parental leave – </w:t>
      </w:r>
      <w:r w:rsidR="000276BA" w:rsidRPr="00FC1FDA">
        <w:rPr>
          <w:rFonts w:ascii="Garamond" w:hAnsi="Garamond"/>
        </w:rPr>
        <w:t xml:space="preserve">aligns with new evidence of a positive bias for women candidates in electoral choice experiments </w:t>
      </w:r>
      <w:r w:rsidR="000276BA" w:rsidRPr="00FC1FDA">
        <w:rPr>
          <w:rFonts w:ascii="Garamond" w:hAnsi="Garamond"/>
        </w:rPr>
        <w:fldChar w:fldCharType="begin"/>
      </w:r>
      <w:r w:rsidR="00910D9C">
        <w:rPr>
          <w:rFonts w:ascii="Garamond" w:hAnsi="Garamond"/>
        </w:rPr>
        <w:instrText xml:space="preserve"> ADDIN ZOTERO_ITEM CSL_CITATION {"citationID":"Ej5iHObq","properties":{"formattedCitation":"(Schwarz and Coppock, 2022)","plainCitation":"(Schwarz and Coppock, 2022)","noteIndex":0},"citationItems":[{"id":781,"uris":["http://zotero.org/users/6417227/items/6NCCKGPY"],"itemData":{"id":781,"type":"article-journal","abstract":"Candidate choice survey experiments in the form of conjoint or vignette experiments have become a standard part of the political science toolkit for understanding the effects of candidate characteristics on vote choice. We collect 67 such studies from all over the world and reanalyze them using a standardized approach. We find that the average effect of being a woman (relative to a man) is a gain of approximately 2 percentage points. We find some evidence of heterogeneity across contexts, candidates, and respondents. The difference is somewhat larger for white (vs. black) candidates and among survey respondents who are women (vs. men) or, in the US context, identify as Democrats or Independents (vs. Republicans). Our results add to the growing body of experimental and observational evidence that voter preferences are not a major factor explaining the persistently low rates of women in elected office.","container-title":"The Journal of Politics","DOI":"https://doi.org/10.1086/716290","issue":"2","language":"en","page":"665-668","source":"Zotero","title":"What Have We Learned about Gender from Candidate Choice Experiments? A Meta-Analysis of Sixty-Seven Factorial Survey Experiments","volume":"84","author":[{"family":"Schwarz","given":"Susanne"},{"family":"Coppock","given":"Alexander"}],"issued":{"date-parts":[["2022"]]}}}],"schema":"https://github.com/citation-style-language/schema/raw/master/csl-citation.json"} </w:instrText>
      </w:r>
      <w:r w:rsidR="000276BA" w:rsidRPr="00FC1FDA">
        <w:rPr>
          <w:rFonts w:ascii="Garamond" w:hAnsi="Garamond"/>
        </w:rPr>
        <w:fldChar w:fldCharType="separate"/>
      </w:r>
      <w:r w:rsidR="00F9704B" w:rsidRPr="00FC1FDA">
        <w:rPr>
          <w:rFonts w:ascii="Garamond" w:hAnsi="Garamond"/>
          <w:noProof/>
        </w:rPr>
        <w:t>(Schwarz and Coppock, 2022)</w:t>
      </w:r>
      <w:r w:rsidR="000276BA" w:rsidRPr="00FC1FDA">
        <w:rPr>
          <w:rFonts w:ascii="Garamond" w:hAnsi="Garamond"/>
        </w:rPr>
        <w:fldChar w:fldCharType="end"/>
      </w:r>
      <w:r w:rsidR="000276BA" w:rsidRPr="00FC1FDA">
        <w:rPr>
          <w:rFonts w:ascii="Garamond" w:hAnsi="Garamond"/>
        </w:rPr>
        <w:t xml:space="preserve">. </w:t>
      </w:r>
      <w:r w:rsidRPr="00FC1FDA">
        <w:rPr>
          <w:rFonts w:ascii="Garamond" w:hAnsi="Garamond"/>
        </w:rPr>
        <w:t xml:space="preserve">These findings </w:t>
      </w:r>
      <w:r w:rsidR="000276BA" w:rsidRPr="00FC1FDA">
        <w:rPr>
          <w:rFonts w:ascii="Garamond" w:hAnsi="Garamond"/>
        </w:rPr>
        <w:t xml:space="preserve">continue to challenge the traditional thesis that women must act in masculine ways to gain voter approval. </w:t>
      </w:r>
      <w:r w:rsidR="00EC1EC1" w:rsidRPr="00FC1FDA">
        <w:rPr>
          <w:rFonts w:ascii="Garamond" w:hAnsi="Garamond"/>
        </w:rPr>
        <w:t>Yet, p</w:t>
      </w:r>
      <w:r w:rsidR="00662215" w:rsidRPr="00FC1FDA">
        <w:rPr>
          <w:rFonts w:ascii="Garamond" w:hAnsi="Garamond"/>
        </w:rPr>
        <w:t>oliticised motherhood is not entirely advantageous for women in politics.</w:t>
      </w:r>
      <w:r w:rsidR="00E919C2" w:rsidRPr="00FC1FDA">
        <w:rPr>
          <w:rFonts w:ascii="Garamond" w:hAnsi="Garamond"/>
        </w:rPr>
        <w:t xml:space="preserve"> Women with the gender-congruent family lives (i.e. married with children) </w:t>
      </w:r>
      <w:r w:rsidR="001C3DC7" w:rsidRPr="00FC1FDA">
        <w:rPr>
          <w:rFonts w:ascii="Garamond" w:hAnsi="Garamond"/>
        </w:rPr>
        <w:t>have</w:t>
      </w:r>
      <w:r w:rsidR="00E919C2" w:rsidRPr="00FC1FDA">
        <w:rPr>
          <w:rFonts w:ascii="Garamond" w:hAnsi="Garamond"/>
        </w:rPr>
        <w:t xml:space="preserve"> </w:t>
      </w:r>
      <w:r w:rsidR="00910A10" w:rsidRPr="00FC1FDA">
        <w:rPr>
          <w:rFonts w:ascii="Garamond" w:hAnsi="Garamond"/>
        </w:rPr>
        <w:t xml:space="preserve">fewer </w:t>
      </w:r>
      <w:r w:rsidR="001C3DC7" w:rsidRPr="00FC1FDA">
        <w:rPr>
          <w:rFonts w:ascii="Garamond" w:hAnsi="Garamond"/>
        </w:rPr>
        <w:t>resources</w:t>
      </w:r>
      <w:r w:rsidR="00910A10" w:rsidRPr="00FC1FDA">
        <w:rPr>
          <w:rFonts w:ascii="Garamond" w:hAnsi="Garamond"/>
        </w:rPr>
        <w:t xml:space="preserve"> and </w:t>
      </w:r>
      <w:r w:rsidR="001C3DC7" w:rsidRPr="00FC1FDA">
        <w:rPr>
          <w:rFonts w:ascii="Garamond" w:hAnsi="Garamond"/>
        </w:rPr>
        <w:t>less time</w:t>
      </w:r>
      <w:r w:rsidR="00910A10" w:rsidRPr="00FC1FDA">
        <w:rPr>
          <w:rFonts w:ascii="Garamond" w:hAnsi="Garamond"/>
        </w:rPr>
        <w:t xml:space="preserve"> to campaign </w:t>
      </w:r>
      <w:r w:rsidR="00E919C2" w:rsidRPr="00FC1FDA">
        <w:rPr>
          <w:rFonts w:ascii="Garamond" w:hAnsi="Garamond"/>
        </w:rPr>
        <w:t>for office (Teele et al 2018)</w:t>
      </w:r>
      <w:r w:rsidR="00677C3B" w:rsidRPr="00FC1FDA">
        <w:rPr>
          <w:rFonts w:ascii="Garamond" w:hAnsi="Garamond"/>
        </w:rPr>
        <w:t xml:space="preserve">. </w:t>
      </w:r>
      <w:r w:rsidR="001C3DC7" w:rsidRPr="00FC1FDA">
        <w:rPr>
          <w:rFonts w:ascii="Garamond" w:hAnsi="Garamond"/>
        </w:rPr>
        <w:t>This presents a further puzzle when compared to men MPs.</w:t>
      </w:r>
      <w:r w:rsidR="00FE1481" w:rsidRPr="00FC1FDA">
        <w:rPr>
          <w:rFonts w:ascii="Garamond" w:hAnsi="Garamond"/>
        </w:rPr>
        <w:t xml:space="preserve"> </w:t>
      </w:r>
      <w:r w:rsidR="00A541B7" w:rsidRPr="00AA3ED2">
        <w:rPr>
          <w:rFonts w:ascii="Garamond" w:hAnsi="Garamond"/>
        </w:rPr>
        <w:t>Whilst</w:t>
      </w:r>
      <w:r w:rsidR="000F4127" w:rsidRPr="00AA3ED2">
        <w:rPr>
          <w:rFonts w:ascii="Garamond" w:hAnsi="Garamond"/>
        </w:rPr>
        <w:t xml:space="preserve"> </w:t>
      </w:r>
      <w:r w:rsidR="00D95598" w:rsidRPr="00AA3ED2">
        <w:rPr>
          <w:rFonts w:ascii="Garamond" w:hAnsi="Garamond"/>
        </w:rPr>
        <w:t xml:space="preserve">men </w:t>
      </w:r>
      <w:r w:rsidR="00542CA2" w:rsidRPr="00AA3ED2">
        <w:rPr>
          <w:rFonts w:ascii="Garamond" w:hAnsi="Garamond"/>
        </w:rPr>
        <w:t xml:space="preserve">MPs </w:t>
      </w:r>
      <w:r w:rsidR="00A541B7" w:rsidRPr="00AA3ED2">
        <w:rPr>
          <w:rFonts w:ascii="Garamond" w:hAnsi="Garamond"/>
        </w:rPr>
        <w:t>did not face an explicit cost when they t</w:t>
      </w:r>
      <w:r w:rsidR="00AA3ED2">
        <w:rPr>
          <w:rFonts w:ascii="Garamond" w:hAnsi="Garamond"/>
        </w:rPr>
        <w:t>ook</w:t>
      </w:r>
      <w:r w:rsidR="00A541B7" w:rsidRPr="00AA3ED2">
        <w:rPr>
          <w:rFonts w:ascii="Garamond" w:hAnsi="Garamond"/>
        </w:rPr>
        <w:t xml:space="preserve"> parental leave in the </w:t>
      </w:r>
      <w:r w:rsidR="0074112C" w:rsidRPr="00AA3ED2">
        <w:rPr>
          <w:rFonts w:ascii="Garamond" w:hAnsi="Garamond"/>
        </w:rPr>
        <w:t>experiments</w:t>
      </w:r>
      <w:r w:rsidR="00A541B7" w:rsidRPr="00AA3ED2">
        <w:rPr>
          <w:rFonts w:ascii="Garamond" w:hAnsi="Garamond"/>
        </w:rPr>
        <w:t>,</w:t>
      </w:r>
      <w:r w:rsidR="0074112C" w:rsidRPr="00AA3ED2">
        <w:rPr>
          <w:rFonts w:ascii="Garamond" w:hAnsi="Garamond"/>
        </w:rPr>
        <w:t xml:space="preserve"> </w:t>
      </w:r>
      <w:r w:rsidR="00E84FE3" w:rsidRPr="00AA3ED2">
        <w:rPr>
          <w:rFonts w:ascii="Garamond" w:hAnsi="Garamond"/>
        </w:rPr>
        <w:t xml:space="preserve">both men and women </w:t>
      </w:r>
      <w:r w:rsidR="009A3735" w:rsidRPr="00AA3ED2">
        <w:rPr>
          <w:rFonts w:ascii="Garamond" w:hAnsi="Garamond"/>
        </w:rPr>
        <w:t xml:space="preserve">generally benefit from parenthood. </w:t>
      </w:r>
      <w:r w:rsidR="00FE1481" w:rsidRPr="00AA3ED2">
        <w:rPr>
          <w:rFonts w:ascii="Garamond" w:hAnsi="Garamond"/>
        </w:rPr>
        <w:t>However,</w:t>
      </w:r>
      <w:r w:rsidR="009A3735" w:rsidRPr="00AA3ED2">
        <w:rPr>
          <w:rFonts w:ascii="Garamond" w:hAnsi="Garamond"/>
        </w:rPr>
        <w:t xml:space="preserve"> once </w:t>
      </w:r>
      <w:r w:rsidR="00E84FE3" w:rsidRPr="00AA3ED2">
        <w:rPr>
          <w:rFonts w:ascii="Garamond" w:hAnsi="Garamond"/>
        </w:rPr>
        <w:t>an MP is described as taking leave</w:t>
      </w:r>
      <w:r w:rsidR="009A3735" w:rsidRPr="00AA3ED2">
        <w:rPr>
          <w:rFonts w:ascii="Garamond" w:hAnsi="Garamond"/>
        </w:rPr>
        <w:t>,</w:t>
      </w:r>
      <w:r w:rsidR="00E84FE3" w:rsidRPr="00FC1FDA">
        <w:rPr>
          <w:rFonts w:ascii="Garamond" w:hAnsi="Garamond"/>
        </w:rPr>
        <w:t xml:space="preserve"> </w:t>
      </w:r>
      <w:r w:rsidR="0074112C" w:rsidRPr="00FC1FDA">
        <w:rPr>
          <w:rFonts w:ascii="Garamond" w:hAnsi="Garamond"/>
        </w:rPr>
        <w:t xml:space="preserve">women receive a parenthood </w:t>
      </w:r>
      <w:r w:rsidR="00A42581" w:rsidRPr="00FC1FDA">
        <w:rPr>
          <w:rFonts w:ascii="Garamond" w:hAnsi="Garamond"/>
        </w:rPr>
        <w:t>benefit,</w:t>
      </w:r>
      <w:r w:rsidR="0074112C" w:rsidRPr="00FC1FDA">
        <w:rPr>
          <w:rFonts w:ascii="Garamond" w:hAnsi="Garamond"/>
        </w:rPr>
        <w:t xml:space="preserve"> but men do not. </w:t>
      </w:r>
      <w:r w:rsidR="00A42581" w:rsidRPr="00FC1FDA">
        <w:rPr>
          <w:rFonts w:ascii="Garamond" w:hAnsi="Garamond"/>
        </w:rPr>
        <w:t xml:space="preserve">This </w:t>
      </w:r>
      <w:r w:rsidR="00FE1481" w:rsidRPr="00FC1FDA">
        <w:rPr>
          <w:rFonts w:ascii="Garamond" w:hAnsi="Garamond"/>
        </w:rPr>
        <w:t>opens</w:t>
      </w:r>
      <w:r w:rsidR="00A42581" w:rsidRPr="00FC1FDA">
        <w:rPr>
          <w:rFonts w:ascii="Garamond" w:hAnsi="Garamond"/>
        </w:rPr>
        <w:t xml:space="preserve"> the possibility</w:t>
      </w:r>
      <w:r w:rsidR="006742F8" w:rsidRPr="00FC1FDA">
        <w:rPr>
          <w:rFonts w:ascii="Garamond" w:hAnsi="Garamond"/>
        </w:rPr>
        <w:t xml:space="preserve"> </w:t>
      </w:r>
      <w:r w:rsidR="00AA3ED2">
        <w:rPr>
          <w:rFonts w:ascii="Garamond" w:hAnsi="Garamond"/>
        </w:rPr>
        <w:t xml:space="preserve">that </w:t>
      </w:r>
      <w:r w:rsidR="006742F8" w:rsidRPr="00FC1FDA">
        <w:rPr>
          <w:rFonts w:ascii="Garamond" w:hAnsi="Garamond"/>
        </w:rPr>
        <w:t>men</w:t>
      </w:r>
      <w:r w:rsidR="001E3E7C" w:rsidRPr="00FC1FDA">
        <w:rPr>
          <w:rFonts w:ascii="Garamond" w:hAnsi="Garamond"/>
        </w:rPr>
        <w:t xml:space="preserve"> politicians</w:t>
      </w:r>
      <w:r w:rsidR="006742F8" w:rsidRPr="00FC1FDA">
        <w:rPr>
          <w:rFonts w:ascii="Garamond" w:hAnsi="Garamond"/>
        </w:rPr>
        <w:t xml:space="preserve"> </w:t>
      </w:r>
      <w:r w:rsidR="00A42581" w:rsidRPr="00FC1FDA">
        <w:rPr>
          <w:rFonts w:ascii="Garamond" w:hAnsi="Garamond"/>
        </w:rPr>
        <w:t xml:space="preserve">are </w:t>
      </w:r>
      <w:r w:rsidR="006742F8" w:rsidRPr="00FC1FDA">
        <w:rPr>
          <w:rFonts w:ascii="Garamond" w:hAnsi="Garamond"/>
        </w:rPr>
        <w:t>punished for gender-</w:t>
      </w:r>
      <w:r w:rsidR="00A43337" w:rsidRPr="00FC1FDA">
        <w:rPr>
          <w:rFonts w:ascii="Garamond" w:hAnsi="Garamond"/>
        </w:rPr>
        <w:t>incongruent</w:t>
      </w:r>
      <w:r w:rsidR="006742F8" w:rsidRPr="00FC1FDA">
        <w:rPr>
          <w:rFonts w:ascii="Garamond" w:hAnsi="Garamond"/>
        </w:rPr>
        <w:t xml:space="preserve"> behaviour</w:t>
      </w:r>
      <w:r w:rsidR="001E3E7C" w:rsidRPr="00FC1FDA">
        <w:rPr>
          <w:rFonts w:ascii="Garamond" w:hAnsi="Garamond"/>
        </w:rPr>
        <w:t xml:space="preserve">. </w:t>
      </w:r>
      <w:r w:rsidR="00946A3A" w:rsidRPr="00FC1FDA">
        <w:rPr>
          <w:rFonts w:ascii="Garamond" w:hAnsi="Garamond"/>
        </w:rPr>
        <w:t>Potentially</w:t>
      </w:r>
      <w:r w:rsidR="007D5690" w:rsidRPr="00FC1FDA">
        <w:rPr>
          <w:rFonts w:ascii="Garamond" w:hAnsi="Garamond"/>
        </w:rPr>
        <w:t>,</w:t>
      </w:r>
      <w:r w:rsidR="003A0751" w:rsidRPr="00FC1FDA">
        <w:rPr>
          <w:rFonts w:ascii="Garamond" w:hAnsi="Garamond"/>
        </w:rPr>
        <w:t xml:space="preserve"> </w:t>
      </w:r>
      <w:r w:rsidR="002C6291" w:rsidRPr="00FC1FDA">
        <w:rPr>
          <w:rFonts w:ascii="Garamond" w:hAnsi="Garamond"/>
        </w:rPr>
        <w:t>traditional</w:t>
      </w:r>
      <w:r w:rsidR="003A0751" w:rsidRPr="00FC1FDA">
        <w:rPr>
          <w:rFonts w:ascii="Garamond" w:hAnsi="Garamond"/>
        </w:rPr>
        <w:t xml:space="preserve"> gender norms exist behind these biases driving a positive preference for women’s gender</w:t>
      </w:r>
      <w:r w:rsidR="00946A3A" w:rsidRPr="00FC1FDA">
        <w:rPr>
          <w:rFonts w:ascii="Garamond" w:hAnsi="Garamond"/>
        </w:rPr>
        <w:t xml:space="preserve"> </w:t>
      </w:r>
      <w:r w:rsidR="003A0751" w:rsidRPr="00FC1FDA">
        <w:rPr>
          <w:rFonts w:ascii="Garamond" w:hAnsi="Garamond"/>
        </w:rPr>
        <w:t xml:space="preserve">conforming behaviour </w:t>
      </w:r>
      <w:r w:rsidR="00946A3A" w:rsidRPr="00FC1FDA">
        <w:rPr>
          <w:rFonts w:ascii="Garamond" w:hAnsi="Garamond"/>
        </w:rPr>
        <w:t>of</w:t>
      </w:r>
      <w:r w:rsidR="003A0751" w:rsidRPr="00FC1FDA">
        <w:rPr>
          <w:rFonts w:ascii="Garamond" w:hAnsi="Garamond"/>
        </w:rPr>
        <w:t xml:space="preserve"> </w:t>
      </w:r>
      <w:r w:rsidR="00946A3A" w:rsidRPr="00FC1FDA">
        <w:rPr>
          <w:rFonts w:ascii="Garamond" w:hAnsi="Garamond"/>
        </w:rPr>
        <w:t>parental</w:t>
      </w:r>
      <w:r w:rsidR="003A0751" w:rsidRPr="00FC1FDA">
        <w:rPr>
          <w:rFonts w:ascii="Garamond" w:hAnsi="Garamond"/>
        </w:rPr>
        <w:t xml:space="preserve"> leave and </w:t>
      </w:r>
      <w:r w:rsidR="00946A3A" w:rsidRPr="00FC1FDA">
        <w:rPr>
          <w:rFonts w:ascii="Garamond" w:hAnsi="Garamond"/>
        </w:rPr>
        <w:t xml:space="preserve">a more negative response to men’s gender-incongruent behaviour. </w:t>
      </w:r>
      <w:r w:rsidR="00194C7D" w:rsidRPr="00FC1FDA">
        <w:rPr>
          <w:rFonts w:ascii="Garamond" w:hAnsi="Garamond"/>
        </w:rPr>
        <w:t>Understanding more on</w:t>
      </w:r>
      <w:r w:rsidR="00155AB0" w:rsidRPr="00FC1FDA">
        <w:rPr>
          <w:rFonts w:ascii="Garamond" w:hAnsi="Garamond"/>
        </w:rPr>
        <w:t xml:space="preserve"> the role of gender (in)congruent behaviour, such as in terms of politicians’ family li</w:t>
      </w:r>
      <w:r w:rsidR="00842A28" w:rsidRPr="00FC1FDA">
        <w:rPr>
          <w:rFonts w:ascii="Garamond" w:hAnsi="Garamond"/>
        </w:rPr>
        <w:t>v</w:t>
      </w:r>
      <w:r w:rsidR="00155AB0" w:rsidRPr="00FC1FDA">
        <w:rPr>
          <w:rFonts w:ascii="Garamond" w:hAnsi="Garamond"/>
        </w:rPr>
        <w:t>e</w:t>
      </w:r>
      <w:r w:rsidR="00842A28" w:rsidRPr="00FC1FDA">
        <w:rPr>
          <w:rFonts w:ascii="Garamond" w:hAnsi="Garamond"/>
        </w:rPr>
        <w:t>s</w:t>
      </w:r>
      <w:r w:rsidR="00155AB0" w:rsidRPr="00FC1FDA">
        <w:rPr>
          <w:rFonts w:ascii="Garamond" w:hAnsi="Garamond"/>
        </w:rPr>
        <w:t>, in driving the recent positive preference for women can advance our understanding of gender dynamics and inequities in our political landscape.</w:t>
      </w:r>
    </w:p>
    <w:p w14:paraId="2EE2C971" w14:textId="77777777" w:rsidR="007812A4" w:rsidRPr="00FC1FDA" w:rsidRDefault="007812A4" w:rsidP="00D83284">
      <w:pPr>
        <w:spacing w:line="276" w:lineRule="auto"/>
        <w:jc w:val="both"/>
        <w:rPr>
          <w:rFonts w:ascii="Garamond" w:hAnsi="Garamond"/>
        </w:rPr>
      </w:pPr>
    </w:p>
    <w:p w14:paraId="6130A8DF" w14:textId="07122889" w:rsidR="00B63801" w:rsidRPr="00FC1FDA" w:rsidRDefault="009B7795" w:rsidP="00D83284">
      <w:pPr>
        <w:spacing w:line="276" w:lineRule="auto"/>
        <w:jc w:val="both"/>
        <w:rPr>
          <w:rFonts w:ascii="Garamond" w:hAnsi="Garamond"/>
        </w:rPr>
      </w:pPr>
      <w:r w:rsidRPr="00FC1FDA">
        <w:rPr>
          <w:rFonts w:ascii="Garamond" w:hAnsi="Garamond"/>
        </w:rPr>
        <w:t>Secondly</w:t>
      </w:r>
      <w:r w:rsidR="007812A4" w:rsidRPr="00FC1FDA">
        <w:rPr>
          <w:rFonts w:ascii="Garamond" w:hAnsi="Garamond"/>
        </w:rPr>
        <w:t xml:space="preserve">, </w:t>
      </w:r>
      <w:r w:rsidR="00B63801" w:rsidRPr="00FC1FDA">
        <w:rPr>
          <w:rFonts w:ascii="Garamond" w:hAnsi="Garamond"/>
        </w:rPr>
        <w:t xml:space="preserve">it lends support to </w:t>
      </w:r>
      <w:proofErr w:type="gramStart"/>
      <w:r w:rsidR="00B63801" w:rsidRPr="00FC1FDA">
        <w:rPr>
          <w:rFonts w:ascii="Garamond" w:hAnsi="Garamond"/>
        </w:rPr>
        <w:t>academic</w:t>
      </w:r>
      <w:proofErr w:type="gramEnd"/>
      <w:r w:rsidR="00B63801" w:rsidRPr="00FC1FDA">
        <w:rPr>
          <w:rFonts w:ascii="Garamond" w:hAnsi="Garamond"/>
        </w:rPr>
        <w:t xml:space="preserve"> and </w:t>
      </w:r>
      <w:r w:rsidR="00D83284" w:rsidRPr="00FC1FDA">
        <w:rPr>
          <w:rFonts w:ascii="Garamond" w:hAnsi="Garamond"/>
        </w:rPr>
        <w:t>practitioner</w:t>
      </w:r>
      <w:r w:rsidR="00B63801" w:rsidRPr="00FC1FDA">
        <w:rPr>
          <w:rFonts w:ascii="Garamond" w:hAnsi="Garamond"/>
        </w:rPr>
        <w:t xml:space="preserve"> calls for family-friendly practices to diversify representative bodies. Moving beyond a focus solely on the institutional and elite level</w:t>
      </w:r>
      <w:r w:rsidR="00AA3ED2">
        <w:rPr>
          <w:rFonts w:ascii="Garamond" w:hAnsi="Garamond"/>
        </w:rPr>
        <w:t>s</w:t>
      </w:r>
      <w:r w:rsidR="00B63801" w:rsidRPr="00FC1FDA">
        <w:rPr>
          <w:rFonts w:ascii="Garamond" w:hAnsi="Garamond"/>
        </w:rPr>
        <w:t xml:space="preserve"> </w:t>
      </w:r>
      <w:r w:rsidR="00B63801" w:rsidRPr="00FC1FDA">
        <w:rPr>
          <w:rFonts w:ascii="Garamond" w:hAnsi="Garamond"/>
        </w:rPr>
        <w:fldChar w:fldCharType="begin"/>
      </w:r>
      <w:r w:rsidR="00910D9C">
        <w:rPr>
          <w:rFonts w:ascii="Garamond" w:hAnsi="Garamond"/>
        </w:rPr>
        <w:instrText xml:space="preserve"> ADDIN ZOTERO_ITEM CSL_CITATION {"citationID":"mz3gqkZf","properties":{"formattedCitation":"(Allen, Cutts and Winn, 2016; Childs and Celis, 2020)","plainCitation":"(Allen, Cutts and Winn, 2016; Childs and Celis, 2020)","noteIndex":0},"citationItems":[{"id":343,"uris":["http://zotero.org/users/6417227/items/BUBYKUCR"],"itemData":{"id":343,"type":"article-journal","abstract":"Family-friendly (FF) working practices in political institutions have attracted scant attention from scholars, arguably reflecting the scarcity of their implementation. Using a survey of legislators and qualitative interviews, we examine for the first time how satisfied elected members of two new legislatures (the Welsh Assembly and the Scottish Parliament) are with FF working practices. We offer four possible explanations—parenthood, age of the legislator, sex, and the distance between the legislator's constituency and the legislature—for the variation in satisfaction. Our findings suggest that being a woman and having a greater distance between legislature and constituency exerted significant negative effects on legislators' satisfaction with FF working practices. In contrast, legislators over age 60 were significantly more likely to be satisfied with FF working practices in the new legislatures. We conclude by outlining future research avenues for comparative scholars of gender and politics interested in the effectiveness and resilience of FF working practices, in particular highlighting the importance of looking beyond the parent–child caring relationship to other caring and domestic obligations.","container-title":"Politics &amp; Gender","DOI":"10.1017/S1743923X16000040","ISSN":"1743-923X, 1743-9248","issue":"03","journalAbbreviation":"Pol &amp; Gen","language":"en","page":"549-572","source":"DOI.org (Crossref)","title":"Understanding Legislator Experiences of Family-Friendly Working Practices in Political Institutions","volume":"12","author":[{"family":"Allen","given":"Peter"},{"family":"Cutts","given":"David"},{"family":"Winn","given":"Madelaine"}],"issued":{"date-parts":[["2016",9]]}}},{"id":590,"uris":["http://zotero.org/users/6417227/items/H43XXTSK"],"itemData":{"id":590,"type":"book","event-place":"Oxford","publisher":"Oxford University Press","publisher-place":"Oxford","title":"Feminist Democratic Representation","author":[{"family":"Childs","given":"Sarah"},{"family":"Celis","given":"Karen"}],"issued":{"date-parts":[["2020"]]}}}],"schema":"https://github.com/citation-style-language/schema/raw/master/csl-citation.json"} </w:instrText>
      </w:r>
      <w:r w:rsidR="00B63801" w:rsidRPr="00FC1FDA">
        <w:rPr>
          <w:rFonts w:ascii="Garamond" w:hAnsi="Garamond"/>
        </w:rPr>
        <w:fldChar w:fldCharType="separate"/>
      </w:r>
      <w:r w:rsidR="00F9704B" w:rsidRPr="00FC1FDA">
        <w:rPr>
          <w:rFonts w:ascii="Garamond" w:hAnsi="Garamond"/>
          <w:noProof/>
        </w:rPr>
        <w:t>(Allen, Cutts and Winn, 2016; Childs and Celis, 2020)</w:t>
      </w:r>
      <w:r w:rsidR="00B63801" w:rsidRPr="00FC1FDA">
        <w:rPr>
          <w:rFonts w:ascii="Garamond" w:hAnsi="Garamond"/>
        </w:rPr>
        <w:fldChar w:fldCharType="end"/>
      </w:r>
      <w:r w:rsidR="00B63801" w:rsidRPr="00FC1FDA">
        <w:rPr>
          <w:rFonts w:ascii="Garamond" w:hAnsi="Garamond"/>
        </w:rPr>
        <w:t xml:space="preserve"> to consider public perceptions it is found that MPs are unlikely to pay an electoral cost for the use of family-friendly practices. For practitioners and policymakers, the most compelling takeaway is the lack of significant opposition or punishment from the public towards MPs who take parental leave. This finding should encourage further support and implementation of family-friendly policies and practices in politics, fostering a more inclusive and representative democratic system.</w:t>
      </w:r>
    </w:p>
    <w:p w14:paraId="4D6F9636" w14:textId="77777777" w:rsidR="00D4567D" w:rsidRPr="00FC1FDA" w:rsidRDefault="00D4567D" w:rsidP="00D83284">
      <w:pPr>
        <w:spacing w:line="276" w:lineRule="auto"/>
        <w:jc w:val="both"/>
        <w:rPr>
          <w:rFonts w:ascii="Garamond" w:hAnsi="Garamond"/>
        </w:rPr>
      </w:pPr>
    </w:p>
    <w:p w14:paraId="0628B641" w14:textId="77777777" w:rsidR="0053741C" w:rsidRPr="00FC1FDA" w:rsidRDefault="0053741C" w:rsidP="00D83284">
      <w:pPr>
        <w:spacing w:line="276" w:lineRule="auto"/>
        <w:jc w:val="both"/>
        <w:rPr>
          <w:rFonts w:ascii="Garamond" w:hAnsi="Garamond"/>
        </w:rPr>
      </w:pPr>
    </w:p>
    <w:p w14:paraId="691D11A5" w14:textId="66CFD9DD" w:rsidR="00AE7B72" w:rsidRDefault="00D56499" w:rsidP="00D83284">
      <w:pPr>
        <w:spacing w:line="276" w:lineRule="auto"/>
        <w:jc w:val="both"/>
        <w:rPr>
          <w:rFonts w:ascii="Garamond" w:hAnsi="Garamond"/>
          <w:b/>
          <w:bCs/>
        </w:rPr>
      </w:pPr>
      <w:r>
        <w:rPr>
          <w:rFonts w:ascii="Garamond" w:hAnsi="Garamond"/>
          <w:b/>
          <w:bCs/>
        </w:rPr>
        <w:t xml:space="preserve">ACKNOWLEDGEMNTS </w:t>
      </w:r>
    </w:p>
    <w:p w14:paraId="1CCFD47C" w14:textId="77777777" w:rsidR="00D56499" w:rsidRDefault="00D56499" w:rsidP="00D83284">
      <w:pPr>
        <w:spacing w:line="276" w:lineRule="auto"/>
        <w:jc w:val="both"/>
        <w:rPr>
          <w:rFonts w:ascii="Garamond" w:hAnsi="Garamond"/>
          <w:b/>
          <w:bCs/>
        </w:rPr>
      </w:pPr>
    </w:p>
    <w:p w14:paraId="4C3D5F12" w14:textId="4C753158" w:rsidR="00D56499" w:rsidRPr="00D56499" w:rsidRDefault="00D56499" w:rsidP="00D83284">
      <w:pPr>
        <w:spacing w:line="276" w:lineRule="auto"/>
        <w:jc w:val="both"/>
        <w:rPr>
          <w:rFonts w:ascii="Garamond" w:hAnsi="Garamond"/>
        </w:rPr>
      </w:pPr>
      <w:r>
        <w:rPr>
          <w:rFonts w:ascii="Garamond" w:hAnsi="Garamond"/>
        </w:rPr>
        <w:t xml:space="preserve">I would like to thank </w:t>
      </w:r>
      <w:r w:rsidR="00D7094A">
        <w:rPr>
          <w:rFonts w:ascii="Garamond" w:hAnsi="Garamond"/>
        </w:rPr>
        <w:t xml:space="preserve">various colleagues who have been kind enough to read and comment on this paper and the experimental design including Daniel Devine, Sarah Childs, Lotte Hargrave, </w:t>
      </w:r>
      <w:r w:rsidR="009A420B">
        <w:rPr>
          <w:rFonts w:ascii="Garamond" w:hAnsi="Garamond"/>
        </w:rPr>
        <w:t xml:space="preserve">and </w:t>
      </w:r>
      <w:r w:rsidR="00D7094A">
        <w:rPr>
          <w:rFonts w:ascii="Garamond" w:hAnsi="Garamond"/>
        </w:rPr>
        <w:t>Stuart Turnbull-</w:t>
      </w:r>
      <w:proofErr w:type="spellStart"/>
      <w:r w:rsidR="00D7094A">
        <w:rPr>
          <w:rFonts w:ascii="Garamond" w:hAnsi="Garamond"/>
        </w:rPr>
        <w:t>Dugarte</w:t>
      </w:r>
      <w:proofErr w:type="spellEnd"/>
      <w:r w:rsidR="00CF4899">
        <w:rPr>
          <w:rFonts w:ascii="Garamond" w:hAnsi="Garamond"/>
        </w:rPr>
        <w:t xml:space="preserve">. Thank you also to participants at </w:t>
      </w:r>
      <w:r w:rsidR="004A3D5A">
        <w:rPr>
          <w:rFonts w:ascii="Garamond" w:hAnsi="Garamond"/>
        </w:rPr>
        <w:t xml:space="preserve">seminars at the </w:t>
      </w:r>
      <w:r w:rsidR="00EB6C1C">
        <w:rPr>
          <w:rFonts w:ascii="Garamond" w:hAnsi="Garamond"/>
        </w:rPr>
        <w:t>Universities</w:t>
      </w:r>
      <w:r w:rsidR="004A3D5A">
        <w:rPr>
          <w:rFonts w:ascii="Garamond" w:hAnsi="Garamond"/>
        </w:rPr>
        <w:t xml:space="preserve"> of Bath</w:t>
      </w:r>
      <w:r w:rsidR="00EB6C1C">
        <w:rPr>
          <w:rFonts w:ascii="Garamond" w:hAnsi="Garamond"/>
        </w:rPr>
        <w:t xml:space="preserve"> and Manchester for insightful comments and feedback.</w:t>
      </w:r>
    </w:p>
    <w:p w14:paraId="6C9AD581" w14:textId="77777777" w:rsidR="00B63801" w:rsidRPr="00FC1FDA" w:rsidRDefault="00B63801" w:rsidP="00D83284">
      <w:pPr>
        <w:spacing w:line="276" w:lineRule="auto"/>
        <w:jc w:val="both"/>
        <w:rPr>
          <w:rFonts w:ascii="Garamond" w:hAnsi="Garamond"/>
        </w:rPr>
      </w:pPr>
    </w:p>
    <w:p w14:paraId="3894511C" w14:textId="77777777" w:rsidR="00C90CE1" w:rsidRPr="00FC1FDA" w:rsidRDefault="00C90CE1" w:rsidP="00D83284">
      <w:pPr>
        <w:pStyle w:val="Bibliography"/>
        <w:spacing w:line="276" w:lineRule="auto"/>
        <w:jc w:val="both"/>
        <w:rPr>
          <w:rFonts w:ascii="Garamond" w:hAnsi="Garamond"/>
        </w:rPr>
      </w:pPr>
    </w:p>
    <w:p w14:paraId="525004E2" w14:textId="41E20807" w:rsidR="00CE0F0E" w:rsidRPr="00FC1FDA" w:rsidRDefault="00CE0F0E">
      <w:pPr>
        <w:rPr>
          <w:rFonts w:ascii="Garamond" w:hAnsi="Garamond"/>
        </w:rPr>
      </w:pPr>
      <w:r w:rsidRPr="00FC1FDA">
        <w:rPr>
          <w:rFonts w:ascii="Garamond" w:hAnsi="Garamond"/>
        </w:rPr>
        <w:br w:type="page"/>
      </w:r>
    </w:p>
    <w:p w14:paraId="175ACB3D" w14:textId="0B20500F" w:rsidR="00C90CE1" w:rsidRPr="00FC1FDA" w:rsidRDefault="00CE0F0E" w:rsidP="00A56981">
      <w:pPr>
        <w:pStyle w:val="Bibliography"/>
        <w:spacing w:line="276" w:lineRule="auto"/>
        <w:jc w:val="both"/>
        <w:rPr>
          <w:rFonts w:ascii="Times New Roman" w:hAnsi="Times New Roman" w:cs="Times New Roman"/>
          <w:b/>
          <w:bCs/>
        </w:rPr>
      </w:pPr>
      <w:bookmarkStart w:id="0" w:name="_Hlk178159738"/>
      <w:r w:rsidRPr="00FC1FDA">
        <w:rPr>
          <w:rFonts w:ascii="Times New Roman" w:hAnsi="Times New Roman" w:cs="Times New Roman"/>
          <w:b/>
          <w:bCs/>
        </w:rPr>
        <w:lastRenderedPageBreak/>
        <w:t>REFERENCES</w:t>
      </w:r>
    </w:p>
    <w:p w14:paraId="3E5FE203" w14:textId="77777777" w:rsidR="00C57AA2" w:rsidRPr="00C57AA2" w:rsidRDefault="00E11CBA" w:rsidP="00C57AA2">
      <w:pPr>
        <w:pStyle w:val="Bibliography"/>
        <w:rPr>
          <w:rFonts w:ascii="Times New Roman" w:hAnsi="Times New Roman" w:cs="Times New Roman"/>
        </w:rPr>
      </w:pPr>
      <w:r w:rsidRPr="00FC1FDA">
        <w:fldChar w:fldCharType="begin"/>
      </w:r>
      <w:r w:rsidR="00C57AA2">
        <w:instrText xml:space="preserve"> ADDIN ZOTERO_BIBL {"uncited":[],"omitted":[],"custom":[]} CSL_BIBLIOGRAPHY </w:instrText>
      </w:r>
      <w:r w:rsidRPr="00FC1FDA">
        <w:fldChar w:fldCharType="separate"/>
      </w:r>
      <w:r w:rsidR="00C57AA2" w:rsidRPr="00C57AA2">
        <w:rPr>
          <w:rFonts w:ascii="Times New Roman" w:hAnsi="Times New Roman" w:cs="Times New Roman"/>
        </w:rPr>
        <w:t xml:space="preserve">Allen, P., Cutts, D. and Winn, M. (2016) ‘Understanding Legislator Experiences of Family-Friendly Working Practices in Political Institutions’, </w:t>
      </w:r>
      <w:r w:rsidR="00C57AA2" w:rsidRPr="00C57AA2">
        <w:rPr>
          <w:rFonts w:ascii="Times New Roman" w:hAnsi="Times New Roman" w:cs="Times New Roman"/>
          <w:i/>
          <w:iCs/>
        </w:rPr>
        <w:t>Politics &amp; Gender</w:t>
      </w:r>
      <w:r w:rsidR="00C57AA2" w:rsidRPr="00C57AA2">
        <w:rPr>
          <w:rFonts w:ascii="Times New Roman" w:hAnsi="Times New Roman" w:cs="Times New Roman"/>
        </w:rPr>
        <w:t>, 12(03), pp. 549–572. Available at: https://doi.org/10.1017/S1743923X16000040.</w:t>
      </w:r>
    </w:p>
    <w:p w14:paraId="7F6E61E8"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Auer, M. </w:t>
      </w:r>
      <w:r w:rsidRPr="00C57AA2">
        <w:rPr>
          <w:rFonts w:ascii="Times New Roman" w:hAnsi="Times New Roman" w:cs="Times New Roman"/>
          <w:i/>
          <w:iCs/>
        </w:rPr>
        <w:t>et al.</w:t>
      </w:r>
      <w:r w:rsidRPr="00C57AA2">
        <w:rPr>
          <w:rFonts w:ascii="Times New Roman" w:hAnsi="Times New Roman" w:cs="Times New Roman"/>
        </w:rPr>
        <w:t xml:space="preserve"> (2020) ‘Invoking the idealized family to assess political leadership and legitimacy: news coverage of Australian and Canadian premiers’, </w:t>
      </w:r>
      <w:r w:rsidRPr="00C57AA2">
        <w:rPr>
          <w:rFonts w:ascii="Times New Roman" w:hAnsi="Times New Roman" w:cs="Times New Roman"/>
          <w:i/>
          <w:iCs/>
        </w:rPr>
        <w:t>Feminist Media Studies</w:t>
      </w:r>
      <w:r w:rsidRPr="00C57AA2">
        <w:rPr>
          <w:rFonts w:ascii="Times New Roman" w:hAnsi="Times New Roman" w:cs="Times New Roman"/>
        </w:rPr>
        <w:t>, pp. 1–16. Available at: https://doi.org/10.1080/14680777.2020.1790627.</w:t>
      </w:r>
    </w:p>
    <w:p w14:paraId="48AEF2CC"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Bauer, N.M. (2015) ‘Emotional, Sensitive, and Unfit for Office? Gender Stereotype Activation and Support Female Candidates: Emotional, Sensitive, and Unfit for Office?’, </w:t>
      </w:r>
      <w:r w:rsidRPr="00C57AA2">
        <w:rPr>
          <w:rFonts w:ascii="Times New Roman" w:hAnsi="Times New Roman" w:cs="Times New Roman"/>
          <w:i/>
          <w:iCs/>
        </w:rPr>
        <w:t>Political Psychology</w:t>
      </w:r>
      <w:r w:rsidRPr="00C57AA2">
        <w:rPr>
          <w:rFonts w:ascii="Times New Roman" w:hAnsi="Times New Roman" w:cs="Times New Roman"/>
        </w:rPr>
        <w:t>, 36(6), pp. 691–708. Available at: https://doi.org/10.1111/pops.12186.</w:t>
      </w:r>
    </w:p>
    <w:p w14:paraId="7AA55D23"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Bauer, N.M. (2020) </w:t>
      </w:r>
      <w:r w:rsidRPr="00C57AA2">
        <w:rPr>
          <w:rFonts w:ascii="Times New Roman" w:hAnsi="Times New Roman" w:cs="Times New Roman"/>
          <w:i/>
          <w:iCs/>
        </w:rPr>
        <w:t>The Qualification Gap: Why Women Must Be Better Than Men to Win Political Office</w:t>
      </w:r>
      <w:r w:rsidRPr="00C57AA2">
        <w:rPr>
          <w:rFonts w:ascii="Times New Roman" w:hAnsi="Times New Roman" w:cs="Times New Roman"/>
        </w:rPr>
        <w:t>. Cambridge: Cambridge University Press.</w:t>
      </w:r>
    </w:p>
    <w:p w14:paraId="34F31089"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Bell, M.A. and Kaufmann, K.M. (2015) ‘The Electoral Consequences of Marriage and Motherhood: How Gender Traits Influence Voter Evaluations of Female Candidates’, </w:t>
      </w:r>
      <w:r w:rsidRPr="00C57AA2">
        <w:rPr>
          <w:rFonts w:ascii="Times New Roman" w:hAnsi="Times New Roman" w:cs="Times New Roman"/>
          <w:i/>
          <w:iCs/>
        </w:rPr>
        <w:t>Journal of Women, Politics &amp; Policy</w:t>
      </w:r>
      <w:r w:rsidRPr="00C57AA2">
        <w:rPr>
          <w:rFonts w:ascii="Times New Roman" w:hAnsi="Times New Roman" w:cs="Times New Roman"/>
        </w:rPr>
        <w:t>, 36(1), pp. 1–21. Available at: https://doi.org/10.1080/1554477X.2015.985150.</w:t>
      </w:r>
    </w:p>
    <w:p w14:paraId="6BCE255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Bernhard, R., Shames, S. and Teele, D.L. (2020) ‘To Emerge? Breadwinning, Motherhood, and Women’s Decisions to Run for Office’, </w:t>
      </w:r>
      <w:r w:rsidRPr="00C57AA2">
        <w:rPr>
          <w:rFonts w:ascii="Times New Roman" w:hAnsi="Times New Roman" w:cs="Times New Roman"/>
          <w:i/>
          <w:iCs/>
        </w:rPr>
        <w:t>American Political Science Review</w:t>
      </w:r>
      <w:r w:rsidRPr="00C57AA2">
        <w:rPr>
          <w:rFonts w:ascii="Times New Roman" w:hAnsi="Times New Roman" w:cs="Times New Roman"/>
        </w:rPr>
        <w:t>, pp. 1–16. Available at: https://doi.org/10.1017/S0003055420000970.</w:t>
      </w:r>
    </w:p>
    <w:p w14:paraId="5E7A948D"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ampbell, R. and Cowley, P. (2014) ‘What Voters Want: Reactions to Candidate Characteristics in a Survey Experiment’, </w:t>
      </w:r>
      <w:r w:rsidRPr="00C57AA2">
        <w:rPr>
          <w:rFonts w:ascii="Times New Roman" w:hAnsi="Times New Roman" w:cs="Times New Roman"/>
          <w:i/>
          <w:iCs/>
        </w:rPr>
        <w:t>Political Studies</w:t>
      </w:r>
      <w:r w:rsidRPr="00C57AA2">
        <w:rPr>
          <w:rFonts w:ascii="Times New Roman" w:hAnsi="Times New Roman" w:cs="Times New Roman"/>
        </w:rPr>
        <w:t>, 62(4), pp. 745–765. Available at: https://doi.org/10.1111/1467-9248.12048.</w:t>
      </w:r>
    </w:p>
    <w:p w14:paraId="1FA1D67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ampbell, R. and Cowley, P. (2018) ‘The impact of parental status on the visibility and evaluations of politicians’, </w:t>
      </w:r>
      <w:r w:rsidRPr="00C57AA2">
        <w:rPr>
          <w:rFonts w:ascii="Times New Roman" w:hAnsi="Times New Roman" w:cs="Times New Roman"/>
          <w:i/>
          <w:iCs/>
        </w:rPr>
        <w:t>The British Journal of Politics and International Relations</w:t>
      </w:r>
      <w:r w:rsidRPr="00C57AA2">
        <w:rPr>
          <w:rFonts w:ascii="Times New Roman" w:hAnsi="Times New Roman" w:cs="Times New Roman"/>
        </w:rPr>
        <w:t>, 20(3), pp. 753–769. Available at: https://doi.org/10.1177/1369148118775032.</w:t>
      </w:r>
    </w:p>
    <w:p w14:paraId="1EAC7223"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arlin, D.B. and Winfrey, K.L. (2009) ‘Have You Come a Long Way, Baby? Hillary Clinton, Sarah Palin, and Sexism in 2008 Campaign Coverage’, </w:t>
      </w:r>
      <w:r w:rsidRPr="00C57AA2">
        <w:rPr>
          <w:rFonts w:ascii="Times New Roman" w:hAnsi="Times New Roman" w:cs="Times New Roman"/>
          <w:i/>
          <w:iCs/>
        </w:rPr>
        <w:t>Communication Studies</w:t>
      </w:r>
      <w:r w:rsidRPr="00C57AA2">
        <w:rPr>
          <w:rFonts w:ascii="Times New Roman" w:hAnsi="Times New Roman" w:cs="Times New Roman"/>
        </w:rPr>
        <w:t>, 60(4), pp. 326–343. Available at: https://doi.org/10.1080/10510970903109904.</w:t>
      </w:r>
    </w:p>
    <w:p w14:paraId="58A36E52"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hallender, C. and Deane, H. (2021) ‘Critical Reflections on the 2020 Pandemic and UK Legislatures: The construction of the “Good Parliamentarian” within the House of Commons’, in Evans, Sillk, and White (eds) </w:t>
      </w:r>
      <w:r w:rsidRPr="00C57AA2">
        <w:rPr>
          <w:rFonts w:ascii="Times New Roman" w:hAnsi="Times New Roman" w:cs="Times New Roman"/>
          <w:i/>
          <w:iCs/>
        </w:rPr>
        <w:t>Study of Parliament Group</w:t>
      </w:r>
      <w:r w:rsidRPr="00C57AA2">
        <w:rPr>
          <w:rFonts w:ascii="Times New Roman" w:hAnsi="Times New Roman" w:cs="Times New Roman"/>
        </w:rPr>
        <w:t>.</w:t>
      </w:r>
    </w:p>
    <w:p w14:paraId="10CC362E"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hilds, S. (2004) </w:t>
      </w:r>
      <w:r w:rsidRPr="00C57AA2">
        <w:rPr>
          <w:rFonts w:ascii="Times New Roman" w:hAnsi="Times New Roman" w:cs="Times New Roman"/>
          <w:i/>
          <w:iCs/>
        </w:rPr>
        <w:t>New Labour Women MPs: Women Representing Women</w:t>
      </w:r>
      <w:r w:rsidRPr="00C57AA2">
        <w:rPr>
          <w:rFonts w:ascii="Times New Roman" w:hAnsi="Times New Roman" w:cs="Times New Roman"/>
        </w:rPr>
        <w:t>. London: Routledge.</w:t>
      </w:r>
    </w:p>
    <w:p w14:paraId="054735E4"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hilds, S. (2016) </w:t>
      </w:r>
      <w:r w:rsidRPr="00C57AA2">
        <w:rPr>
          <w:rFonts w:ascii="Times New Roman" w:hAnsi="Times New Roman" w:cs="Times New Roman"/>
          <w:i/>
          <w:iCs/>
        </w:rPr>
        <w:t>The Good Parliament</w:t>
      </w:r>
      <w:r w:rsidRPr="00C57AA2">
        <w:rPr>
          <w:rFonts w:ascii="Times New Roman" w:hAnsi="Times New Roman" w:cs="Times New Roman"/>
        </w:rPr>
        <w:t>. Bristol.</w:t>
      </w:r>
    </w:p>
    <w:p w14:paraId="17EB21A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Childs, S. and Celis, K. (2020) </w:t>
      </w:r>
      <w:r w:rsidRPr="00C57AA2">
        <w:rPr>
          <w:rFonts w:ascii="Times New Roman" w:hAnsi="Times New Roman" w:cs="Times New Roman"/>
          <w:i/>
          <w:iCs/>
        </w:rPr>
        <w:t>Feminist Democratic Representation</w:t>
      </w:r>
      <w:r w:rsidRPr="00C57AA2">
        <w:rPr>
          <w:rFonts w:ascii="Times New Roman" w:hAnsi="Times New Roman" w:cs="Times New Roman"/>
        </w:rPr>
        <w:t>. Oxford: Oxford University Press.</w:t>
      </w:r>
    </w:p>
    <w:p w14:paraId="3275E100"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lastRenderedPageBreak/>
        <w:t xml:space="preserve">Childs, S. and Challender, C. (2019) ‘Re-gendering the UK House of Commons: The Academic Critical Actor and Her “Feminist in Residence”’, </w:t>
      </w:r>
      <w:r w:rsidRPr="00C57AA2">
        <w:rPr>
          <w:rFonts w:ascii="Times New Roman" w:hAnsi="Times New Roman" w:cs="Times New Roman"/>
          <w:i/>
          <w:iCs/>
        </w:rPr>
        <w:t>Political Studies Review</w:t>
      </w:r>
      <w:r w:rsidRPr="00C57AA2">
        <w:rPr>
          <w:rFonts w:ascii="Times New Roman" w:hAnsi="Times New Roman" w:cs="Times New Roman"/>
        </w:rPr>
        <w:t>, 17(4), pp. 428–435. Available at: https://doi.org/10.1177/1478929919866388.</w:t>
      </w:r>
    </w:p>
    <w:p w14:paraId="6F4589B9"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De La Cuesta, B., Egami, N. and Imai, K. (2022) ‘Improving the External Validity of Conjoint Analysis: The Essential Role of Profile Distribution’, </w:t>
      </w:r>
      <w:r w:rsidRPr="00C57AA2">
        <w:rPr>
          <w:rFonts w:ascii="Times New Roman" w:hAnsi="Times New Roman" w:cs="Times New Roman"/>
          <w:i/>
          <w:iCs/>
        </w:rPr>
        <w:t>Political Analysis</w:t>
      </w:r>
      <w:r w:rsidRPr="00C57AA2">
        <w:rPr>
          <w:rFonts w:ascii="Times New Roman" w:hAnsi="Times New Roman" w:cs="Times New Roman"/>
        </w:rPr>
        <w:t>, 30(1), pp. 19–45. Available at: https://doi.org/10.1017/pan.2020.40.</w:t>
      </w:r>
    </w:p>
    <w:p w14:paraId="59C17E68"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Deason, G., Greenlee, J.S. and Langner, C.A. (2015) ‘Mothers on the campaign trail: implications of Politicized Motherhood for women in politics’, </w:t>
      </w:r>
      <w:r w:rsidRPr="00C57AA2">
        <w:rPr>
          <w:rFonts w:ascii="Times New Roman" w:hAnsi="Times New Roman" w:cs="Times New Roman"/>
          <w:i/>
          <w:iCs/>
        </w:rPr>
        <w:t>Politics, Groups, and Identities</w:t>
      </w:r>
      <w:r w:rsidRPr="00C57AA2">
        <w:rPr>
          <w:rFonts w:ascii="Times New Roman" w:hAnsi="Times New Roman" w:cs="Times New Roman"/>
        </w:rPr>
        <w:t>, 3(1), pp. 133–148. Available at: https://doi.org/10.1080/21565503.2014.992792.</w:t>
      </w:r>
    </w:p>
    <w:p w14:paraId="6F1B53E4"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Denner, N., Schäfer, S. and Schemer, C. (2022) ‘Passionate Hiking Fan or Loving Parent? How Personalized Self-Presentation in the Media Affects the Perception of Female and Male Politicians’, </w:t>
      </w:r>
      <w:r w:rsidRPr="00C57AA2">
        <w:rPr>
          <w:rFonts w:ascii="Times New Roman" w:hAnsi="Times New Roman" w:cs="Times New Roman"/>
          <w:i/>
          <w:iCs/>
        </w:rPr>
        <w:t>International Journal of Communication</w:t>
      </w:r>
      <w:r w:rsidRPr="00C57AA2">
        <w:rPr>
          <w:rFonts w:ascii="Times New Roman" w:hAnsi="Times New Roman" w:cs="Times New Roman"/>
        </w:rPr>
        <w:t>, 16.</w:t>
      </w:r>
    </w:p>
    <w:p w14:paraId="066E323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Galy-Badenas, F. and Sommier, M. (2021) ‘“A baby bump for women’s rights”: Analysing Local and International Media Coverage of Prime Minister Jacinda Ardern’s Pregnancy’, </w:t>
      </w:r>
      <w:r w:rsidRPr="00C57AA2">
        <w:rPr>
          <w:rFonts w:ascii="Times New Roman" w:hAnsi="Times New Roman" w:cs="Times New Roman"/>
          <w:i/>
          <w:iCs/>
        </w:rPr>
        <w:t>Feminist Media Studies</w:t>
      </w:r>
      <w:r w:rsidRPr="00C57AA2">
        <w:rPr>
          <w:rFonts w:ascii="Times New Roman" w:hAnsi="Times New Roman" w:cs="Times New Roman"/>
        </w:rPr>
        <w:t>, pp. 1–22. Available at: https://doi.org/10.1080/14680777.2021.1928257.</w:t>
      </w:r>
    </w:p>
    <w:p w14:paraId="4C8825B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Gloor, J.L., Li, X. and Puhl, R.M. (2018) ‘Predictors of parental leave support: Bad news for (big) dads and a policy for equality’, </w:t>
      </w:r>
      <w:r w:rsidRPr="00C57AA2">
        <w:rPr>
          <w:rFonts w:ascii="Times New Roman" w:hAnsi="Times New Roman" w:cs="Times New Roman"/>
          <w:i/>
          <w:iCs/>
        </w:rPr>
        <w:t>Group Processes &amp; Intergroup Relations</w:t>
      </w:r>
      <w:r w:rsidRPr="00C57AA2">
        <w:rPr>
          <w:rFonts w:ascii="Times New Roman" w:hAnsi="Times New Roman" w:cs="Times New Roman"/>
        </w:rPr>
        <w:t>, 21(5), pp. 810–830. Available at: https://doi.org/10.1177/1368430217751630.</w:t>
      </w:r>
    </w:p>
    <w:p w14:paraId="1E1AD15E"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Huddy, L. and Terkildsen, N. (1993) ‘Gender Stereotypes and the Perception of Male and Female Candidates’, </w:t>
      </w:r>
      <w:r w:rsidRPr="00C57AA2">
        <w:rPr>
          <w:rFonts w:ascii="Times New Roman" w:hAnsi="Times New Roman" w:cs="Times New Roman"/>
          <w:i/>
          <w:iCs/>
        </w:rPr>
        <w:t>American Journal of Political Science</w:t>
      </w:r>
      <w:r w:rsidRPr="00C57AA2">
        <w:rPr>
          <w:rFonts w:ascii="Times New Roman" w:hAnsi="Times New Roman" w:cs="Times New Roman"/>
        </w:rPr>
        <w:t>, 37(1), p. 119. Available at: https://doi.org/10.2307/2111526.</w:t>
      </w:r>
    </w:p>
    <w:p w14:paraId="05DEC35E"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Inter-Parliamentary Union (2023) ‘Babies on the back benches’, </w:t>
      </w:r>
      <w:r w:rsidRPr="00C57AA2">
        <w:rPr>
          <w:rFonts w:ascii="Times New Roman" w:hAnsi="Times New Roman" w:cs="Times New Roman"/>
          <w:i/>
          <w:iCs/>
        </w:rPr>
        <w:t>News in Brief</w:t>
      </w:r>
      <w:r w:rsidRPr="00C57AA2">
        <w:rPr>
          <w:rFonts w:ascii="Times New Roman" w:hAnsi="Times New Roman" w:cs="Times New Roman"/>
        </w:rPr>
        <w:t>, 14 August. Available at: https://www.ipu.org/news/news-in-brief/2023-08/babies-back-benches (Accessed: 11 June 2024).</w:t>
      </w:r>
    </w:p>
    <w:p w14:paraId="4DF993D0"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IPU (2017) </w:t>
      </w:r>
      <w:r w:rsidRPr="00C57AA2">
        <w:rPr>
          <w:rFonts w:ascii="Times New Roman" w:hAnsi="Times New Roman" w:cs="Times New Roman"/>
          <w:i/>
          <w:iCs/>
        </w:rPr>
        <w:t>Plan of Action for Gender-Sensitive Parliaments</w:t>
      </w:r>
      <w:r w:rsidRPr="00C57AA2">
        <w:rPr>
          <w:rFonts w:ascii="Times New Roman" w:hAnsi="Times New Roman" w:cs="Times New Roman"/>
        </w:rPr>
        <w:t>. Inter-Parliamentary Union (IPU).</w:t>
      </w:r>
    </w:p>
    <w:p w14:paraId="7AA861E9"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Joshi, D.K. and Goehrung, R. (2020) ‘Mothers and Fathers in Parliament: MP Parental Status and Family Gaps from a Global Perspective’, </w:t>
      </w:r>
      <w:r w:rsidRPr="00C57AA2">
        <w:rPr>
          <w:rFonts w:ascii="Times New Roman" w:hAnsi="Times New Roman" w:cs="Times New Roman"/>
          <w:i/>
          <w:iCs/>
        </w:rPr>
        <w:t>Parliamentary Affairs</w:t>
      </w:r>
      <w:r w:rsidRPr="00C57AA2">
        <w:rPr>
          <w:rFonts w:ascii="Times New Roman" w:hAnsi="Times New Roman" w:cs="Times New Roman"/>
        </w:rPr>
        <w:t>, p. gsaa003. Available at: https://doi.org/10.1093/pa/gsaa003.</w:t>
      </w:r>
    </w:p>
    <w:p w14:paraId="28C10F32"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Kenny, M. (2013) </w:t>
      </w:r>
      <w:r w:rsidRPr="00C57AA2">
        <w:rPr>
          <w:rFonts w:ascii="Times New Roman" w:hAnsi="Times New Roman" w:cs="Times New Roman"/>
          <w:i/>
          <w:iCs/>
        </w:rPr>
        <w:t>Gender and Political Recruitment - Theorizing Institutional change</w:t>
      </w:r>
      <w:r w:rsidRPr="00C57AA2">
        <w:rPr>
          <w:rFonts w:ascii="Times New Roman" w:hAnsi="Times New Roman" w:cs="Times New Roman"/>
        </w:rPr>
        <w:t>. Palgrave Macmillan UK.</w:t>
      </w:r>
    </w:p>
    <w:p w14:paraId="1170CC35"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King, D.C. and Matland, R.E. (2003) ‘Sex and the Grand Old Party’, </w:t>
      </w:r>
      <w:r w:rsidRPr="00C57AA2">
        <w:rPr>
          <w:rFonts w:ascii="Times New Roman" w:hAnsi="Times New Roman" w:cs="Times New Roman"/>
          <w:i/>
          <w:iCs/>
        </w:rPr>
        <w:t>American Politics Research</w:t>
      </w:r>
      <w:r w:rsidRPr="00C57AA2">
        <w:rPr>
          <w:rFonts w:ascii="Times New Roman" w:hAnsi="Times New Roman" w:cs="Times New Roman"/>
        </w:rPr>
        <w:t>, 31(6), pp. 595–612.</w:t>
      </w:r>
    </w:p>
    <w:p w14:paraId="2F56B4F8"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Krook, M.L. (2010) ‘Beyond Supply and Demand: A Feminist Institutionalist Theory of Candidate Selection’, </w:t>
      </w:r>
      <w:r w:rsidRPr="00C57AA2">
        <w:rPr>
          <w:rFonts w:ascii="Times New Roman" w:hAnsi="Times New Roman" w:cs="Times New Roman"/>
          <w:i/>
          <w:iCs/>
        </w:rPr>
        <w:t>POLITICAL RESEARCH QUARTERLY</w:t>
      </w:r>
      <w:r w:rsidRPr="00C57AA2">
        <w:rPr>
          <w:rFonts w:ascii="Times New Roman" w:hAnsi="Times New Roman" w:cs="Times New Roman"/>
        </w:rPr>
        <w:t>, 63(4), pp. 707–720.</w:t>
      </w:r>
    </w:p>
    <w:p w14:paraId="2C694BE9"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Leeper, T.J., Hobolt, S.B. and Tilley, J. (2020) ‘Measuring Subgroup Preferences in Conjoint Experiments’, </w:t>
      </w:r>
      <w:r w:rsidRPr="00C57AA2">
        <w:rPr>
          <w:rFonts w:ascii="Times New Roman" w:hAnsi="Times New Roman" w:cs="Times New Roman"/>
          <w:i/>
          <w:iCs/>
        </w:rPr>
        <w:t>Political Analysis</w:t>
      </w:r>
      <w:r w:rsidRPr="00C57AA2">
        <w:rPr>
          <w:rFonts w:ascii="Times New Roman" w:hAnsi="Times New Roman" w:cs="Times New Roman"/>
        </w:rPr>
        <w:t>, 28(2), pp. 207–221. Available at: https://doi.org/10.1017/pan.2019.30.</w:t>
      </w:r>
    </w:p>
    <w:p w14:paraId="5E91FDDD"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lastRenderedPageBreak/>
        <w:t xml:space="preserve">Martin, N.S. and Blinder, S. (2020) ‘Biases at the Ballot Box: How Multiple Forms of Voter Discrimination Impede the Descriptive and Substantive Representation of Ethnic Minority Groups’, </w:t>
      </w:r>
      <w:r w:rsidRPr="00C57AA2">
        <w:rPr>
          <w:rFonts w:ascii="Times New Roman" w:hAnsi="Times New Roman" w:cs="Times New Roman"/>
          <w:i/>
          <w:iCs/>
        </w:rPr>
        <w:t>Political Behavior</w:t>
      </w:r>
      <w:r w:rsidRPr="00C57AA2">
        <w:rPr>
          <w:rFonts w:ascii="Times New Roman" w:hAnsi="Times New Roman" w:cs="Times New Roman"/>
        </w:rPr>
        <w:t xml:space="preserve"> [Preprint]. Available at: https://doi.org/10.1007/s11109-020-09596-4.</w:t>
      </w:r>
    </w:p>
    <w:p w14:paraId="21C4E76C"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Miratrix, L.W. </w:t>
      </w:r>
      <w:r w:rsidRPr="00C57AA2">
        <w:rPr>
          <w:rFonts w:ascii="Times New Roman" w:hAnsi="Times New Roman" w:cs="Times New Roman"/>
          <w:i/>
          <w:iCs/>
        </w:rPr>
        <w:t>et al.</w:t>
      </w:r>
      <w:r w:rsidRPr="00C57AA2">
        <w:rPr>
          <w:rFonts w:ascii="Times New Roman" w:hAnsi="Times New Roman" w:cs="Times New Roman"/>
        </w:rPr>
        <w:t xml:space="preserve"> (2018) ‘Worth Weighting? How to Think About and Use Weights in Survey Experiments’, </w:t>
      </w:r>
      <w:r w:rsidRPr="00C57AA2">
        <w:rPr>
          <w:rFonts w:ascii="Times New Roman" w:hAnsi="Times New Roman" w:cs="Times New Roman"/>
          <w:i/>
          <w:iCs/>
        </w:rPr>
        <w:t>Political Analysis</w:t>
      </w:r>
      <w:r w:rsidRPr="00C57AA2">
        <w:rPr>
          <w:rFonts w:ascii="Times New Roman" w:hAnsi="Times New Roman" w:cs="Times New Roman"/>
        </w:rPr>
        <w:t>, 26(3), pp. 275–291. Available at: https://doi.org/10.1017/pan.2018.1.</w:t>
      </w:r>
    </w:p>
    <w:p w14:paraId="19EECF70"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van Oosten, S., Mügge, L. and van der Pas, D. (2023) ‘Race/Ethnicity in Candidate Experiments: a Meta-Analysis and the Case for Shared Identification’, </w:t>
      </w:r>
      <w:r w:rsidRPr="00C57AA2">
        <w:rPr>
          <w:rFonts w:ascii="Times New Roman" w:hAnsi="Times New Roman" w:cs="Times New Roman"/>
          <w:i/>
          <w:iCs/>
        </w:rPr>
        <w:t>Acta Politica</w:t>
      </w:r>
      <w:r w:rsidRPr="00C57AA2">
        <w:rPr>
          <w:rFonts w:ascii="Times New Roman" w:hAnsi="Times New Roman" w:cs="Times New Roman"/>
        </w:rPr>
        <w:t xml:space="preserve"> [Preprint]. Available at: https://doi.org/10.1057/s41269-022-00279-y.</w:t>
      </w:r>
    </w:p>
    <w:p w14:paraId="7998ADD0"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Phillips, A. (1995) </w:t>
      </w:r>
      <w:r w:rsidRPr="00C57AA2">
        <w:rPr>
          <w:rFonts w:ascii="Times New Roman" w:hAnsi="Times New Roman" w:cs="Times New Roman"/>
          <w:i/>
          <w:iCs/>
        </w:rPr>
        <w:t>Politics of Presence</w:t>
      </w:r>
      <w:r w:rsidRPr="00C57AA2">
        <w:rPr>
          <w:rFonts w:ascii="Times New Roman" w:hAnsi="Times New Roman" w:cs="Times New Roman"/>
        </w:rPr>
        <w:t>. Oxford: Oxford University Press.</w:t>
      </w:r>
    </w:p>
    <w:p w14:paraId="7150F24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chneider, M.C. and Bos, A.L. (2019) ‘The Application of Social Role Theory to the Study of Gender in Politics’, </w:t>
      </w:r>
      <w:r w:rsidRPr="00C57AA2">
        <w:rPr>
          <w:rFonts w:ascii="Times New Roman" w:hAnsi="Times New Roman" w:cs="Times New Roman"/>
          <w:i/>
          <w:iCs/>
        </w:rPr>
        <w:t>Political Psychology</w:t>
      </w:r>
      <w:r w:rsidRPr="00C57AA2">
        <w:rPr>
          <w:rFonts w:ascii="Times New Roman" w:hAnsi="Times New Roman" w:cs="Times New Roman"/>
        </w:rPr>
        <w:t>, 40(S1), pp. 173–213. Available at: https://doi.org/10.1111/pops.12573.</w:t>
      </w:r>
    </w:p>
    <w:p w14:paraId="496AA4D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chwarz, S. and Coppock, A. (2022) ‘What Have We Learned about Gender from Candidate Choice Experiments? A Meta-Analysis of Sixty-Seven Factorial Survey Experiments’, </w:t>
      </w:r>
      <w:r w:rsidRPr="00C57AA2">
        <w:rPr>
          <w:rFonts w:ascii="Times New Roman" w:hAnsi="Times New Roman" w:cs="Times New Roman"/>
          <w:i/>
          <w:iCs/>
        </w:rPr>
        <w:t>The Journal of Politics</w:t>
      </w:r>
      <w:r w:rsidRPr="00C57AA2">
        <w:rPr>
          <w:rFonts w:ascii="Times New Roman" w:hAnsi="Times New Roman" w:cs="Times New Roman"/>
        </w:rPr>
        <w:t>, 84(2), pp. 665–668. Available at: https://doi.org/10.1086/716290.</w:t>
      </w:r>
    </w:p>
    <w:p w14:paraId="1B41D3D9"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mith, A. (2016) ‘Mediated political masculinities: the commander-in-chief vs. the new man’, </w:t>
      </w:r>
      <w:r w:rsidRPr="00C57AA2">
        <w:rPr>
          <w:rFonts w:ascii="Times New Roman" w:hAnsi="Times New Roman" w:cs="Times New Roman"/>
          <w:i/>
          <w:iCs/>
        </w:rPr>
        <w:t>Social Semiotics</w:t>
      </w:r>
      <w:r w:rsidRPr="00C57AA2">
        <w:rPr>
          <w:rFonts w:ascii="Times New Roman" w:hAnsi="Times New Roman" w:cs="Times New Roman"/>
        </w:rPr>
        <w:t>, 26(1), pp. 94–110. Available at: https://doi.org/10.1080/10350330.2015.1075293.</w:t>
      </w:r>
    </w:p>
    <w:p w14:paraId="4768F137"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mith, J.C. (2018) ‘Politics and Parenthood: An Examination of UK Party Leadership Elections’, </w:t>
      </w:r>
      <w:r w:rsidRPr="00C57AA2">
        <w:rPr>
          <w:rFonts w:ascii="Times New Roman" w:hAnsi="Times New Roman" w:cs="Times New Roman"/>
          <w:i/>
          <w:iCs/>
        </w:rPr>
        <w:t>Parliamentary Affairs</w:t>
      </w:r>
      <w:r w:rsidRPr="00C57AA2">
        <w:rPr>
          <w:rFonts w:ascii="Times New Roman" w:hAnsi="Times New Roman" w:cs="Times New Roman"/>
        </w:rPr>
        <w:t>, 71(1), pp. 196–217. Available at: https://doi.org/10.1093/pa/gsx016.</w:t>
      </w:r>
    </w:p>
    <w:p w14:paraId="1FFAAC77"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mith, J.C. (2021) ‘Masculinity and femininity in media representations of party leadership candidates: men “play the gender card” too’, </w:t>
      </w:r>
      <w:r w:rsidRPr="00C57AA2">
        <w:rPr>
          <w:rFonts w:ascii="Times New Roman" w:hAnsi="Times New Roman" w:cs="Times New Roman"/>
          <w:i/>
          <w:iCs/>
        </w:rPr>
        <w:t>British Politics</w:t>
      </w:r>
      <w:r w:rsidRPr="00C57AA2">
        <w:rPr>
          <w:rFonts w:ascii="Times New Roman" w:hAnsi="Times New Roman" w:cs="Times New Roman"/>
        </w:rPr>
        <w:t xml:space="preserve"> [Preprint]. Available at: https://doi.org/10.1057/s41293-021-00172-w.</w:t>
      </w:r>
    </w:p>
    <w:p w14:paraId="6EB710C4"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mith, J.C. (2022) </w:t>
      </w:r>
      <w:r w:rsidRPr="00C57AA2">
        <w:rPr>
          <w:rFonts w:ascii="Times New Roman" w:hAnsi="Times New Roman" w:cs="Times New Roman"/>
          <w:i/>
          <w:iCs/>
        </w:rPr>
        <w:t>Effective and Inclusive Parliaments</w:t>
      </w:r>
      <w:r w:rsidRPr="00C57AA2">
        <w:rPr>
          <w:rFonts w:ascii="Times New Roman" w:hAnsi="Times New Roman" w:cs="Times New Roman"/>
        </w:rPr>
        <w:t>. Commonwealth Parliamentary Association.</w:t>
      </w:r>
    </w:p>
    <w:p w14:paraId="000B309C"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mith, J.C. and Childs, S. (2021) </w:t>
      </w:r>
      <w:r w:rsidRPr="00C57AA2">
        <w:rPr>
          <w:rFonts w:ascii="Times New Roman" w:hAnsi="Times New Roman" w:cs="Times New Roman"/>
          <w:i/>
          <w:iCs/>
        </w:rPr>
        <w:t>The Remotely Representative House: Lesson Learning from the Hybrid Commons</w:t>
      </w:r>
      <w:r w:rsidRPr="00C57AA2">
        <w:rPr>
          <w:rFonts w:ascii="Times New Roman" w:hAnsi="Times New Roman" w:cs="Times New Roman"/>
        </w:rPr>
        <w:t>. Centenary Action Group.</w:t>
      </w:r>
    </w:p>
    <w:p w14:paraId="48547875"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Stalsburg, B.L. (2010) ‘Voting For Mom: The Political Consequences of Being a Parent for Male and Female Candidates’, </w:t>
      </w:r>
      <w:r w:rsidRPr="00C57AA2">
        <w:rPr>
          <w:rFonts w:ascii="Times New Roman" w:hAnsi="Times New Roman" w:cs="Times New Roman"/>
          <w:i/>
          <w:iCs/>
        </w:rPr>
        <w:t>Politics &amp; Gender</w:t>
      </w:r>
      <w:r w:rsidRPr="00C57AA2">
        <w:rPr>
          <w:rFonts w:ascii="Times New Roman" w:hAnsi="Times New Roman" w:cs="Times New Roman"/>
        </w:rPr>
        <w:t>, 6(03), pp. 373–404. Available at: https://doi.org/10.1017/S1743923X10000309.</w:t>
      </w:r>
    </w:p>
    <w:p w14:paraId="6B9E0BA7"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Tavits, M. </w:t>
      </w:r>
      <w:r w:rsidRPr="00C57AA2">
        <w:rPr>
          <w:rFonts w:ascii="Times New Roman" w:hAnsi="Times New Roman" w:cs="Times New Roman"/>
          <w:i/>
          <w:iCs/>
        </w:rPr>
        <w:t>et al.</w:t>
      </w:r>
      <w:r w:rsidRPr="00C57AA2">
        <w:rPr>
          <w:rFonts w:ascii="Times New Roman" w:hAnsi="Times New Roman" w:cs="Times New Roman"/>
        </w:rPr>
        <w:t xml:space="preserve"> (2024) ‘Fathers’ Leave Reduces Sexist Attitudes’, </w:t>
      </w:r>
      <w:r w:rsidRPr="00C57AA2">
        <w:rPr>
          <w:rFonts w:ascii="Times New Roman" w:hAnsi="Times New Roman" w:cs="Times New Roman"/>
          <w:i/>
          <w:iCs/>
        </w:rPr>
        <w:t>American Political Science Review</w:t>
      </w:r>
      <w:r w:rsidRPr="00C57AA2">
        <w:rPr>
          <w:rFonts w:ascii="Times New Roman" w:hAnsi="Times New Roman" w:cs="Times New Roman"/>
        </w:rPr>
        <w:t>, 118(1), pp. 488–494. Available at: https://doi.org/10.1017/S0003055423000369.</w:t>
      </w:r>
    </w:p>
    <w:p w14:paraId="2931E368"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Teele, D.L., Kalla, J. and Rosenbluth, F. (2018) ‘The Ties That Double Bind: Social Roles and Women’s Underrepresentation in Politics’, </w:t>
      </w:r>
      <w:r w:rsidRPr="00C57AA2">
        <w:rPr>
          <w:rFonts w:ascii="Times New Roman" w:hAnsi="Times New Roman" w:cs="Times New Roman"/>
          <w:i/>
          <w:iCs/>
        </w:rPr>
        <w:t>American Political Science Review</w:t>
      </w:r>
      <w:r w:rsidRPr="00C57AA2">
        <w:rPr>
          <w:rFonts w:ascii="Times New Roman" w:hAnsi="Times New Roman" w:cs="Times New Roman"/>
        </w:rPr>
        <w:t>, 112(3), pp. 525–541. Available at: https://doi.org/10.1017/S0003055418000217.</w:t>
      </w:r>
    </w:p>
    <w:p w14:paraId="79EDC93F"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lastRenderedPageBreak/>
        <w:t xml:space="preserve">Trimble, L. (2017) </w:t>
      </w:r>
      <w:r w:rsidRPr="00C57AA2">
        <w:rPr>
          <w:rFonts w:ascii="Times New Roman" w:hAnsi="Times New Roman" w:cs="Times New Roman"/>
          <w:i/>
          <w:iCs/>
        </w:rPr>
        <w:t>Ms Prime Minister</w:t>
      </w:r>
      <w:r w:rsidRPr="00C57AA2">
        <w:rPr>
          <w:rFonts w:ascii="Times New Roman" w:hAnsi="Times New Roman" w:cs="Times New Roman"/>
        </w:rPr>
        <w:t>. Toronto: University of Toronto Press.</w:t>
      </w:r>
    </w:p>
    <w:p w14:paraId="324E6621"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Wayne, J.H. and Cordeiro, B.L. (2003) ‘Who Is a Good Organizational Citizen? Social Perception of Male and Female Employees Who Use Family Leave’, </w:t>
      </w:r>
      <w:r w:rsidRPr="00C57AA2">
        <w:rPr>
          <w:rFonts w:ascii="Times New Roman" w:hAnsi="Times New Roman" w:cs="Times New Roman"/>
          <w:i/>
          <w:iCs/>
        </w:rPr>
        <w:t>Sex Roles</w:t>
      </w:r>
      <w:r w:rsidRPr="00C57AA2">
        <w:rPr>
          <w:rFonts w:ascii="Times New Roman" w:hAnsi="Times New Roman" w:cs="Times New Roman"/>
        </w:rPr>
        <w:t>, p. 14.</w:t>
      </w:r>
    </w:p>
    <w:p w14:paraId="04B0DDBA" w14:textId="77777777" w:rsidR="00C57AA2" w:rsidRPr="00C57AA2" w:rsidRDefault="00C57AA2" w:rsidP="00C57AA2">
      <w:pPr>
        <w:pStyle w:val="Bibliography"/>
        <w:rPr>
          <w:rFonts w:ascii="Times New Roman" w:hAnsi="Times New Roman" w:cs="Times New Roman"/>
        </w:rPr>
      </w:pPr>
      <w:r w:rsidRPr="00C57AA2">
        <w:rPr>
          <w:rFonts w:ascii="Times New Roman" w:hAnsi="Times New Roman" w:cs="Times New Roman"/>
        </w:rPr>
        <w:t xml:space="preserve">Żukiewicz, P. and Piel Martín, L. (2022) ‘Beyond dichotomous gender stereotyping: An analysis of global news coverage of Jacinda Ardern’s leadership1’, in Barczyszyn-Madziarz, P. and Żukiewicz, P., </w:t>
      </w:r>
      <w:r w:rsidRPr="00C57AA2">
        <w:rPr>
          <w:rFonts w:ascii="Times New Roman" w:hAnsi="Times New Roman" w:cs="Times New Roman"/>
          <w:i/>
          <w:iCs/>
        </w:rPr>
        <w:t>Gender and LGBTQ Issues in Election Processes</w:t>
      </w:r>
      <w:r w:rsidRPr="00C57AA2">
        <w:rPr>
          <w:rFonts w:ascii="Times New Roman" w:hAnsi="Times New Roman" w:cs="Times New Roman"/>
        </w:rPr>
        <w:t>. 1st edn. London: Routledge, pp. 95–112. Available at: https://doi.org/10.4324/9781003204411-7.</w:t>
      </w:r>
    </w:p>
    <w:p w14:paraId="45D6B852" w14:textId="77C2200F" w:rsidR="00F748DF" w:rsidRPr="00FC1FDA" w:rsidRDefault="00E11CBA" w:rsidP="00F748DF">
      <w:pPr>
        <w:rPr>
          <w:rFonts w:ascii="Times New Roman" w:hAnsi="Times New Roman" w:cs="Times New Roman"/>
        </w:rPr>
      </w:pPr>
      <w:r w:rsidRPr="00FC1FDA">
        <w:rPr>
          <w:rFonts w:ascii="Times New Roman" w:hAnsi="Times New Roman" w:cs="Times New Roman"/>
        </w:rPr>
        <w:fldChar w:fldCharType="end"/>
      </w:r>
    </w:p>
    <w:p w14:paraId="0D3BC19C" w14:textId="64A74F74" w:rsidR="00A674BE" w:rsidRPr="00953D62" w:rsidRDefault="000F33EF" w:rsidP="005E1B3C">
      <w:pPr>
        <w:rPr>
          <w:rFonts w:ascii="Times New Roman" w:hAnsi="Times New Roman" w:cs="Times New Roman"/>
        </w:rPr>
      </w:pPr>
      <w:r w:rsidRPr="00FC1FDA">
        <w:rPr>
          <w:rFonts w:ascii="Times New Roman" w:hAnsi="Times New Roman" w:cs="Times New Roman"/>
        </w:rPr>
        <w:t xml:space="preserve"> </w:t>
      </w:r>
      <w:bookmarkEnd w:id="0"/>
    </w:p>
    <w:sectPr w:rsidR="00A674BE" w:rsidRPr="00953D62" w:rsidSect="00D001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E5DBE0" w14:textId="77777777" w:rsidR="00820EEA" w:rsidRDefault="00820EEA" w:rsidP="001A2C44">
      <w:r>
        <w:separator/>
      </w:r>
    </w:p>
  </w:endnote>
  <w:endnote w:type="continuationSeparator" w:id="0">
    <w:p w14:paraId="34969824" w14:textId="77777777" w:rsidR="00820EEA" w:rsidRDefault="00820EEA" w:rsidP="001A2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05174086"/>
      <w:docPartObj>
        <w:docPartGallery w:val="Page Numbers (Bottom of Page)"/>
        <w:docPartUnique/>
      </w:docPartObj>
    </w:sdtPr>
    <w:sdtEndPr>
      <w:rPr>
        <w:rStyle w:val="PageNumber"/>
      </w:rPr>
    </w:sdtEndPr>
    <w:sdtContent>
      <w:p w14:paraId="5FB3D7ED" w14:textId="7EC406BB" w:rsidR="008D7423" w:rsidRDefault="008D7423" w:rsidP="008D74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8188FD" w14:textId="77777777" w:rsidR="008D7423" w:rsidRDefault="008D7423" w:rsidP="001A73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62354009"/>
      <w:docPartObj>
        <w:docPartGallery w:val="Page Numbers (Bottom of Page)"/>
        <w:docPartUnique/>
      </w:docPartObj>
    </w:sdtPr>
    <w:sdtEndPr>
      <w:rPr>
        <w:rStyle w:val="PageNumber"/>
      </w:rPr>
    </w:sdtEndPr>
    <w:sdtContent>
      <w:p w14:paraId="06EB6B0C" w14:textId="6B3B9D6F" w:rsidR="008D7423" w:rsidRDefault="008D7423" w:rsidP="008D7423">
        <w:pPr>
          <w:pStyle w:val="Footer"/>
          <w:framePr w:wrap="none" w:vAnchor="text" w:hAnchor="margin" w:xAlign="right" w:y="1"/>
          <w:rPr>
            <w:rStyle w:val="PageNumber"/>
          </w:rPr>
        </w:pPr>
        <w:r w:rsidRPr="001A738E">
          <w:rPr>
            <w:rStyle w:val="PageNumber"/>
            <w:sz w:val="16"/>
            <w:szCs w:val="16"/>
          </w:rPr>
          <w:fldChar w:fldCharType="begin"/>
        </w:r>
        <w:r w:rsidRPr="001A738E">
          <w:rPr>
            <w:rStyle w:val="PageNumber"/>
            <w:sz w:val="16"/>
            <w:szCs w:val="16"/>
          </w:rPr>
          <w:instrText xml:space="preserve"> PAGE </w:instrText>
        </w:r>
        <w:r w:rsidRPr="001A738E">
          <w:rPr>
            <w:rStyle w:val="PageNumber"/>
            <w:sz w:val="16"/>
            <w:szCs w:val="16"/>
          </w:rPr>
          <w:fldChar w:fldCharType="separate"/>
        </w:r>
        <w:r w:rsidRPr="001A738E">
          <w:rPr>
            <w:rStyle w:val="PageNumber"/>
            <w:noProof/>
            <w:sz w:val="16"/>
            <w:szCs w:val="16"/>
          </w:rPr>
          <w:t>1</w:t>
        </w:r>
        <w:r w:rsidRPr="001A738E">
          <w:rPr>
            <w:rStyle w:val="PageNumber"/>
            <w:sz w:val="16"/>
            <w:szCs w:val="16"/>
          </w:rPr>
          <w:fldChar w:fldCharType="end"/>
        </w:r>
      </w:p>
    </w:sdtContent>
  </w:sdt>
  <w:p w14:paraId="21CDEBC3" w14:textId="77777777" w:rsidR="008D7423" w:rsidRDefault="008D7423" w:rsidP="001A73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0E89DA" w14:textId="77777777" w:rsidR="00820EEA" w:rsidRDefault="00820EEA" w:rsidP="001A2C44">
      <w:r>
        <w:separator/>
      </w:r>
    </w:p>
  </w:footnote>
  <w:footnote w:type="continuationSeparator" w:id="0">
    <w:p w14:paraId="551D5ED8" w14:textId="77777777" w:rsidR="00820EEA" w:rsidRDefault="00820EEA" w:rsidP="001A2C44">
      <w:r>
        <w:continuationSeparator/>
      </w:r>
    </w:p>
  </w:footnote>
  <w:footnote w:id="1">
    <w:p w14:paraId="27CDCA89" w14:textId="4D5F3D81" w:rsidR="008D7423" w:rsidRPr="00C11658" w:rsidRDefault="008D7423">
      <w:pPr>
        <w:pStyle w:val="FootnoteText"/>
        <w:rPr>
          <w:rFonts w:ascii="Times New Roman" w:hAnsi="Times New Roman" w:cs="Times New Roman"/>
        </w:rPr>
      </w:pPr>
      <w:r w:rsidRPr="00C11658">
        <w:rPr>
          <w:rStyle w:val="FootnoteReference"/>
          <w:rFonts w:ascii="Times New Roman" w:hAnsi="Times New Roman" w:cs="Times New Roman"/>
        </w:rPr>
        <w:footnoteRef/>
      </w:r>
      <w:r w:rsidRPr="00C11658">
        <w:rPr>
          <w:rFonts w:ascii="Times New Roman" w:hAnsi="Times New Roman" w:cs="Times New Roman"/>
        </w:rPr>
        <w:t xml:space="preserve"> Excludes Northern Ireland</w:t>
      </w:r>
    </w:p>
  </w:footnote>
  <w:footnote w:id="2">
    <w:p w14:paraId="1CEDDC6B" w14:textId="695DE051" w:rsidR="008D7423" w:rsidRPr="006539D5" w:rsidRDefault="008D7423">
      <w:pPr>
        <w:pStyle w:val="FootnoteText"/>
        <w:rPr>
          <w:rFonts w:ascii="Garamond" w:hAnsi="Garamond"/>
        </w:rPr>
      </w:pPr>
      <w:r w:rsidRPr="006539D5">
        <w:rPr>
          <w:rStyle w:val="FootnoteReference"/>
          <w:rFonts w:ascii="Garamond" w:hAnsi="Garamond"/>
        </w:rPr>
        <w:footnoteRef/>
      </w:r>
      <w:r w:rsidRPr="006539D5">
        <w:rPr>
          <w:rFonts w:ascii="Garamond" w:hAnsi="Garamond"/>
        </w:rPr>
        <w:t xml:space="preserve"> Unweighted samples are used in all </w:t>
      </w:r>
      <w:r>
        <w:rPr>
          <w:rFonts w:ascii="Garamond" w:hAnsi="Garamond"/>
        </w:rPr>
        <w:t>analys</w:t>
      </w:r>
      <w:r w:rsidR="0063462E">
        <w:rPr>
          <w:rFonts w:ascii="Garamond" w:hAnsi="Garamond"/>
        </w:rPr>
        <w:t>e</w:t>
      </w:r>
      <w:r>
        <w:rPr>
          <w:rFonts w:ascii="Garamond" w:hAnsi="Garamond"/>
        </w:rPr>
        <w:t>s</w:t>
      </w:r>
      <w:r w:rsidRPr="006539D5">
        <w:rPr>
          <w:rFonts w:ascii="Garamond" w:hAnsi="Garamond"/>
        </w:rPr>
        <w:t xml:space="preserve">. Using the weighted survey sample made little difference to estimates but can increase uncertainty and </w:t>
      </w:r>
      <w:r>
        <w:rPr>
          <w:rFonts w:ascii="Garamond" w:hAnsi="Garamond"/>
        </w:rPr>
        <w:t xml:space="preserve">decrease </w:t>
      </w:r>
      <w:r w:rsidRPr="006539D5">
        <w:rPr>
          <w:rFonts w:ascii="Garamond" w:hAnsi="Garamond"/>
        </w:rPr>
        <w:t xml:space="preserve">power </w:t>
      </w:r>
      <w:r>
        <w:rPr>
          <w:rFonts w:ascii="Garamond" w:hAnsi="Garamond"/>
        </w:rPr>
        <w:fldChar w:fldCharType="begin"/>
      </w:r>
      <w:r w:rsidR="00910D9C">
        <w:rPr>
          <w:rFonts w:ascii="Garamond" w:hAnsi="Garamond"/>
        </w:rPr>
        <w:instrText xml:space="preserve"> ADDIN ZOTERO_ITEM CSL_CITATION {"citationID":"tRk3VaXq","properties":{"formattedCitation":"(Miratrix {\\i{}et al.}, 2018)","plainCitation":"(Miratrix et al., 2018)","noteIndex":2},"citationItems":[{"id":2291,"uris":["http://zotero.org/users/6417227/items/XL3LZDQP"],"itemData":{"id":2291,"type":"article-journal","abstract":"The popularity of online surveys has increased the prominence of using sampling weights to enhance claims of representativeness. Yet, much uncertainty remains regarding how these weights should be employed in survey experiment analysis: should they be used? If so, which estimators are preferred? We offer practical advice, rooted in the Neyman–Rubin model, for researchers working with survey experimental data. We examine simple, efficient estimators, and give formulas for their biases and variances. We provide simulations that examine these estimators as well as real examples from experiments administered online through YouGov. We find that for examining the existence of population treatment effects using high-quality, broadly representative samples recruited by top online survey firms, sample quantities, which do not rely on weights, are often sufficient. We found that sample average treatment effect (SATE) estimates did not appear to differ substantially from their weighted counterparts, and they avoided the substantial loss of statistical power that accompanies weighting. When precise estimates of population average treatment effects (PATE) are essential, we analytically show poststratifying on survey weights and/or covariates highly correlated with outcomes to be a conservative choice. While we show substantial gains in simulations, we find limited evidence of them in practice.","container-title":"Political Analysis","DOI":"10.1017/pan.2018.1","ISSN":"1047-1987, 1476-4989","issue":"3","journalAbbreviation":"Polit. Anal.","language":"en","page":"275-291","source":"DOI.org (Crossref)","title":"Worth Weighting? How to Think About and Use Weights in Survey Experiments","title-short":"Worth Weighting?","volume":"26","author":[{"family":"Miratrix","given":"Luke W."},{"family":"Sekhon","given":"Jasjeet S."},{"family":"Theodoridis","given":"Alexander G."},{"family":"Campos","given":"Luis F."}],"issued":{"date-parts":[["2018",7]]}}}],"schema":"https://github.com/citation-style-language/schema/raw/master/csl-citation.json"} </w:instrText>
      </w:r>
      <w:r>
        <w:rPr>
          <w:rFonts w:ascii="Garamond" w:hAnsi="Garamond"/>
        </w:rPr>
        <w:fldChar w:fldCharType="separate"/>
      </w:r>
      <w:r w:rsidRPr="00F9704B">
        <w:rPr>
          <w:rFonts w:ascii="Garamond" w:hAnsi="Garamond" w:cs="Times New Roman"/>
        </w:rPr>
        <w:t xml:space="preserve">(Miratrix </w:t>
      </w:r>
      <w:r w:rsidRPr="00F9704B">
        <w:rPr>
          <w:rFonts w:ascii="Garamond" w:hAnsi="Garamond" w:cs="Times New Roman"/>
          <w:i/>
          <w:iCs/>
        </w:rPr>
        <w:t>et al.</w:t>
      </w:r>
      <w:r w:rsidRPr="00F9704B">
        <w:rPr>
          <w:rFonts w:ascii="Garamond" w:hAnsi="Garamond" w:cs="Times New Roman"/>
        </w:rPr>
        <w:t>, 2018)</w:t>
      </w:r>
      <w:r>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E1670"/>
    <w:multiLevelType w:val="hybridMultilevel"/>
    <w:tmpl w:val="0A829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3F6B64"/>
    <w:multiLevelType w:val="hybridMultilevel"/>
    <w:tmpl w:val="AE8E1046"/>
    <w:lvl w:ilvl="0" w:tplc="76C040E6">
      <w:start w:val="1"/>
      <w:numFmt w:val="bullet"/>
      <w:lvlText w:val="-"/>
      <w:lvlJc w:val="left"/>
      <w:pPr>
        <w:ind w:left="720" w:hanging="360"/>
      </w:pPr>
      <w:rPr>
        <w:rFonts w:ascii="Garamond" w:eastAsiaTheme="minorHAnsi" w:hAnsi="Garamond"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2828A4"/>
    <w:multiLevelType w:val="hybridMultilevel"/>
    <w:tmpl w:val="D15A2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961A8A"/>
    <w:multiLevelType w:val="hybridMultilevel"/>
    <w:tmpl w:val="EB804904"/>
    <w:lvl w:ilvl="0" w:tplc="D03038FE">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5530B8"/>
    <w:multiLevelType w:val="hybridMultilevel"/>
    <w:tmpl w:val="84180880"/>
    <w:lvl w:ilvl="0" w:tplc="8A1862B0">
      <w:start w:val="22"/>
      <w:numFmt w:val="bullet"/>
      <w:lvlText w:val="-"/>
      <w:lvlJc w:val="left"/>
      <w:pPr>
        <w:ind w:left="720" w:hanging="360"/>
      </w:pPr>
      <w:rPr>
        <w:rFonts w:ascii="Garamond" w:eastAsiaTheme="minorHAnsi" w:hAnsi="Garamond"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FB7FCC"/>
    <w:multiLevelType w:val="hybridMultilevel"/>
    <w:tmpl w:val="5E6A9AC2"/>
    <w:lvl w:ilvl="0" w:tplc="E8BCF55C">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2A179E"/>
    <w:multiLevelType w:val="multilevel"/>
    <w:tmpl w:val="58C267D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7455BE4"/>
    <w:multiLevelType w:val="hybridMultilevel"/>
    <w:tmpl w:val="85CEB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AC6C47"/>
    <w:multiLevelType w:val="hybridMultilevel"/>
    <w:tmpl w:val="A0A69EE2"/>
    <w:lvl w:ilvl="0" w:tplc="D4BCCF70">
      <w:start w:val="1"/>
      <w:numFmt w:val="bullet"/>
      <w:lvlText w:val="-"/>
      <w:lvlJc w:val="left"/>
      <w:pPr>
        <w:ind w:left="785" w:hanging="360"/>
      </w:pPr>
      <w:rPr>
        <w:rFonts w:ascii="Garamond" w:eastAsiaTheme="minorHAnsi" w:hAnsi="Garamond" w:cstheme="minorBidi"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9" w15:restartNumberingAfterBreak="0">
    <w:nsid w:val="52EE3DF4"/>
    <w:multiLevelType w:val="hybridMultilevel"/>
    <w:tmpl w:val="C832D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A338FC"/>
    <w:multiLevelType w:val="hybridMultilevel"/>
    <w:tmpl w:val="CBF6482E"/>
    <w:lvl w:ilvl="0" w:tplc="365827E4">
      <w:start w:val="1"/>
      <w:numFmt w:val="bullet"/>
      <w:lvlText w:val="-"/>
      <w:lvlJc w:val="left"/>
      <w:pPr>
        <w:ind w:left="720" w:hanging="360"/>
      </w:pPr>
      <w:rPr>
        <w:rFonts w:ascii="Garamond" w:eastAsiaTheme="minorHAnsi" w:hAnsi="Garamond"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C861F2"/>
    <w:multiLevelType w:val="hybridMultilevel"/>
    <w:tmpl w:val="88F00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DA7F62"/>
    <w:multiLevelType w:val="multilevel"/>
    <w:tmpl w:val="4254E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95B5EDA"/>
    <w:multiLevelType w:val="hybridMultilevel"/>
    <w:tmpl w:val="9D541360"/>
    <w:lvl w:ilvl="0" w:tplc="A20E8768">
      <w:start w:val="1"/>
      <w:numFmt w:val="decimal"/>
      <w:lvlText w:val="%1."/>
      <w:lvlJc w:val="left"/>
      <w:pPr>
        <w:ind w:left="720" w:hanging="360"/>
      </w:pPr>
      <w:rPr>
        <w:rFonts w:ascii="Garamond" w:eastAsiaTheme="minorHAnsi" w:hAnsi="Garamond"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ABD6EA2"/>
    <w:multiLevelType w:val="hybridMultilevel"/>
    <w:tmpl w:val="1E9CA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BB179B2"/>
    <w:multiLevelType w:val="multilevel"/>
    <w:tmpl w:val="D2129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2D205E"/>
    <w:multiLevelType w:val="hybridMultilevel"/>
    <w:tmpl w:val="212E6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D111C2"/>
    <w:multiLevelType w:val="hybridMultilevel"/>
    <w:tmpl w:val="E822F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AF36AC"/>
    <w:multiLevelType w:val="hybridMultilevel"/>
    <w:tmpl w:val="5BECF6DA"/>
    <w:lvl w:ilvl="0" w:tplc="8AE288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3669796">
    <w:abstractNumId w:val="18"/>
  </w:num>
  <w:num w:numId="2" w16cid:durableId="1704018569">
    <w:abstractNumId w:val="12"/>
  </w:num>
  <w:num w:numId="3" w16cid:durableId="194273874">
    <w:abstractNumId w:val="3"/>
  </w:num>
  <w:num w:numId="4" w16cid:durableId="1372222797">
    <w:abstractNumId w:val="15"/>
  </w:num>
  <w:num w:numId="5" w16cid:durableId="338043110">
    <w:abstractNumId w:val="4"/>
  </w:num>
  <w:num w:numId="6" w16cid:durableId="1233465179">
    <w:abstractNumId w:val="6"/>
  </w:num>
  <w:num w:numId="7" w16cid:durableId="526255986">
    <w:abstractNumId w:val="7"/>
  </w:num>
  <w:num w:numId="8" w16cid:durableId="1719936980">
    <w:abstractNumId w:val="1"/>
  </w:num>
  <w:num w:numId="9" w16cid:durableId="931398437">
    <w:abstractNumId w:val="10"/>
  </w:num>
  <w:num w:numId="10" w16cid:durableId="438113193">
    <w:abstractNumId w:val="14"/>
  </w:num>
  <w:num w:numId="11" w16cid:durableId="2000309288">
    <w:abstractNumId w:val="11"/>
  </w:num>
  <w:num w:numId="12" w16cid:durableId="1479615475">
    <w:abstractNumId w:val="2"/>
  </w:num>
  <w:num w:numId="13" w16cid:durableId="1161431392">
    <w:abstractNumId w:val="16"/>
  </w:num>
  <w:num w:numId="14" w16cid:durableId="771971476">
    <w:abstractNumId w:val="0"/>
  </w:num>
  <w:num w:numId="15" w16cid:durableId="606500848">
    <w:abstractNumId w:val="17"/>
  </w:num>
  <w:num w:numId="16" w16cid:durableId="1573469764">
    <w:abstractNumId w:val="5"/>
  </w:num>
  <w:num w:numId="17" w16cid:durableId="1372998326">
    <w:abstractNumId w:val="9"/>
  </w:num>
  <w:num w:numId="18" w16cid:durableId="2062174102">
    <w:abstractNumId w:val="8"/>
  </w:num>
  <w:num w:numId="19" w16cid:durableId="12776349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4B9"/>
    <w:rsid w:val="00002065"/>
    <w:rsid w:val="0000365F"/>
    <w:rsid w:val="00007512"/>
    <w:rsid w:val="00013F45"/>
    <w:rsid w:val="00017326"/>
    <w:rsid w:val="00017CAC"/>
    <w:rsid w:val="00017EF5"/>
    <w:rsid w:val="000205C2"/>
    <w:rsid w:val="000216B2"/>
    <w:rsid w:val="0002324E"/>
    <w:rsid w:val="000243CE"/>
    <w:rsid w:val="00025323"/>
    <w:rsid w:val="00026F07"/>
    <w:rsid w:val="0002724E"/>
    <w:rsid w:val="000276BA"/>
    <w:rsid w:val="00030AEB"/>
    <w:rsid w:val="0003210D"/>
    <w:rsid w:val="0004106C"/>
    <w:rsid w:val="000415E7"/>
    <w:rsid w:val="00041D7A"/>
    <w:rsid w:val="0004314C"/>
    <w:rsid w:val="00045797"/>
    <w:rsid w:val="00045995"/>
    <w:rsid w:val="00052621"/>
    <w:rsid w:val="000531D3"/>
    <w:rsid w:val="00053B42"/>
    <w:rsid w:val="0005543F"/>
    <w:rsid w:val="00056072"/>
    <w:rsid w:val="000605F3"/>
    <w:rsid w:val="0006228D"/>
    <w:rsid w:val="00063329"/>
    <w:rsid w:val="00064A2B"/>
    <w:rsid w:val="00064C1D"/>
    <w:rsid w:val="00067684"/>
    <w:rsid w:val="00071E30"/>
    <w:rsid w:val="000731FB"/>
    <w:rsid w:val="00074FD7"/>
    <w:rsid w:val="0007675C"/>
    <w:rsid w:val="00080C2C"/>
    <w:rsid w:val="00080DCA"/>
    <w:rsid w:val="00085520"/>
    <w:rsid w:val="00086A99"/>
    <w:rsid w:val="000878E0"/>
    <w:rsid w:val="00093D15"/>
    <w:rsid w:val="00094512"/>
    <w:rsid w:val="00094DEF"/>
    <w:rsid w:val="00095261"/>
    <w:rsid w:val="00096F16"/>
    <w:rsid w:val="000A1E05"/>
    <w:rsid w:val="000A5377"/>
    <w:rsid w:val="000A63EF"/>
    <w:rsid w:val="000A7887"/>
    <w:rsid w:val="000B1830"/>
    <w:rsid w:val="000B6F75"/>
    <w:rsid w:val="000B7168"/>
    <w:rsid w:val="000B7E37"/>
    <w:rsid w:val="000C0689"/>
    <w:rsid w:val="000C0C96"/>
    <w:rsid w:val="000C0E1E"/>
    <w:rsid w:val="000C2C6F"/>
    <w:rsid w:val="000C51AC"/>
    <w:rsid w:val="000C60E8"/>
    <w:rsid w:val="000D1184"/>
    <w:rsid w:val="000D3450"/>
    <w:rsid w:val="000D5042"/>
    <w:rsid w:val="000D77F4"/>
    <w:rsid w:val="000E0390"/>
    <w:rsid w:val="000E2E8A"/>
    <w:rsid w:val="000F314C"/>
    <w:rsid w:val="000F33EF"/>
    <w:rsid w:val="000F4127"/>
    <w:rsid w:val="000F50DD"/>
    <w:rsid w:val="001009FE"/>
    <w:rsid w:val="001011CD"/>
    <w:rsid w:val="00101EB0"/>
    <w:rsid w:val="00104BE8"/>
    <w:rsid w:val="00104C7C"/>
    <w:rsid w:val="00110446"/>
    <w:rsid w:val="00113341"/>
    <w:rsid w:val="00120313"/>
    <w:rsid w:val="0012074A"/>
    <w:rsid w:val="00121D01"/>
    <w:rsid w:val="00122814"/>
    <w:rsid w:val="001252A3"/>
    <w:rsid w:val="001274DF"/>
    <w:rsid w:val="001300D0"/>
    <w:rsid w:val="0013288F"/>
    <w:rsid w:val="001353DD"/>
    <w:rsid w:val="00140568"/>
    <w:rsid w:val="001408DA"/>
    <w:rsid w:val="00140D35"/>
    <w:rsid w:val="00142008"/>
    <w:rsid w:val="00144F2B"/>
    <w:rsid w:val="00150BEA"/>
    <w:rsid w:val="00150EBD"/>
    <w:rsid w:val="00151C0B"/>
    <w:rsid w:val="0015409B"/>
    <w:rsid w:val="001558B0"/>
    <w:rsid w:val="00155AB0"/>
    <w:rsid w:val="00155EF6"/>
    <w:rsid w:val="00160582"/>
    <w:rsid w:val="00161DE3"/>
    <w:rsid w:val="00162907"/>
    <w:rsid w:val="00164654"/>
    <w:rsid w:val="001660E7"/>
    <w:rsid w:val="00166320"/>
    <w:rsid w:val="00166A37"/>
    <w:rsid w:val="00166E58"/>
    <w:rsid w:val="00171761"/>
    <w:rsid w:val="00175A9C"/>
    <w:rsid w:val="001774EE"/>
    <w:rsid w:val="00177F18"/>
    <w:rsid w:val="001844C3"/>
    <w:rsid w:val="001872FA"/>
    <w:rsid w:val="00187690"/>
    <w:rsid w:val="0019024F"/>
    <w:rsid w:val="001907D0"/>
    <w:rsid w:val="00190E0E"/>
    <w:rsid w:val="00194C7D"/>
    <w:rsid w:val="00194D0D"/>
    <w:rsid w:val="00197893"/>
    <w:rsid w:val="001A0533"/>
    <w:rsid w:val="001A0F0F"/>
    <w:rsid w:val="001A1677"/>
    <w:rsid w:val="001A2BC3"/>
    <w:rsid w:val="001A2C44"/>
    <w:rsid w:val="001A3A84"/>
    <w:rsid w:val="001A4923"/>
    <w:rsid w:val="001A738E"/>
    <w:rsid w:val="001A77E5"/>
    <w:rsid w:val="001B09EA"/>
    <w:rsid w:val="001B26AF"/>
    <w:rsid w:val="001B343E"/>
    <w:rsid w:val="001B4223"/>
    <w:rsid w:val="001B5B46"/>
    <w:rsid w:val="001B69C2"/>
    <w:rsid w:val="001C09CE"/>
    <w:rsid w:val="001C3DC7"/>
    <w:rsid w:val="001C56D4"/>
    <w:rsid w:val="001C57E8"/>
    <w:rsid w:val="001D02ED"/>
    <w:rsid w:val="001D280D"/>
    <w:rsid w:val="001D5ECF"/>
    <w:rsid w:val="001D6233"/>
    <w:rsid w:val="001D6E97"/>
    <w:rsid w:val="001E105C"/>
    <w:rsid w:val="001E1BCA"/>
    <w:rsid w:val="001E292A"/>
    <w:rsid w:val="001E3B3C"/>
    <w:rsid w:val="001E3E7C"/>
    <w:rsid w:val="001E6238"/>
    <w:rsid w:val="001F0357"/>
    <w:rsid w:val="001F077D"/>
    <w:rsid w:val="001F308B"/>
    <w:rsid w:val="001F42C2"/>
    <w:rsid w:val="001F78AD"/>
    <w:rsid w:val="002037F2"/>
    <w:rsid w:val="00204D57"/>
    <w:rsid w:val="00206ADE"/>
    <w:rsid w:val="00210825"/>
    <w:rsid w:val="00210853"/>
    <w:rsid w:val="002115C9"/>
    <w:rsid w:val="00212143"/>
    <w:rsid w:val="00215244"/>
    <w:rsid w:val="002161F0"/>
    <w:rsid w:val="00216B1D"/>
    <w:rsid w:val="002219D2"/>
    <w:rsid w:val="00222F4C"/>
    <w:rsid w:val="00224302"/>
    <w:rsid w:val="00226027"/>
    <w:rsid w:val="002316F8"/>
    <w:rsid w:val="00232112"/>
    <w:rsid w:val="002322D0"/>
    <w:rsid w:val="00232C3B"/>
    <w:rsid w:val="00235A6F"/>
    <w:rsid w:val="00235F7D"/>
    <w:rsid w:val="002377E6"/>
    <w:rsid w:val="00241762"/>
    <w:rsid w:val="00244011"/>
    <w:rsid w:val="00244F43"/>
    <w:rsid w:val="00246121"/>
    <w:rsid w:val="002478F1"/>
    <w:rsid w:val="00247E7C"/>
    <w:rsid w:val="0025044B"/>
    <w:rsid w:val="00250F22"/>
    <w:rsid w:val="00252C7C"/>
    <w:rsid w:val="00254A48"/>
    <w:rsid w:val="00262A5B"/>
    <w:rsid w:val="00264117"/>
    <w:rsid w:val="002714EB"/>
    <w:rsid w:val="00271BE1"/>
    <w:rsid w:val="00272FF9"/>
    <w:rsid w:val="0027530D"/>
    <w:rsid w:val="00276A1D"/>
    <w:rsid w:val="00280588"/>
    <w:rsid w:val="00285C2C"/>
    <w:rsid w:val="00286467"/>
    <w:rsid w:val="00286F8B"/>
    <w:rsid w:val="00287C87"/>
    <w:rsid w:val="00290A0B"/>
    <w:rsid w:val="00291FBE"/>
    <w:rsid w:val="002923FC"/>
    <w:rsid w:val="00294068"/>
    <w:rsid w:val="00295FB4"/>
    <w:rsid w:val="002966A8"/>
    <w:rsid w:val="002A0C3A"/>
    <w:rsid w:val="002A138D"/>
    <w:rsid w:val="002A2C13"/>
    <w:rsid w:val="002A42AE"/>
    <w:rsid w:val="002A7525"/>
    <w:rsid w:val="002B24E3"/>
    <w:rsid w:val="002B6C12"/>
    <w:rsid w:val="002C16FA"/>
    <w:rsid w:val="002C443A"/>
    <w:rsid w:val="002C6291"/>
    <w:rsid w:val="002C6CB8"/>
    <w:rsid w:val="002D029D"/>
    <w:rsid w:val="002D130C"/>
    <w:rsid w:val="002D30DB"/>
    <w:rsid w:val="002D349C"/>
    <w:rsid w:val="002D3FD2"/>
    <w:rsid w:val="002D4B0F"/>
    <w:rsid w:val="002D659A"/>
    <w:rsid w:val="002E2D30"/>
    <w:rsid w:val="002E34AC"/>
    <w:rsid w:val="002E619E"/>
    <w:rsid w:val="002E70BB"/>
    <w:rsid w:val="002F0149"/>
    <w:rsid w:val="002F18A2"/>
    <w:rsid w:val="002F724E"/>
    <w:rsid w:val="0030016E"/>
    <w:rsid w:val="00301978"/>
    <w:rsid w:val="0030205E"/>
    <w:rsid w:val="00302301"/>
    <w:rsid w:val="00303EF4"/>
    <w:rsid w:val="0030409A"/>
    <w:rsid w:val="003064F8"/>
    <w:rsid w:val="00311D00"/>
    <w:rsid w:val="00311FDD"/>
    <w:rsid w:val="00316A78"/>
    <w:rsid w:val="00317210"/>
    <w:rsid w:val="00317D0F"/>
    <w:rsid w:val="00320EB7"/>
    <w:rsid w:val="003220D8"/>
    <w:rsid w:val="00324978"/>
    <w:rsid w:val="00324F50"/>
    <w:rsid w:val="00325FC4"/>
    <w:rsid w:val="003274D8"/>
    <w:rsid w:val="00332188"/>
    <w:rsid w:val="00333648"/>
    <w:rsid w:val="00334DFB"/>
    <w:rsid w:val="00335EDD"/>
    <w:rsid w:val="00336D12"/>
    <w:rsid w:val="0034081F"/>
    <w:rsid w:val="00341E52"/>
    <w:rsid w:val="00342C27"/>
    <w:rsid w:val="00342DF6"/>
    <w:rsid w:val="00343D79"/>
    <w:rsid w:val="00344B61"/>
    <w:rsid w:val="00345420"/>
    <w:rsid w:val="00351EC3"/>
    <w:rsid w:val="00353004"/>
    <w:rsid w:val="003531DF"/>
    <w:rsid w:val="003535F4"/>
    <w:rsid w:val="00361F9A"/>
    <w:rsid w:val="00362534"/>
    <w:rsid w:val="00363BB7"/>
    <w:rsid w:val="003712A0"/>
    <w:rsid w:val="00372983"/>
    <w:rsid w:val="00372E64"/>
    <w:rsid w:val="00374E20"/>
    <w:rsid w:val="003755A5"/>
    <w:rsid w:val="00376648"/>
    <w:rsid w:val="00376B4E"/>
    <w:rsid w:val="0038202B"/>
    <w:rsid w:val="00383650"/>
    <w:rsid w:val="003953D1"/>
    <w:rsid w:val="003A0751"/>
    <w:rsid w:val="003A0BF3"/>
    <w:rsid w:val="003A23B5"/>
    <w:rsid w:val="003A498F"/>
    <w:rsid w:val="003A6C40"/>
    <w:rsid w:val="003B280E"/>
    <w:rsid w:val="003B4377"/>
    <w:rsid w:val="003B646A"/>
    <w:rsid w:val="003B7A92"/>
    <w:rsid w:val="003B7C14"/>
    <w:rsid w:val="003B7DE8"/>
    <w:rsid w:val="003C3287"/>
    <w:rsid w:val="003C39F9"/>
    <w:rsid w:val="003C3AC1"/>
    <w:rsid w:val="003C5B08"/>
    <w:rsid w:val="003C7550"/>
    <w:rsid w:val="003D1B0F"/>
    <w:rsid w:val="003D260B"/>
    <w:rsid w:val="003D2619"/>
    <w:rsid w:val="003D2B51"/>
    <w:rsid w:val="003D471F"/>
    <w:rsid w:val="003D4993"/>
    <w:rsid w:val="003D5737"/>
    <w:rsid w:val="003D62BC"/>
    <w:rsid w:val="003D62F2"/>
    <w:rsid w:val="003D7C71"/>
    <w:rsid w:val="003E00D6"/>
    <w:rsid w:val="003E051E"/>
    <w:rsid w:val="003E2C12"/>
    <w:rsid w:val="003E3E0A"/>
    <w:rsid w:val="003E4765"/>
    <w:rsid w:val="003E5D69"/>
    <w:rsid w:val="003F2B9A"/>
    <w:rsid w:val="004029B3"/>
    <w:rsid w:val="004063EF"/>
    <w:rsid w:val="00413E1A"/>
    <w:rsid w:val="0042793A"/>
    <w:rsid w:val="0043317A"/>
    <w:rsid w:val="004338D1"/>
    <w:rsid w:val="00434089"/>
    <w:rsid w:val="0043508A"/>
    <w:rsid w:val="00440296"/>
    <w:rsid w:val="00441E93"/>
    <w:rsid w:val="004469AF"/>
    <w:rsid w:val="004474BF"/>
    <w:rsid w:val="00451F4A"/>
    <w:rsid w:val="00453D9A"/>
    <w:rsid w:val="0045429F"/>
    <w:rsid w:val="00461F07"/>
    <w:rsid w:val="00462701"/>
    <w:rsid w:val="0046323D"/>
    <w:rsid w:val="00464F62"/>
    <w:rsid w:val="00467570"/>
    <w:rsid w:val="00467647"/>
    <w:rsid w:val="00470748"/>
    <w:rsid w:val="00470CF2"/>
    <w:rsid w:val="00470E5B"/>
    <w:rsid w:val="00472197"/>
    <w:rsid w:val="00475D65"/>
    <w:rsid w:val="00477A4F"/>
    <w:rsid w:val="00482AF6"/>
    <w:rsid w:val="00483D00"/>
    <w:rsid w:val="0048462C"/>
    <w:rsid w:val="00487415"/>
    <w:rsid w:val="00490AC5"/>
    <w:rsid w:val="00495C0A"/>
    <w:rsid w:val="00495F2F"/>
    <w:rsid w:val="0049789A"/>
    <w:rsid w:val="00497947"/>
    <w:rsid w:val="004A274C"/>
    <w:rsid w:val="004A3285"/>
    <w:rsid w:val="004A3D32"/>
    <w:rsid w:val="004A3D5A"/>
    <w:rsid w:val="004A47C0"/>
    <w:rsid w:val="004A6109"/>
    <w:rsid w:val="004A6D1B"/>
    <w:rsid w:val="004B1D1D"/>
    <w:rsid w:val="004B1ECA"/>
    <w:rsid w:val="004B3E8C"/>
    <w:rsid w:val="004B7930"/>
    <w:rsid w:val="004B79B6"/>
    <w:rsid w:val="004B7A66"/>
    <w:rsid w:val="004C040F"/>
    <w:rsid w:val="004C1251"/>
    <w:rsid w:val="004C156A"/>
    <w:rsid w:val="004C17D5"/>
    <w:rsid w:val="004C2946"/>
    <w:rsid w:val="004C4F5E"/>
    <w:rsid w:val="004C5376"/>
    <w:rsid w:val="004C5AB2"/>
    <w:rsid w:val="004C797B"/>
    <w:rsid w:val="004D245F"/>
    <w:rsid w:val="004D2B08"/>
    <w:rsid w:val="004D365C"/>
    <w:rsid w:val="004D3A87"/>
    <w:rsid w:val="004D64A9"/>
    <w:rsid w:val="004D7CB5"/>
    <w:rsid w:val="004E1FE1"/>
    <w:rsid w:val="004E3776"/>
    <w:rsid w:val="004E4583"/>
    <w:rsid w:val="004E6690"/>
    <w:rsid w:val="004F548A"/>
    <w:rsid w:val="004F61ED"/>
    <w:rsid w:val="004F6322"/>
    <w:rsid w:val="004F6942"/>
    <w:rsid w:val="005031F3"/>
    <w:rsid w:val="0050539C"/>
    <w:rsid w:val="00505507"/>
    <w:rsid w:val="00512063"/>
    <w:rsid w:val="005138FA"/>
    <w:rsid w:val="005171D6"/>
    <w:rsid w:val="005172CA"/>
    <w:rsid w:val="0052023D"/>
    <w:rsid w:val="0052438C"/>
    <w:rsid w:val="00530881"/>
    <w:rsid w:val="00530E9A"/>
    <w:rsid w:val="00531994"/>
    <w:rsid w:val="005326F1"/>
    <w:rsid w:val="005352F0"/>
    <w:rsid w:val="0053741C"/>
    <w:rsid w:val="00541F42"/>
    <w:rsid w:val="00542122"/>
    <w:rsid w:val="00542234"/>
    <w:rsid w:val="00542CA2"/>
    <w:rsid w:val="005448BA"/>
    <w:rsid w:val="00551836"/>
    <w:rsid w:val="00553408"/>
    <w:rsid w:val="00553DB5"/>
    <w:rsid w:val="005558ED"/>
    <w:rsid w:val="0055795F"/>
    <w:rsid w:val="00560BB1"/>
    <w:rsid w:val="00565A7C"/>
    <w:rsid w:val="00566274"/>
    <w:rsid w:val="005675A2"/>
    <w:rsid w:val="00575B7C"/>
    <w:rsid w:val="005767F8"/>
    <w:rsid w:val="00581DED"/>
    <w:rsid w:val="005823EE"/>
    <w:rsid w:val="005826D3"/>
    <w:rsid w:val="00592320"/>
    <w:rsid w:val="005929E0"/>
    <w:rsid w:val="0059669A"/>
    <w:rsid w:val="00597583"/>
    <w:rsid w:val="005A150F"/>
    <w:rsid w:val="005A1D69"/>
    <w:rsid w:val="005A6BAF"/>
    <w:rsid w:val="005A7428"/>
    <w:rsid w:val="005B08DF"/>
    <w:rsid w:val="005B0A58"/>
    <w:rsid w:val="005B0AB1"/>
    <w:rsid w:val="005B10A4"/>
    <w:rsid w:val="005B3BEB"/>
    <w:rsid w:val="005C5842"/>
    <w:rsid w:val="005C6036"/>
    <w:rsid w:val="005C6441"/>
    <w:rsid w:val="005D0EBA"/>
    <w:rsid w:val="005D100E"/>
    <w:rsid w:val="005D22D8"/>
    <w:rsid w:val="005D3146"/>
    <w:rsid w:val="005D4197"/>
    <w:rsid w:val="005E0243"/>
    <w:rsid w:val="005E1B3C"/>
    <w:rsid w:val="005E6AC3"/>
    <w:rsid w:val="005E7E2A"/>
    <w:rsid w:val="005F198E"/>
    <w:rsid w:val="005F2808"/>
    <w:rsid w:val="005F40B2"/>
    <w:rsid w:val="005F60D5"/>
    <w:rsid w:val="006052DD"/>
    <w:rsid w:val="006065AE"/>
    <w:rsid w:val="00613706"/>
    <w:rsid w:val="006147AC"/>
    <w:rsid w:val="0061638D"/>
    <w:rsid w:val="006242D3"/>
    <w:rsid w:val="006332D6"/>
    <w:rsid w:val="00633D87"/>
    <w:rsid w:val="006341F2"/>
    <w:rsid w:val="0063462E"/>
    <w:rsid w:val="00635F8D"/>
    <w:rsid w:val="00636610"/>
    <w:rsid w:val="006436B9"/>
    <w:rsid w:val="006539D5"/>
    <w:rsid w:val="00654140"/>
    <w:rsid w:val="006561CC"/>
    <w:rsid w:val="006607E4"/>
    <w:rsid w:val="00661892"/>
    <w:rsid w:val="00661AC7"/>
    <w:rsid w:val="00661B21"/>
    <w:rsid w:val="00662215"/>
    <w:rsid w:val="0066410D"/>
    <w:rsid w:val="00664837"/>
    <w:rsid w:val="006648D7"/>
    <w:rsid w:val="0066583D"/>
    <w:rsid w:val="006667DB"/>
    <w:rsid w:val="00666FF7"/>
    <w:rsid w:val="0067393C"/>
    <w:rsid w:val="006742F8"/>
    <w:rsid w:val="00675086"/>
    <w:rsid w:val="006756D4"/>
    <w:rsid w:val="006765B9"/>
    <w:rsid w:val="00677C3B"/>
    <w:rsid w:val="006818FE"/>
    <w:rsid w:val="0068275D"/>
    <w:rsid w:val="00690E2A"/>
    <w:rsid w:val="00694402"/>
    <w:rsid w:val="006A09AA"/>
    <w:rsid w:val="006A2760"/>
    <w:rsid w:val="006A3911"/>
    <w:rsid w:val="006A3F8E"/>
    <w:rsid w:val="006A4758"/>
    <w:rsid w:val="006A4C9F"/>
    <w:rsid w:val="006A541B"/>
    <w:rsid w:val="006B357A"/>
    <w:rsid w:val="006B3C95"/>
    <w:rsid w:val="006B660D"/>
    <w:rsid w:val="006B762B"/>
    <w:rsid w:val="006D0A3E"/>
    <w:rsid w:val="006D116D"/>
    <w:rsid w:val="006D163D"/>
    <w:rsid w:val="006D2B10"/>
    <w:rsid w:val="006D4311"/>
    <w:rsid w:val="006D6AB4"/>
    <w:rsid w:val="006E3BC2"/>
    <w:rsid w:val="006E63B9"/>
    <w:rsid w:val="006F130F"/>
    <w:rsid w:val="006F1A80"/>
    <w:rsid w:val="006F1C18"/>
    <w:rsid w:val="006F44C5"/>
    <w:rsid w:val="006F72AF"/>
    <w:rsid w:val="00702BDE"/>
    <w:rsid w:val="00702D47"/>
    <w:rsid w:val="00705174"/>
    <w:rsid w:val="00705886"/>
    <w:rsid w:val="00710E02"/>
    <w:rsid w:val="00711EA1"/>
    <w:rsid w:val="007122AD"/>
    <w:rsid w:val="00713E7E"/>
    <w:rsid w:val="00714479"/>
    <w:rsid w:val="007157DE"/>
    <w:rsid w:val="007158F5"/>
    <w:rsid w:val="00715C3E"/>
    <w:rsid w:val="00716598"/>
    <w:rsid w:val="00724C73"/>
    <w:rsid w:val="007251C7"/>
    <w:rsid w:val="0072608D"/>
    <w:rsid w:val="007328B8"/>
    <w:rsid w:val="00736AB4"/>
    <w:rsid w:val="0074112C"/>
    <w:rsid w:val="00743171"/>
    <w:rsid w:val="00743C92"/>
    <w:rsid w:val="007443EA"/>
    <w:rsid w:val="00750BB8"/>
    <w:rsid w:val="007513FE"/>
    <w:rsid w:val="007525C9"/>
    <w:rsid w:val="0075738B"/>
    <w:rsid w:val="007577B6"/>
    <w:rsid w:val="0076292F"/>
    <w:rsid w:val="00765490"/>
    <w:rsid w:val="00770CB4"/>
    <w:rsid w:val="00773CDC"/>
    <w:rsid w:val="00774EDA"/>
    <w:rsid w:val="007751DA"/>
    <w:rsid w:val="00775F4C"/>
    <w:rsid w:val="00776AFC"/>
    <w:rsid w:val="00780601"/>
    <w:rsid w:val="0078087A"/>
    <w:rsid w:val="007812A4"/>
    <w:rsid w:val="00782F9F"/>
    <w:rsid w:val="00786266"/>
    <w:rsid w:val="00794386"/>
    <w:rsid w:val="00797079"/>
    <w:rsid w:val="007A11FD"/>
    <w:rsid w:val="007A1760"/>
    <w:rsid w:val="007A3037"/>
    <w:rsid w:val="007A4587"/>
    <w:rsid w:val="007A5BA9"/>
    <w:rsid w:val="007A5D0F"/>
    <w:rsid w:val="007A66D8"/>
    <w:rsid w:val="007A677B"/>
    <w:rsid w:val="007A6D6E"/>
    <w:rsid w:val="007B097F"/>
    <w:rsid w:val="007B1DE6"/>
    <w:rsid w:val="007B3F50"/>
    <w:rsid w:val="007B54D3"/>
    <w:rsid w:val="007B5C02"/>
    <w:rsid w:val="007B7B6E"/>
    <w:rsid w:val="007C04E7"/>
    <w:rsid w:val="007C1DE6"/>
    <w:rsid w:val="007C2B9B"/>
    <w:rsid w:val="007C3463"/>
    <w:rsid w:val="007C5CFF"/>
    <w:rsid w:val="007C68A5"/>
    <w:rsid w:val="007D17A5"/>
    <w:rsid w:val="007D46F1"/>
    <w:rsid w:val="007D5690"/>
    <w:rsid w:val="007D7F4C"/>
    <w:rsid w:val="007E0FD9"/>
    <w:rsid w:val="007E19C5"/>
    <w:rsid w:val="007E2286"/>
    <w:rsid w:val="007E326B"/>
    <w:rsid w:val="007E50B8"/>
    <w:rsid w:val="007E5D74"/>
    <w:rsid w:val="007E7129"/>
    <w:rsid w:val="007F064C"/>
    <w:rsid w:val="007F732C"/>
    <w:rsid w:val="008004E2"/>
    <w:rsid w:val="00800710"/>
    <w:rsid w:val="00803B9B"/>
    <w:rsid w:val="00803C3D"/>
    <w:rsid w:val="0080766D"/>
    <w:rsid w:val="00813180"/>
    <w:rsid w:val="00813E2D"/>
    <w:rsid w:val="00814398"/>
    <w:rsid w:val="0081607C"/>
    <w:rsid w:val="00820EEA"/>
    <w:rsid w:val="00822C00"/>
    <w:rsid w:val="00825256"/>
    <w:rsid w:val="0082631E"/>
    <w:rsid w:val="00827791"/>
    <w:rsid w:val="0083372F"/>
    <w:rsid w:val="00834110"/>
    <w:rsid w:val="008403A6"/>
    <w:rsid w:val="00841AA6"/>
    <w:rsid w:val="00841E74"/>
    <w:rsid w:val="00842464"/>
    <w:rsid w:val="00842A28"/>
    <w:rsid w:val="00842EE8"/>
    <w:rsid w:val="008449B6"/>
    <w:rsid w:val="00845B92"/>
    <w:rsid w:val="0084711E"/>
    <w:rsid w:val="00851030"/>
    <w:rsid w:val="00851D6F"/>
    <w:rsid w:val="00852220"/>
    <w:rsid w:val="00854882"/>
    <w:rsid w:val="00855E27"/>
    <w:rsid w:val="008575AC"/>
    <w:rsid w:val="00862EC8"/>
    <w:rsid w:val="00867652"/>
    <w:rsid w:val="0086799B"/>
    <w:rsid w:val="008711C6"/>
    <w:rsid w:val="00872471"/>
    <w:rsid w:val="00873923"/>
    <w:rsid w:val="00874077"/>
    <w:rsid w:val="008744E6"/>
    <w:rsid w:val="008758AD"/>
    <w:rsid w:val="008764ED"/>
    <w:rsid w:val="00882F12"/>
    <w:rsid w:val="00890D3B"/>
    <w:rsid w:val="0089179D"/>
    <w:rsid w:val="00892DBC"/>
    <w:rsid w:val="008931A2"/>
    <w:rsid w:val="00894C11"/>
    <w:rsid w:val="0089501D"/>
    <w:rsid w:val="00895CCF"/>
    <w:rsid w:val="008960E8"/>
    <w:rsid w:val="00896B0A"/>
    <w:rsid w:val="008A4DFD"/>
    <w:rsid w:val="008A7B9D"/>
    <w:rsid w:val="008B0AD8"/>
    <w:rsid w:val="008B2DBA"/>
    <w:rsid w:val="008B79DD"/>
    <w:rsid w:val="008C3872"/>
    <w:rsid w:val="008C52DC"/>
    <w:rsid w:val="008C5D53"/>
    <w:rsid w:val="008C7C47"/>
    <w:rsid w:val="008D48E1"/>
    <w:rsid w:val="008D4D60"/>
    <w:rsid w:val="008D617D"/>
    <w:rsid w:val="008D7423"/>
    <w:rsid w:val="008E21E7"/>
    <w:rsid w:val="008E2551"/>
    <w:rsid w:val="008E32A6"/>
    <w:rsid w:val="008E43DB"/>
    <w:rsid w:val="008E4F03"/>
    <w:rsid w:val="008F03CD"/>
    <w:rsid w:val="008F2126"/>
    <w:rsid w:val="008F3DAB"/>
    <w:rsid w:val="009015AB"/>
    <w:rsid w:val="009034FF"/>
    <w:rsid w:val="0090528A"/>
    <w:rsid w:val="00905485"/>
    <w:rsid w:val="009063CF"/>
    <w:rsid w:val="0090697E"/>
    <w:rsid w:val="0090721B"/>
    <w:rsid w:val="0090723E"/>
    <w:rsid w:val="00910A10"/>
    <w:rsid w:val="00910D9C"/>
    <w:rsid w:val="00912E8F"/>
    <w:rsid w:val="00917A64"/>
    <w:rsid w:val="00924078"/>
    <w:rsid w:val="00924A3F"/>
    <w:rsid w:val="00925FDB"/>
    <w:rsid w:val="00933CE1"/>
    <w:rsid w:val="009371DE"/>
    <w:rsid w:val="00941DD7"/>
    <w:rsid w:val="0094352C"/>
    <w:rsid w:val="00943F4A"/>
    <w:rsid w:val="0094540B"/>
    <w:rsid w:val="00946187"/>
    <w:rsid w:val="00946A3A"/>
    <w:rsid w:val="00947C82"/>
    <w:rsid w:val="00953D62"/>
    <w:rsid w:val="00956F9D"/>
    <w:rsid w:val="00957B84"/>
    <w:rsid w:val="00960C0B"/>
    <w:rsid w:val="00962920"/>
    <w:rsid w:val="009640C7"/>
    <w:rsid w:val="009646C9"/>
    <w:rsid w:val="009664C5"/>
    <w:rsid w:val="00967C67"/>
    <w:rsid w:val="0097202D"/>
    <w:rsid w:val="00973C9E"/>
    <w:rsid w:val="00975172"/>
    <w:rsid w:val="00977B3D"/>
    <w:rsid w:val="00977FC2"/>
    <w:rsid w:val="00980C03"/>
    <w:rsid w:val="00980D6E"/>
    <w:rsid w:val="00981D70"/>
    <w:rsid w:val="00982E52"/>
    <w:rsid w:val="00983B74"/>
    <w:rsid w:val="00985420"/>
    <w:rsid w:val="009875EE"/>
    <w:rsid w:val="0099000A"/>
    <w:rsid w:val="0099046E"/>
    <w:rsid w:val="00992288"/>
    <w:rsid w:val="009925DB"/>
    <w:rsid w:val="00993403"/>
    <w:rsid w:val="00993FA0"/>
    <w:rsid w:val="0099455D"/>
    <w:rsid w:val="009947CF"/>
    <w:rsid w:val="00996069"/>
    <w:rsid w:val="00996261"/>
    <w:rsid w:val="00996441"/>
    <w:rsid w:val="009975E6"/>
    <w:rsid w:val="009A1BBB"/>
    <w:rsid w:val="009A1D46"/>
    <w:rsid w:val="009A3735"/>
    <w:rsid w:val="009A39E3"/>
    <w:rsid w:val="009A420B"/>
    <w:rsid w:val="009A5F80"/>
    <w:rsid w:val="009A6936"/>
    <w:rsid w:val="009A753E"/>
    <w:rsid w:val="009A7B4B"/>
    <w:rsid w:val="009B1A0A"/>
    <w:rsid w:val="009B3D0F"/>
    <w:rsid w:val="009B5144"/>
    <w:rsid w:val="009B65B9"/>
    <w:rsid w:val="009B6F5E"/>
    <w:rsid w:val="009B6F82"/>
    <w:rsid w:val="009B7795"/>
    <w:rsid w:val="009C1F21"/>
    <w:rsid w:val="009C242F"/>
    <w:rsid w:val="009C26FD"/>
    <w:rsid w:val="009C32E7"/>
    <w:rsid w:val="009C39A0"/>
    <w:rsid w:val="009C3D9A"/>
    <w:rsid w:val="009C4B4D"/>
    <w:rsid w:val="009C5BC7"/>
    <w:rsid w:val="009C6D8F"/>
    <w:rsid w:val="009D16B1"/>
    <w:rsid w:val="009D21E6"/>
    <w:rsid w:val="009D3EDC"/>
    <w:rsid w:val="009D7272"/>
    <w:rsid w:val="009D75ED"/>
    <w:rsid w:val="009D7F93"/>
    <w:rsid w:val="009E06DA"/>
    <w:rsid w:val="009E20B7"/>
    <w:rsid w:val="009E301F"/>
    <w:rsid w:val="009E36D8"/>
    <w:rsid w:val="009E4959"/>
    <w:rsid w:val="009E51A6"/>
    <w:rsid w:val="009E53E9"/>
    <w:rsid w:val="009E5407"/>
    <w:rsid w:val="009E7287"/>
    <w:rsid w:val="009F0BFF"/>
    <w:rsid w:val="009F1146"/>
    <w:rsid w:val="009F2441"/>
    <w:rsid w:val="009F2871"/>
    <w:rsid w:val="009F32B7"/>
    <w:rsid w:val="009F4418"/>
    <w:rsid w:val="009F4841"/>
    <w:rsid w:val="009F5746"/>
    <w:rsid w:val="00A01A92"/>
    <w:rsid w:val="00A04FF9"/>
    <w:rsid w:val="00A15849"/>
    <w:rsid w:val="00A24992"/>
    <w:rsid w:val="00A25F10"/>
    <w:rsid w:val="00A315EE"/>
    <w:rsid w:val="00A323FC"/>
    <w:rsid w:val="00A35442"/>
    <w:rsid w:val="00A356B9"/>
    <w:rsid w:val="00A3670E"/>
    <w:rsid w:val="00A374BA"/>
    <w:rsid w:val="00A41C7B"/>
    <w:rsid w:val="00A42581"/>
    <w:rsid w:val="00A43337"/>
    <w:rsid w:val="00A43783"/>
    <w:rsid w:val="00A445A7"/>
    <w:rsid w:val="00A44F92"/>
    <w:rsid w:val="00A45839"/>
    <w:rsid w:val="00A46B1A"/>
    <w:rsid w:val="00A479A1"/>
    <w:rsid w:val="00A47C6E"/>
    <w:rsid w:val="00A50714"/>
    <w:rsid w:val="00A54182"/>
    <w:rsid w:val="00A541B7"/>
    <w:rsid w:val="00A56981"/>
    <w:rsid w:val="00A606DD"/>
    <w:rsid w:val="00A6130E"/>
    <w:rsid w:val="00A6146C"/>
    <w:rsid w:val="00A616EC"/>
    <w:rsid w:val="00A623AC"/>
    <w:rsid w:val="00A659BD"/>
    <w:rsid w:val="00A66D4A"/>
    <w:rsid w:val="00A674BE"/>
    <w:rsid w:val="00A67957"/>
    <w:rsid w:val="00A720AE"/>
    <w:rsid w:val="00A732F4"/>
    <w:rsid w:val="00A735EB"/>
    <w:rsid w:val="00A73B27"/>
    <w:rsid w:val="00A73E4D"/>
    <w:rsid w:val="00A74E9B"/>
    <w:rsid w:val="00A75C52"/>
    <w:rsid w:val="00A81331"/>
    <w:rsid w:val="00A83A01"/>
    <w:rsid w:val="00A86BD1"/>
    <w:rsid w:val="00A86DDB"/>
    <w:rsid w:val="00A87E19"/>
    <w:rsid w:val="00A907CE"/>
    <w:rsid w:val="00A943E6"/>
    <w:rsid w:val="00A95547"/>
    <w:rsid w:val="00AA227E"/>
    <w:rsid w:val="00AA2ED0"/>
    <w:rsid w:val="00AA3ED2"/>
    <w:rsid w:val="00AB4B1F"/>
    <w:rsid w:val="00AB618C"/>
    <w:rsid w:val="00AC38B8"/>
    <w:rsid w:val="00AC3B8A"/>
    <w:rsid w:val="00AC449D"/>
    <w:rsid w:val="00AC5697"/>
    <w:rsid w:val="00AD26D2"/>
    <w:rsid w:val="00AD3833"/>
    <w:rsid w:val="00AD44A9"/>
    <w:rsid w:val="00AD640E"/>
    <w:rsid w:val="00AE538C"/>
    <w:rsid w:val="00AE69BF"/>
    <w:rsid w:val="00AE6B07"/>
    <w:rsid w:val="00AE7251"/>
    <w:rsid w:val="00AE7B72"/>
    <w:rsid w:val="00AF0D9D"/>
    <w:rsid w:val="00AF10DF"/>
    <w:rsid w:val="00AF3F1C"/>
    <w:rsid w:val="00AF4D11"/>
    <w:rsid w:val="00AF4F35"/>
    <w:rsid w:val="00AF64B9"/>
    <w:rsid w:val="00AF778F"/>
    <w:rsid w:val="00B00429"/>
    <w:rsid w:val="00B00D01"/>
    <w:rsid w:val="00B0438E"/>
    <w:rsid w:val="00B0495D"/>
    <w:rsid w:val="00B05849"/>
    <w:rsid w:val="00B06B4F"/>
    <w:rsid w:val="00B07C99"/>
    <w:rsid w:val="00B11E72"/>
    <w:rsid w:val="00B12B10"/>
    <w:rsid w:val="00B12C15"/>
    <w:rsid w:val="00B15988"/>
    <w:rsid w:val="00B20173"/>
    <w:rsid w:val="00B20995"/>
    <w:rsid w:val="00B20EA5"/>
    <w:rsid w:val="00B257F7"/>
    <w:rsid w:val="00B26E97"/>
    <w:rsid w:val="00B27650"/>
    <w:rsid w:val="00B32A37"/>
    <w:rsid w:val="00B33F86"/>
    <w:rsid w:val="00B35F30"/>
    <w:rsid w:val="00B36F3E"/>
    <w:rsid w:val="00B37DAB"/>
    <w:rsid w:val="00B40713"/>
    <w:rsid w:val="00B41369"/>
    <w:rsid w:val="00B4142D"/>
    <w:rsid w:val="00B415EB"/>
    <w:rsid w:val="00B43DF1"/>
    <w:rsid w:val="00B44B90"/>
    <w:rsid w:val="00B44CFF"/>
    <w:rsid w:val="00B44D65"/>
    <w:rsid w:val="00B45B78"/>
    <w:rsid w:val="00B4665E"/>
    <w:rsid w:val="00B46AD2"/>
    <w:rsid w:val="00B50881"/>
    <w:rsid w:val="00B50E4C"/>
    <w:rsid w:val="00B51416"/>
    <w:rsid w:val="00B52194"/>
    <w:rsid w:val="00B52F80"/>
    <w:rsid w:val="00B54C25"/>
    <w:rsid w:val="00B555C7"/>
    <w:rsid w:val="00B560D6"/>
    <w:rsid w:val="00B5680E"/>
    <w:rsid w:val="00B57EBB"/>
    <w:rsid w:val="00B61482"/>
    <w:rsid w:val="00B63801"/>
    <w:rsid w:val="00B657EF"/>
    <w:rsid w:val="00B66F75"/>
    <w:rsid w:val="00B67193"/>
    <w:rsid w:val="00B7187E"/>
    <w:rsid w:val="00B71BCB"/>
    <w:rsid w:val="00B735C5"/>
    <w:rsid w:val="00B748C1"/>
    <w:rsid w:val="00B75F4D"/>
    <w:rsid w:val="00B8325D"/>
    <w:rsid w:val="00B871D6"/>
    <w:rsid w:val="00B9108B"/>
    <w:rsid w:val="00B919B5"/>
    <w:rsid w:val="00B97BAE"/>
    <w:rsid w:val="00BA09DA"/>
    <w:rsid w:val="00BA11E2"/>
    <w:rsid w:val="00BA47A7"/>
    <w:rsid w:val="00BA4FA1"/>
    <w:rsid w:val="00BA50FF"/>
    <w:rsid w:val="00BB29AB"/>
    <w:rsid w:val="00BB3428"/>
    <w:rsid w:val="00BB780E"/>
    <w:rsid w:val="00BC5484"/>
    <w:rsid w:val="00BD03A1"/>
    <w:rsid w:val="00BD1667"/>
    <w:rsid w:val="00BD6B5E"/>
    <w:rsid w:val="00BD6E4C"/>
    <w:rsid w:val="00BE0635"/>
    <w:rsid w:val="00BE0C45"/>
    <w:rsid w:val="00BE0E4D"/>
    <w:rsid w:val="00BE233B"/>
    <w:rsid w:val="00BE2784"/>
    <w:rsid w:val="00BE35E3"/>
    <w:rsid w:val="00BE443D"/>
    <w:rsid w:val="00BE4AA3"/>
    <w:rsid w:val="00BE52B4"/>
    <w:rsid w:val="00BE5AD6"/>
    <w:rsid w:val="00BE5DDA"/>
    <w:rsid w:val="00BE5F5A"/>
    <w:rsid w:val="00BF523E"/>
    <w:rsid w:val="00BF6C6B"/>
    <w:rsid w:val="00C00B56"/>
    <w:rsid w:val="00C07DD8"/>
    <w:rsid w:val="00C11658"/>
    <w:rsid w:val="00C12E5F"/>
    <w:rsid w:val="00C16F8E"/>
    <w:rsid w:val="00C20F00"/>
    <w:rsid w:val="00C21A8B"/>
    <w:rsid w:val="00C22ABB"/>
    <w:rsid w:val="00C33E38"/>
    <w:rsid w:val="00C36094"/>
    <w:rsid w:val="00C41026"/>
    <w:rsid w:val="00C42A17"/>
    <w:rsid w:val="00C42B7A"/>
    <w:rsid w:val="00C42BDF"/>
    <w:rsid w:val="00C452CA"/>
    <w:rsid w:val="00C462C4"/>
    <w:rsid w:val="00C529F0"/>
    <w:rsid w:val="00C52AB0"/>
    <w:rsid w:val="00C54A7B"/>
    <w:rsid w:val="00C568EF"/>
    <w:rsid w:val="00C56908"/>
    <w:rsid w:val="00C57754"/>
    <w:rsid w:val="00C57AA2"/>
    <w:rsid w:val="00C60706"/>
    <w:rsid w:val="00C611CA"/>
    <w:rsid w:val="00C61D2E"/>
    <w:rsid w:val="00C621E8"/>
    <w:rsid w:val="00C62482"/>
    <w:rsid w:val="00C62530"/>
    <w:rsid w:val="00C6527C"/>
    <w:rsid w:val="00C7688A"/>
    <w:rsid w:val="00C83933"/>
    <w:rsid w:val="00C84617"/>
    <w:rsid w:val="00C851AD"/>
    <w:rsid w:val="00C8603D"/>
    <w:rsid w:val="00C87232"/>
    <w:rsid w:val="00C90CE1"/>
    <w:rsid w:val="00C91D92"/>
    <w:rsid w:val="00C9448B"/>
    <w:rsid w:val="00C94C22"/>
    <w:rsid w:val="00C96BA0"/>
    <w:rsid w:val="00C97CAA"/>
    <w:rsid w:val="00CA01C5"/>
    <w:rsid w:val="00CA08CC"/>
    <w:rsid w:val="00CA12DD"/>
    <w:rsid w:val="00CA22A6"/>
    <w:rsid w:val="00CB049F"/>
    <w:rsid w:val="00CB1838"/>
    <w:rsid w:val="00CB5F07"/>
    <w:rsid w:val="00CB631B"/>
    <w:rsid w:val="00CC1FE9"/>
    <w:rsid w:val="00CC4547"/>
    <w:rsid w:val="00CC4FF7"/>
    <w:rsid w:val="00CC667B"/>
    <w:rsid w:val="00CD051C"/>
    <w:rsid w:val="00CD0C03"/>
    <w:rsid w:val="00CD1070"/>
    <w:rsid w:val="00CD3ED2"/>
    <w:rsid w:val="00CD7B12"/>
    <w:rsid w:val="00CE0F0E"/>
    <w:rsid w:val="00CE6765"/>
    <w:rsid w:val="00CE67B8"/>
    <w:rsid w:val="00CE7BAB"/>
    <w:rsid w:val="00CF4136"/>
    <w:rsid w:val="00CF4899"/>
    <w:rsid w:val="00CF55BD"/>
    <w:rsid w:val="00D000A5"/>
    <w:rsid w:val="00D001EC"/>
    <w:rsid w:val="00D00D53"/>
    <w:rsid w:val="00D01EE0"/>
    <w:rsid w:val="00D02440"/>
    <w:rsid w:val="00D031A9"/>
    <w:rsid w:val="00D04E27"/>
    <w:rsid w:val="00D05742"/>
    <w:rsid w:val="00D106B4"/>
    <w:rsid w:val="00D13004"/>
    <w:rsid w:val="00D14623"/>
    <w:rsid w:val="00D15B41"/>
    <w:rsid w:val="00D2082F"/>
    <w:rsid w:val="00D20C10"/>
    <w:rsid w:val="00D211FF"/>
    <w:rsid w:val="00D22ADD"/>
    <w:rsid w:val="00D25516"/>
    <w:rsid w:val="00D25DE2"/>
    <w:rsid w:val="00D329D9"/>
    <w:rsid w:val="00D35288"/>
    <w:rsid w:val="00D36BD9"/>
    <w:rsid w:val="00D401B6"/>
    <w:rsid w:val="00D41AE8"/>
    <w:rsid w:val="00D42080"/>
    <w:rsid w:val="00D439D8"/>
    <w:rsid w:val="00D43C86"/>
    <w:rsid w:val="00D44887"/>
    <w:rsid w:val="00D4567D"/>
    <w:rsid w:val="00D46DDA"/>
    <w:rsid w:val="00D508FB"/>
    <w:rsid w:val="00D50CD8"/>
    <w:rsid w:val="00D51727"/>
    <w:rsid w:val="00D52D31"/>
    <w:rsid w:val="00D53772"/>
    <w:rsid w:val="00D55573"/>
    <w:rsid w:val="00D56114"/>
    <w:rsid w:val="00D56499"/>
    <w:rsid w:val="00D61256"/>
    <w:rsid w:val="00D61E1E"/>
    <w:rsid w:val="00D631E8"/>
    <w:rsid w:val="00D647DA"/>
    <w:rsid w:val="00D656A0"/>
    <w:rsid w:val="00D6770A"/>
    <w:rsid w:val="00D67806"/>
    <w:rsid w:val="00D70909"/>
    <w:rsid w:val="00D7094A"/>
    <w:rsid w:val="00D70B22"/>
    <w:rsid w:val="00D714A6"/>
    <w:rsid w:val="00D726DD"/>
    <w:rsid w:val="00D7597B"/>
    <w:rsid w:val="00D7605F"/>
    <w:rsid w:val="00D7751C"/>
    <w:rsid w:val="00D8127F"/>
    <w:rsid w:val="00D8179A"/>
    <w:rsid w:val="00D828CD"/>
    <w:rsid w:val="00D8298C"/>
    <w:rsid w:val="00D83284"/>
    <w:rsid w:val="00D8586F"/>
    <w:rsid w:val="00D875FB"/>
    <w:rsid w:val="00D91921"/>
    <w:rsid w:val="00D95598"/>
    <w:rsid w:val="00D95DD0"/>
    <w:rsid w:val="00D97338"/>
    <w:rsid w:val="00DA6230"/>
    <w:rsid w:val="00DB1C2F"/>
    <w:rsid w:val="00DB4061"/>
    <w:rsid w:val="00DB6CB8"/>
    <w:rsid w:val="00DC3AC5"/>
    <w:rsid w:val="00DC509B"/>
    <w:rsid w:val="00DC6EE2"/>
    <w:rsid w:val="00DC7A71"/>
    <w:rsid w:val="00DC7DA1"/>
    <w:rsid w:val="00DD6621"/>
    <w:rsid w:val="00DD6EE3"/>
    <w:rsid w:val="00DD7721"/>
    <w:rsid w:val="00DD7972"/>
    <w:rsid w:val="00DD7A6C"/>
    <w:rsid w:val="00DD7CA1"/>
    <w:rsid w:val="00DE17B7"/>
    <w:rsid w:val="00DE39E7"/>
    <w:rsid w:val="00DE5E94"/>
    <w:rsid w:val="00DF041C"/>
    <w:rsid w:val="00DF099E"/>
    <w:rsid w:val="00DF15C3"/>
    <w:rsid w:val="00DF5A01"/>
    <w:rsid w:val="00DF5F3E"/>
    <w:rsid w:val="00E022FA"/>
    <w:rsid w:val="00E02AC7"/>
    <w:rsid w:val="00E049DE"/>
    <w:rsid w:val="00E06A40"/>
    <w:rsid w:val="00E11CBA"/>
    <w:rsid w:val="00E13ABA"/>
    <w:rsid w:val="00E14E35"/>
    <w:rsid w:val="00E179CB"/>
    <w:rsid w:val="00E20BE5"/>
    <w:rsid w:val="00E21B15"/>
    <w:rsid w:val="00E2313D"/>
    <w:rsid w:val="00E2488E"/>
    <w:rsid w:val="00E26B1E"/>
    <w:rsid w:val="00E2712E"/>
    <w:rsid w:val="00E327C5"/>
    <w:rsid w:val="00E3475C"/>
    <w:rsid w:val="00E4617A"/>
    <w:rsid w:val="00E46537"/>
    <w:rsid w:val="00E51BC0"/>
    <w:rsid w:val="00E5307B"/>
    <w:rsid w:val="00E56730"/>
    <w:rsid w:val="00E5680F"/>
    <w:rsid w:val="00E56831"/>
    <w:rsid w:val="00E57E0A"/>
    <w:rsid w:val="00E57E99"/>
    <w:rsid w:val="00E617E0"/>
    <w:rsid w:val="00E622F0"/>
    <w:rsid w:val="00E62D54"/>
    <w:rsid w:val="00E62F3A"/>
    <w:rsid w:val="00E6448C"/>
    <w:rsid w:val="00E646FC"/>
    <w:rsid w:val="00E65501"/>
    <w:rsid w:val="00E6692B"/>
    <w:rsid w:val="00E72F84"/>
    <w:rsid w:val="00E84FE3"/>
    <w:rsid w:val="00E85114"/>
    <w:rsid w:val="00E86A0E"/>
    <w:rsid w:val="00E919C2"/>
    <w:rsid w:val="00E92346"/>
    <w:rsid w:val="00E96D9A"/>
    <w:rsid w:val="00EA03B0"/>
    <w:rsid w:val="00EA26F5"/>
    <w:rsid w:val="00EA3C2C"/>
    <w:rsid w:val="00EA52A6"/>
    <w:rsid w:val="00EA6D98"/>
    <w:rsid w:val="00EA7201"/>
    <w:rsid w:val="00EA747F"/>
    <w:rsid w:val="00EB066A"/>
    <w:rsid w:val="00EB1028"/>
    <w:rsid w:val="00EB26B3"/>
    <w:rsid w:val="00EB5E54"/>
    <w:rsid w:val="00EB6C1C"/>
    <w:rsid w:val="00EB7C53"/>
    <w:rsid w:val="00EC1EC1"/>
    <w:rsid w:val="00EC4255"/>
    <w:rsid w:val="00EC6809"/>
    <w:rsid w:val="00EE221F"/>
    <w:rsid w:val="00EF08A1"/>
    <w:rsid w:val="00EF3AFB"/>
    <w:rsid w:val="00EF60E8"/>
    <w:rsid w:val="00F01AD8"/>
    <w:rsid w:val="00F024E6"/>
    <w:rsid w:val="00F031B9"/>
    <w:rsid w:val="00F04DD2"/>
    <w:rsid w:val="00F0578B"/>
    <w:rsid w:val="00F0621C"/>
    <w:rsid w:val="00F07613"/>
    <w:rsid w:val="00F1522E"/>
    <w:rsid w:val="00F15631"/>
    <w:rsid w:val="00F16065"/>
    <w:rsid w:val="00F17881"/>
    <w:rsid w:val="00F17A27"/>
    <w:rsid w:val="00F23A17"/>
    <w:rsid w:val="00F25CD8"/>
    <w:rsid w:val="00F26CFA"/>
    <w:rsid w:val="00F271A7"/>
    <w:rsid w:val="00F31AA9"/>
    <w:rsid w:val="00F31FA3"/>
    <w:rsid w:val="00F32A8C"/>
    <w:rsid w:val="00F33680"/>
    <w:rsid w:val="00F356E7"/>
    <w:rsid w:val="00F36713"/>
    <w:rsid w:val="00F419AB"/>
    <w:rsid w:val="00F43DA3"/>
    <w:rsid w:val="00F44EE3"/>
    <w:rsid w:val="00F4539C"/>
    <w:rsid w:val="00F45A0E"/>
    <w:rsid w:val="00F518E9"/>
    <w:rsid w:val="00F52BFB"/>
    <w:rsid w:val="00F563E0"/>
    <w:rsid w:val="00F61183"/>
    <w:rsid w:val="00F62476"/>
    <w:rsid w:val="00F667EB"/>
    <w:rsid w:val="00F6708B"/>
    <w:rsid w:val="00F67B6C"/>
    <w:rsid w:val="00F70FA3"/>
    <w:rsid w:val="00F7114B"/>
    <w:rsid w:val="00F717E2"/>
    <w:rsid w:val="00F748DF"/>
    <w:rsid w:val="00F80A84"/>
    <w:rsid w:val="00F842F0"/>
    <w:rsid w:val="00F86348"/>
    <w:rsid w:val="00F87A84"/>
    <w:rsid w:val="00F904FC"/>
    <w:rsid w:val="00F94869"/>
    <w:rsid w:val="00F94968"/>
    <w:rsid w:val="00F9632B"/>
    <w:rsid w:val="00F9704B"/>
    <w:rsid w:val="00F97111"/>
    <w:rsid w:val="00FA2C48"/>
    <w:rsid w:val="00FA5555"/>
    <w:rsid w:val="00FA5F74"/>
    <w:rsid w:val="00FB0A94"/>
    <w:rsid w:val="00FB1327"/>
    <w:rsid w:val="00FB19AE"/>
    <w:rsid w:val="00FB4728"/>
    <w:rsid w:val="00FB5443"/>
    <w:rsid w:val="00FB5BCA"/>
    <w:rsid w:val="00FB6293"/>
    <w:rsid w:val="00FC0C48"/>
    <w:rsid w:val="00FC197E"/>
    <w:rsid w:val="00FC1FDA"/>
    <w:rsid w:val="00FC2A31"/>
    <w:rsid w:val="00FC6931"/>
    <w:rsid w:val="00FD09B1"/>
    <w:rsid w:val="00FD1FF5"/>
    <w:rsid w:val="00FD40AB"/>
    <w:rsid w:val="00FD4B72"/>
    <w:rsid w:val="00FD7BEB"/>
    <w:rsid w:val="00FE1481"/>
    <w:rsid w:val="00FE7431"/>
    <w:rsid w:val="00FF0A2A"/>
    <w:rsid w:val="00FF3119"/>
    <w:rsid w:val="00FF623A"/>
    <w:rsid w:val="00FF63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90F63"/>
  <w15:chartTrackingRefBased/>
  <w15:docId w15:val="{60DA6E67-3EA8-3746-AAB7-CD1E867A0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64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567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4B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82E52"/>
    <w:rPr>
      <w:sz w:val="16"/>
      <w:szCs w:val="16"/>
    </w:rPr>
  </w:style>
  <w:style w:type="paragraph" w:styleId="CommentText">
    <w:name w:val="annotation text"/>
    <w:basedOn w:val="Normal"/>
    <w:link w:val="CommentTextChar"/>
    <w:uiPriority w:val="99"/>
    <w:semiHidden/>
    <w:unhideWhenUsed/>
    <w:rsid w:val="00982E52"/>
    <w:rPr>
      <w:sz w:val="20"/>
      <w:szCs w:val="20"/>
    </w:rPr>
  </w:style>
  <w:style w:type="character" w:customStyle="1" w:styleId="CommentTextChar">
    <w:name w:val="Comment Text Char"/>
    <w:basedOn w:val="DefaultParagraphFont"/>
    <w:link w:val="CommentText"/>
    <w:uiPriority w:val="99"/>
    <w:semiHidden/>
    <w:rsid w:val="00982E52"/>
    <w:rPr>
      <w:sz w:val="20"/>
      <w:szCs w:val="20"/>
    </w:rPr>
  </w:style>
  <w:style w:type="paragraph" w:styleId="CommentSubject">
    <w:name w:val="annotation subject"/>
    <w:basedOn w:val="CommentText"/>
    <w:next w:val="CommentText"/>
    <w:link w:val="CommentSubjectChar"/>
    <w:uiPriority w:val="99"/>
    <w:semiHidden/>
    <w:unhideWhenUsed/>
    <w:rsid w:val="00982E52"/>
    <w:rPr>
      <w:b/>
      <w:bCs/>
    </w:rPr>
  </w:style>
  <w:style w:type="character" w:customStyle="1" w:styleId="CommentSubjectChar">
    <w:name w:val="Comment Subject Char"/>
    <w:basedOn w:val="CommentTextChar"/>
    <w:link w:val="CommentSubject"/>
    <w:uiPriority w:val="99"/>
    <w:semiHidden/>
    <w:rsid w:val="00982E52"/>
    <w:rPr>
      <w:b/>
      <w:bCs/>
      <w:sz w:val="20"/>
      <w:szCs w:val="20"/>
    </w:rPr>
  </w:style>
  <w:style w:type="paragraph" w:styleId="ListParagraph">
    <w:name w:val="List Paragraph"/>
    <w:basedOn w:val="Normal"/>
    <w:uiPriority w:val="34"/>
    <w:qFormat/>
    <w:rsid w:val="00982E52"/>
    <w:pPr>
      <w:ind w:left="720"/>
      <w:contextualSpacing/>
    </w:pPr>
  </w:style>
  <w:style w:type="paragraph" w:styleId="NormalWeb">
    <w:name w:val="Normal (Web)"/>
    <w:basedOn w:val="Normal"/>
    <w:uiPriority w:val="99"/>
    <w:unhideWhenUsed/>
    <w:rsid w:val="00C7688A"/>
    <w:pPr>
      <w:spacing w:before="100" w:beforeAutospacing="1" w:after="100" w:afterAutospacing="1"/>
    </w:pPr>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3C3287"/>
    <w:pPr>
      <w:spacing w:after="240"/>
    </w:pPr>
  </w:style>
  <w:style w:type="table" w:styleId="TableGrid">
    <w:name w:val="Table Grid"/>
    <w:basedOn w:val="TableNormal"/>
    <w:uiPriority w:val="39"/>
    <w:rsid w:val="007157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A2C44"/>
    <w:rPr>
      <w:sz w:val="20"/>
      <w:szCs w:val="20"/>
    </w:rPr>
  </w:style>
  <w:style w:type="character" w:customStyle="1" w:styleId="FootnoteTextChar">
    <w:name w:val="Footnote Text Char"/>
    <w:basedOn w:val="DefaultParagraphFont"/>
    <w:link w:val="FootnoteText"/>
    <w:uiPriority w:val="99"/>
    <w:semiHidden/>
    <w:rsid w:val="001A2C44"/>
    <w:rPr>
      <w:sz w:val="20"/>
      <w:szCs w:val="20"/>
    </w:rPr>
  </w:style>
  <w:style w:type="character" w:styleId="FootnoteReference">
    <w:name w:val="footnote reference"/>
    <w:basedOn w:val="DefaultParagraphFont"/>
    <w:uiPriority w:val="99"/>
    <w:semiHidden/>
    <w:unhideWhenUsed/>
    <w:rsid w:val="001A2C44"/>
    <w:rPr>
      <w:vertAlign w:val="superscript"/>
    </w:rPr>
  </w:style>
  <w:style w:type="paragraph" w:styleId="Revision">
    <w:name w:val="Revision"/>
    <w:hidden/>
    <w:uiPriority w:val="99"/>
    <w:semiHidden/>
    <w:rsid w:val="004C5376"/>
  </w:style>
  <w:style w:type="character" w:styleId="Hyperlink">
    <w:name w:val="Hyperlink"/>
    <w:basedOn w:val="DefaultParagraphFont"/>
    <w:uiPriority w:val="99"/>
    <w:unhideWhenUsed/>
    <w:rsid w:val="002316F8"/>
    <w:rPr>
      <w:color w:val="0563C1" w:themeColor="hyperlink"/>
      <w:u w:val="single"/>
    </w:rPr>
  </w:style>
  <w:style w:type="character" w:styleId="UnresolvedMention">
    <w:name w:val="Unresolved Mention"/>
    <w:basedOn w:val="DefaultParagraphFont"/>
    <w:uiPriority w:val="99"/>
    <w:semiHidden/>
    <w:unhideWhenUsed/>
    <w:rsid w:val="002316F8"/>
    <w:rPr>
      <w:color w:val="605E5C"/>
      <w:shd w:val="clear" w:color="auto" w:fill="E1DFDD"/>
    </w:rPr>
  </w:style>
  <w:style w:type="paragraph" w:styleId="Header">
    <w:name w:val="header"/>
    <w:basedOn w:val="Normal"/>
    <w:link w:val="HeaderChar"/>
    <w:uiPriority w:val="99"/>
    <w:unhideWhenUsed/>
    <w:rsid w:val="001A738E"/>
    <w:pPr>
      <w:tabs>
        <w:tab w:val="center" w:pos="4513"/>
        <w:tab w:val="right" w:pos="9026"/>
      </w:tabs>
    </w:pPr>
  </w:style>
  <w:style w:type="character" w:customStyle="1" w:styleId="HeaderChar">
    <w:name w:val="Header Char"/>
    <w:basedOn w:val="DefaultParagraphFont"/>
    <w:link w:val="Header"/>
    <w:uiPriority w:val="99"/>
    <w:rsid w:val="001A738E"/>
  </w:style>
  <w:style w:type="paragraph" w:styleId="Footer">
    <w:name w:val="footer"/>
    <w:basedOn w:val="Normal"/>
    <w:link w:val="FooterChar"/>
    <w:uiPriority w:val="99"/>
    <w:unhideWhenUsed/>
    <w:rsid w:val="001A738E"/>
    <w:pPr>
      <w:tabs>
        <w:tab w:val="center" w:pos="4513"/>
        <w:tab w:val="right" w:pos="9026"/>
      </w:tabs>
    </w:pPr>
  </w:style>
  <w:style w:type="character" w:customStyle="1" w:styleId="FooterChar">
    <w:name w:val="Footer Char"/>
    <w:basedOn w:val="DefaultParagraphFont"/>
    <w:link w:val="Footer"/>
    <w:uiPriority w:val="99"/>
    <w:rsid w:val="001A738E"/>
  </w:style>
  <w:style w:type="character" w:styleId="PageNumber">
    <w:name w:val="page number"/>
    <w:basedOn w:val="DefaultParagraphFont"/>
    <w:uiPriority w:val="99"/>
    <w:semiHidden/>
    <w:unhideWhenUsed/>
    <w:rsid w:val="001A738E"/>
  </w:style>
  <w:style w:type="character" w:customStyle="1" w:styleId="Heading3Char">
    <w:name w:val="Heading 3 Char"/>
    <w:basedOn w:val="DefaultParagraphFont"/>
    <w:link w:val="Heading3"/>
    <w:uiPriority w:val="9"/>
    <w:semiHidden/>
    <w:rsid w:val="00D4567D"/>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DF041C"/>
    <w:rPr>
      <w:color w:val="954F72" w:themeColor="followedHyperlink"/>
      <w:u w:val="single"/>
    </w:rPr>
  </w:style>
  <w:style w:type="paragraph" w:styleId="BalloonText">
    <w:name w:val="Balloon Text"/>
    <w:basedOn w:val="Normal"/>
    <w:link w:val="BalloonTextChar"/>
    <w:uiPriority w:val="99"/>
    <w:semiHidden/>
    <w:unhideWhenUsed/>
    <w:rsid w:val="008F3D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DA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6768">
      <w:bodyDiv w:val="1"/>
      <w:marLeft w:val="0"/>
      <w:marRight w:val="0"/>
      <w:marTop w:val="0"/>
      <w:marBottom w:val="0"/>
      <w:divBdr>
        <w:top w:val="none" w:sz="0" w:space="0" w:color="auto"/>
        <w:left w:val="none" w:sz="0" w:space="0" w:color="auto"/>
        <w:bottom w:val="none" w:sz="0" w:space="0" w:color="auto"/>
        <w:right w:val="none" w:sz="0" w:space="0" w:color="auto"/>
      </w:divBdr>
      <w:divsChild>
        <w:div w:id="699554018">
          <w:marLeft w:val="0"/>
          <w:marRight w:val="0"/>
          <w:marTop w:val="0"/>
          <w:marBottom w:val="0"/>
          <w:divBdr>
            <w:top w:val="none" w:sz="0" w:space="0" w:color="auto"/>
            <w:left w:val="none" w:sz="0" w:space="0" w:color="auto"/>
            <w:bottom w:val="none" w:sz="0" w:space="0" w:color="auto"/>
            <w:right w:val="none" w:sz="0" w:space="0" w:color="auto"/>
          </w:divBdr>
          <w:divsChild>
            <w:div w:id="1271009425">
              <w:marLeft w:val="0"/>
              <w:marRight w:val="0"/>
              <w:marTop w:val="0"/>
              <w:marBottom w:val="0"/>
              <w:divBdr>
                <w:top w:val="none" w:sz="0" w:space="0" w:color="auto"/>
                <w:left w:val="none" w:sz="0" w:space="0" w:color="auto"/>
                <w:bottom w:val="none" w:sz="0" w:space="0" w:color="auto"/>
                <w:right w:val="none" w:sz="0" w:space="0" w:color="auto"/>
              </w:divBdr>
              <w:divsChild>
                <w:div w:id="149764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39417">
      <w:bodyDiv w:val="1"/>
      <w:marLeft w:val="0"/>
      <w:marRight w:val="0"/>
      <w:marTop w:val="0"/>
      <w:marBottom w:val="0"/>
      <w:divBdr>
        <w:top w:val="none" w:sz="0" w:space="0" w:color="auto"/>
        <w:left w:val="none" w:sz="0" w:space="0" w:color="auto"/>
        <w:bottom w:val="none" w:sz="0" w:space="0" w:color="auto"/>
        <w:right w:val="none" w:sz="0" w:space="0" w:color="auto"/>
      </w:divBdr>
      <w:divsChild>
        <w:div w:id="738480374">
          <w:marLeft w:val="0"/>
          <w:marRight w:val="0"/>
          <w:marTop w:val="0"/>
          <w:marBottom w:val="0"/>
          <w:divBdr>
            <w:top w:val="none" w:sz="0" w:space="0" w:color="auto"/>
            <w:left w:val="none" w:sz="0" w:space="0" w:color="auto"/>
            <w:bottom w:val="none" w:sz="0" w:space="0" w:color="auto"/>
            <w:right w:val="none" w:sz="0" w:space="0" w:color="auto"/>
          </w:divBdr>
          <w:divsChild>
            <w:div w:id="895507086">
              <w:marLeft w:val="0"/>
              <w:marRight w:val="0"/>
              <w:marTop w:val="0"/>
              <w:marBottom w:val="0"/>
              <w:divBdr>
                <w:top w:val="none" w:sz="0" w:space="0" w:color="auto"/>
                <w:left w:val="none" w:sz="0" w:space="0" w:color="auto"/>
                <w:bottom w:val="none" w:sz="0" w:space="0" w:color="auto"/>
                <w:right w:val="none" w:sz="0" w:space="0" w:color="auto"/>
              </w:divBdr>
              <w:divsChild>
                <w:div w:id="51905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23153">
      <w:bodyDiv w:val="1"/>
      <w:marLeft w:val="0"/>
      <w:marRight w:val="0"/>
      <w:marTop w:val="0"/>
      <w:marBottom w:val="0"/>
      <w:divBdr>
        <w:top w:val="none" w:sz="0" w:space="0" w:color="auto"/>
        <w:left w:val="none" w:sz="0" w:space="0" w:color="auto"/>
        <w:bottom w:val="none" w:sz="0" w:space="0" w:color="auto"/>
        <w:right w:val="none" w:sz="0" w:space="0" w:color="auto"/>
      </w:divBdr>
    </w:div>
    <w:div w:id="128405451">
      <w:bodyDiv w:val="1"/>
      <w:marLeft w:val="0"/>
      <w:marRight w:val="0"/>
      <w:marTop w:val="0"/>
      <w:marBottom w:val="0"/>
      <w:divBdr>
        <w:top w:val="none" w:sz="0" w:space="0" w:color="auto"/>
        <w:left w:val="none" w:sz="0" w:space="0" w:color="auto"/>
        <w:bottom w:val="none" w:sz="0" w:space="0" w:color="auto"/>
        <w:right w:val="none" w:sz="0" w:space="0" w:color="auto"/>
      </w:divBdr>
      <w:divsChild>
        <w:div w:id="427045585">
          <w:marLeft w:val="0"/>
          <w:marRight w:val="0"/>
          <w:marTop w:val="0"/>
          <w:marBottom w:val="0"/>
          <w:divBdr>
            <w:top w:val="none" w:sz="0" w:space="0" w:color="auto"/>
            <w:left w:val="none" w:sz="0" w:space="0" w:color="auto"/>
            <w:bottom w:val="none" w:sz="0" w:space="0" w:color="auto"/>
            <w:right w:val="none" w:sz="0" w:space="0" w:color="auto"/>
          </w:divBdr>
          <w:divsChild>
            <w:div w:id="945307620">
              <w:marLeft w:val="0"/>
              <w:marRight w:val="0"/>
              <w:marTop w:val="0"/>
              <w:marBottom w:val="0"/>
              <w:divBdr>
                <w:top w:val="none" w:sz="0" w:space="0" w:color="auto"/>
                <w:left w:val="none" w:sz="0" w:space="0" w:color="auto"/>
                <w:bottom w:val="none" w:sz="0" w:space="0" w:color="auto"/>
                <w:right w:val="none" w:sz="0" w:space="0" w:color="auto"/>
              </w:divBdr>
              <w:divsChild>
                <w:div w:id="95972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0111">
      <w:bodyDiv w:val="1"/>
      <w:marLeft w:val="0"/>
      <w:marRight w:val="0"/>
      <w:marTop w:val="0"/>
      <w:marBottom w:val="0"/>
      <w:divBdr>
        <w:top w:val="none" w:sz="0" w:space="0" w:color="auto"/>
        <w:left w:val="none" w:sz="0" w:space="0" w:color="auto"/>
        <w:bottom w:val="none" w:sz="0" w:space="0" w:color="auto"/>
        <w:right w:val="none" w:sz="0" w:space="0" w:color="auto"/>
      </w:divBdr>
      <w:divsChild>
        <w:div w:id="1783649299">
          <w:marLeft w:val="0"/>
          <w:marRight w:val="0"/>
          <w:marTop w:val="0"/>
          <w:marBottom w:val="0"/>
          <w:divBdr>
            <w:top w:val="none" w:sz="0" w:space="0" w:color="auto"/>
            <w:left w:val="none" w:sz="0" w:space="0" w:color="auto"/>
            <w:bottom w:val="none" w:sz="0" w:space="0" w:color="auto"/>
            <w:right w:val="none" w:sz="0" w:space="0" w:color="auto"/>
          </w:divBdr>
          <w:divsChild>
            <w:div w:id="565188712">
              <w:marLeft w:val="0"/>
              <w:marRight w:val="0"/>
              <w:marTop w:val="0"/>
              <w:marBottom w:val="0"/>
              <w:divBdr>
                <w:top w:val="none" w:sz="0" w:space="0" w:color="auto"/>
                <w:left w:val="none" w:sz="0" w:space="0" w:color="auto"/>
                <w:bottom w:val="none" w:sz="0" w:space="0" w:color="auto"/>
                <w:right w:val="none" w:sz="0" w:space="0" w:color="auto"/>
              </w:divBdr>
              <w:divsChild>
                <w:div w:id="95552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43323">
      <w:bodyDiv w:val="1"/>
      <w:marLeft w:val="0"/>
      <w:marRight w:val="0"/>
      <w:marTop w:val="0"/>
      <w:marBottom w:val="0"/>
      <w:divBdr>
        <w:top w:val="none" w:sz="0" w:space="0" w:color="auto"/>
        <w:left w:val="none" w:sz="0" w:space="0" w:color="auto"/>
        <w:bottom w:val="none" w:sz="0" w:space="0" w:color="auto"/>
        <w:right w:val="none" w:sz="0" w:space="0" w:color="auto"/>
      </w:divBdr>
      <w:divsChild>
        <w:div w:id="1911766684">
          <w:marLeft w:val="0"/>
          <w:marRight w:val="0"/>
          <w:marTop w:val="0"/>
          <w:marBottom w:val="0"/>
          <w:divBdr>
            <w:top w:val="none" w:sz="0" w:space="0" w:color="auto"/>
            <w:left w:val="none" w:sz="0" w:space="0" w:color="auto"/>
            <w:bottom w:val="none" w:sz="0" w:space="0" w:color="auto"/>
            <w:right w:val="none" w:sz="0" w:space="0" w:color="auto"/>
          </w:divBdr>
          <w:divsChild>
            <w:div w:id="686063354">
              <w:marLeft w:val="0"/>
              <w:marRight w:val="0"/>
              <w:marTop w:val="0"/>
              <w:marBottom w:val="0"/>
              <w:divBdr>
                <w:top w:val="none" w:sz="0" w:space="0" w:color="auto"/>
                <w:left w:val="none" w:sz="0" w:space="0" w:color="auto"/>
                <w:bottom w:val="none" w:sz="0" w:space="0" w:color="auto"/>
                <w:right w:val="none" w:sz="0" w:space="0" w:color="auto"/>
              </w:divBdr>
              <w:divsChild>
                <w:div w:id="150655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244659">
      <w:bodyDiv w:val="1"/>
      <w:marLeft w:val="0"/>
      <w:marRight w:val="0"/>
      <w:marTop w:val="0"/>
      <w:marBottom w:val="0"/>
      <w:divBdr>
        <w:top w:val="none" w:sz="0" w:space="0" w:color="auto"/>
        <w:left w:val="none" w:sz="0" w:space="0" w:color="auto"/>
        <w:bottom w:val="none" w:sz="0" w:space="0" w:color="auto"/>
        <w:right w:val="none" w:sz="0" w:space="0" w:color="auto"/>
      </w:divBdr>
    </w:div>
    <w:div w:id="290208404">
      <w:bodyDiv w:val="1"/>
      <w:marLeft w:val="0"/>
      <w:marRight w:val="0"/>
      <w:marTop w:val="0"/>
      <w:marBottom w:val="0"/>
      <w:divBdr>
        <w:top w:val="none" w:sz="0" w:space="0" w:color="auto"/>
        <w:left w:val="none" w:sz="0" w:space="0" w:color="auto"/>
        <w:bottom w:val="none" w:sz="0" w:space="0" w:color="auto"/>
        <w:right w:val="none" w:sz="0" w:space="0" w:color="auto"/>
      </w:divBdr>
      <w:divsChild>
        <w:div w:id="8682045">
          <w:marLeft w:val="0"/>
          <w:marRight w:val="0"/>
          <w:marTop w:val="0"/>
          <w:marBottom w:val="0"/>
          <w:divBdr>
            <w:top w:val="none" w:sz="0" w:space="0" w:color="auto"/>
            <w:left w:val="none" w:sz="0" w:space="0" w:color="auto"/>
            <w:bottom w:val="none" w:sz="0" w:space="0" w:color="auto"/>
            <w:right w:val="none" w:sz="0" w:space="0" w:color="auto"/>
          </w:divBdr>
          <w:divsChild>
            <w:div w:id="852841918">
              <w:marLeft w:val="0"/>
              <w:marRight w:val="0"/>
              <w:marTop w:val="0"/>
              <w:marBottom w:val="0"/>
              <w:divBdr>
                <w:top w:val="none" w:sz="0" w:space="0" w:color="auto"/>
                <w:left w:val="none" w:sz="0" w:space="0" w:color="auto"/>
                <w:bottom w:val="none" w:sz="0" w:space="0" w:color="auto"/>
                <w:right w:val="none" w:sz="0" w:space="0" w:color="auto"/>
              </w:divBdr>
              <w:divsChild>
                <w:div w:id="107439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696421">
      <w:bodyDiv w:val="1"/>
      <w:marLeft w:val="0"/>
      <w:marRight w:val="0"/>
      <w:marTop w:val="0"/>
      <w:marBottom w:val="0"/>
      <w:divBdr>
        <w:top w:val="none" w:sz="0" w:space="0" w:color="auto"/>
        <w:left w:val="none" w:sz="0" w:space="0" w:color="auto"/>
        <w:bottom w:val="none" w:sz="0" w:space="0" w:color="auto"/>
        <w:right w:val="none" w:sz="0" w:space="0" w:color="auto"/>
      </w:divBdr>
      <w:divsChild>
        <w:div w:id="2004314440">
          <w:marLeft w:val="0"/>
          <w:marRight w:val="0"/>
          <w:marTop w:val="0"/>
          <w:marBottom w:val="0"/>
          <w:divBdr>
            <w:top w:val="none" w:sz="0" w:space="0" w:color="auto"/>
            <w:left w:val="none" w:sz="0" w:space="0" w:color="auto"/>
            <w:bottom w:val="none" w:sz="0" w:space="0" w:color="auto"/>
            <w:right w:val="none" w:sz="0" w:space="0" w:color="auto"/>
          </w:divBdr>
          <w:divsChild>
            <w:div w:id="397630076">
              <w:marLeft w:val="0"/>
              <w:marRight w:val="0"/>
              <w:marTop w:val="0"/>
              <w:marBottom w:val="0"/>
              <w:divBdr>
                <w:top w:val="none" w:sz="0" w:space="0" w:color="auto"/>
                <w:left w:val="none" w:sz="0" w:space="0" w:color="auto"/>
                <w:bottom w:val="none" w:sz="0" w:space="0" w:color="auto"/>
                <w:right w:val="none" w:sz="0" w:space="0" w:color="auto"/>
              </w:divBdr>
              <w:divsChild>
                <w:div w:id="134624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17638">
      <w:bodyDiv w:val="1"/>
      <w:marLeft w:val="0"/>
      <w:marRight w:val="0"/>
      <w:marTop w:val="0"/>
      <w:marBottom w:val="0"/>
      <w:divBdr>
        <w:top w:val="none" w:sz="0" w:space="0" w:color="auto"/>
        <w:left w:val="none" w:sz="0" w:space="0" w:color="auto"/>
        <w:bottom w:val="none" w:sz="0" w:space="0" w:color="auto"/>
        <w:right w:val="none" w:sz="0" w:space="0" w:color="auto"/>
      </w:divBdr>
      <w:divsChild>
        <w:div w:id="615530281">
          <w:marLeft w:val="0"/>
          <w:marRight w:val="0"/>
          <w:marTop w:val="0"/>
          <w:marBottom w:val="0"/>
          <w:divBdr>
            <w:top w:val="none" w:sz="0" w:space="0" w:color="auto"/>
            <w:left w:val="none" w:sz="0" w:space="0" w:color="auto"/>
            <w:bottom w:val="none" w:sz="0" w:space="0" w:color="auto"/>
            <w:right w:val="none" w:sz="0" w:space="0" w:color="auto"/>
          </w:divBdr>
          <w:divsChild>
            <w:div w:id="1067994478">
              <w:marLeft w:val="0"/>
              <w:marRight w:val="0"/>
              <w:marTop w:val="0"/>
              <w:marBottom w:val="0"/>
              <w:divBdr>
                <w:top w:val="none" w:sz="0" w:space="0" w:color="auto"/>
                <w:left w:val="none" w:sz="0" w:space="0" w:color="auto"/>
                <w:bottom w:val="none" w:sz="0" w:space="0" w:color="auto"/>
                <w:right w:val="none" w:sz="0" w:space="0" w:color="auto"/>
              </w:divBdr>
              <w:divsChild>
                <w:div w:id="12146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962079">
      <w:bodyDiv w:val="1"/>
      <w:marLeft w:val="0"/>
      <w:marRight w:val="0"/>
      <w:marTop w:val="0"/>
      <w:marBottom w:val="0"/>
      <w:divBdr>
        <w:top w:val="none" w:sz="0" w:space="0" w:color="auto"/>
        <w:left w:val="none" w:sz="0" w:space="0" w:color="auto"/>
        <w:bottom w:val="none" w:sz="0" w:space="0" w:color="auto"/>
        <w:right w:val="none" w:sz="0" w:space="0" w:color="auto"/>
      </w:divBdr>
      <w:divsChild>
        <w:div w:id="256989655">
          <w:marLeft w:val="0"/>
          <w:marRight w:val="0"/>
          <w:marTop w:val="0"/>
          <w:marBottom w:val="0"/>
          <w:divBdr>
            <w:top w:val="none" w:sz="0" w:space="0" w:color="auto"/>
            <w:left w:val="none" w:sz="0" w:space="0" w:color="auto"/>
            <w:bottom w:val="none" w:sz="0" w:space="0" w:color="auto"/>
            <w:right w:val="none" w:sz="0" w:space="0" w:color="auto"/>
          </w:divBdr>
          <w:divsChild>
            <w:div w:id="280846757">
              <w:marLeft w:val="0"/>
              <w:marRight w:val="0"/>
              <w:marTop w:val="0"/>
              <w:marBottom w:val="0"/>
              <w:divBdr>
                <w:top w:val="none" w:sz="0" w:space="0" w:color="auto"/>
                <w:left w:val="none" w:sz="0" w:space="0" w:color="auto"/>
                <w:bottom w:val="none" w:sz="0" w:space="0" w:color="auto"/>
                <w:right w:val="none" w:sz="0" w:space="0" w:color="auto"/>
              </w:divBdr>
              <w:divsChild>
                <w:div w:id="277488643">
                  <w:marLeft w:val="0"/>
                  <w:marRight w:val="0"/>
                  <w:marTop w:val="0"/>
                  <w:marBottom w:val="0"/>
                  <w:divBdr>
                    <w:top w:val="none" w:sz="0" w:space="0" w:color="auto"/>
                    <w:left w:val="none" w:sz="0" w:space="0" w:color="auto"/>
                    <w:bottom w:val="none" w:sz="0" w:space="0" w:color="auto"/>
                    <w:right w:val="none" w:sz="0" w:space="0" w:color="auto"/>
                  </w:divBdr>
                  <w:divsChild>
                    <w:div w:id="74707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902010">
          <w:marLeft w:val="0"/>
          <w:marRight w:val="0"/>
          <w:marTop w:val="0"/>
          <w:marBottom w:val="0"/>
          <w:divBdr>
            <w:top w:val="none" w:sz="0" w:space="0" w:color="auto"/>
            <w:left w:val="none" w:sz="0" w:space="0" w:color="auto"/>
            <w:bottom w:val="none" w:sz="0" w:space="0" w:color="auto"/>
            <w:right w:val="none" w:sz="0" w:space="0" w:color="auto"/>
          </w:divBdr>
          <w:divsChild>
            <w:div w:id="728267871">
              <w:marLeft w:val="0"/>
              <w:marRight w:val="0"/>
              <w:marTop w:val="0"/>
              <w:marBottom w:val="0"/>
              <w:divBdr>
                <w:top w:val="none" w:sz="0" w:space="0" w:color="auto"/>
                <w:left w:val="none" w:sz="0" w:space="0" w:color="auto"/>
                <w:bottom w:val="none" w:sz="0" w:space="0" w:color="auto"/>
                <w:right w:val="none" w:sz="0" w:space="0" w:color="auto"/>
              </w:divBdr>
              <w:divsChild>
                <w:div w:id="991758074">
                  <w:marLeft w:val="0"/>
                  <w:marRight w:val="0"/>
                  <w:marTop w:val="0"/>
                  <w:marBottom w:val="0"/>
                  <w:divBdr>
                    <w:top w:val="none" w:sz="0" w:space="0" w:color="auto"/>
                    <w:left w:val="none" w:sz="0" w:space="0" w:color="auto"/>
                    <w:bottom w:val="none" w:sz="0" w:space="0" w:color="auto"/>
                    <w:right w:val="none" w:sz="0" w:space="0" w:color="auto"/>
                  </w:divBdr>
                  <w:divsChild>
                    <w:div w:id="98173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299802">
      <w:bodyDiv w:val="1"/>
      <w:marLeft w:val="0"/>
      <w:marRight w:val="0"/>
      <w:marTop w:val="0"/>
      <w:marBottom w:val="0"/>
      <w:divBdr>
        <w:top w:val="none" w:sz="0" w:space="0" w:color="auto"/>
        <w:left w:val="none" w:sz="0" w:space="0" w:color="auto"/>
        <w:bottom w:val="none" w:sz="0" w:space="0" w:color="auto"/>
        <w:right w:val="none" w:sz="0" w:space="0" w:color="auto"/>
      </w:divBdr>
      <w:divsChild>
        <w:div w:id="1964193293">
          <w:marLeft w:val="0"/>
          <w:marRight w:val="0"/>
          <w:marTop w:val="0"/>
          <w:marBottom w:val="0"/>
          <w:divBdr>
            <w:top w:val="none" w:sz="0" w:space="0" w:color="auto"/>
            <w:left w:val="none" w:sz="0" w:space="0" w:color="auto"/>
            <w:bottom w:val="none" w:sz="0" w:space="0" w:color="auto"/>
            <w:right w:val="none" w:sz="0" w:space="0" w:color="auto"/>
          </w:divBdr>
          <w:divsChild>
            <w:div w:id="1321225888">
              <w:marLeft w:val="0"/>
              <w:marRight w:val="0"/>
              <w:marTop w:val="0"/>
              <w:marBottom w:val="0"/>
              <w:divBdr>
                <w:top w:val="none" w:sz="0" w:space="0" w:color="auto"/>
                <w:left w:val="none" w:sz="0" w:space="0" w:color="auto"/>
                <w:bottom w:val="none" w:sz="0" w:space="0" w:color="auto"/>
                <w:right w:val="none" w:sz="0" w:space="0" w:color="auto"/>
              </w:divBdr>
              <w:divsChild>
                <w:div w:id="169249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130418">
      <w:bodyDiv w:val="1"/>
      <w:marLeft w:val="0"/>
      <w:marRight w:val="0"/>
      <w:marTop w:val="0"/>
      <w:marBottom w:val="0"/>
      <w:divBdr>
        <w:top w:val="none" w:sz="0" w:space="0" w:color="auto"/>
        <w:left w:val="none" w:sz="0" w:space="0" w:color="auto"/>
        <w:bottom w:val="none" w:sz="0" w:space="0" w:color="auto"/>
        <w:right w:val="none" w:sz="0" w:space="0" w:color="auto"/>
      </w:divBdr>
    </w:div>
    <w:div w:id="1078675049">
      <w:bodyDiv w:val="1"/>
      <w:marLeft w:val="0"/>
      <w:marRight w:val="0"/>
      <w:marTop w:val="0"/>
      <w:marBottom w:val="0"/>
      <w:divBdr>
        <w:top w:val="none" w:sz="0" w:space="0" w:color="auto"/>
        <w:left w:val="none" w:sz="0" w:space="0" w:color="auto"/>
        <w:bottom w:val="none" w:sz="0" w:space="0" w:color="auto"/>
        <w:right w:val="none" w:sz="0" w:space="0" w:color="auto"/>
      </w:divBdr>
    </w:div>
    <w:div w:id="1131903949">
      <w:bodyDiv w:val="1"/>
      <w:marLeft w:val="0"/>
      <w:marRight w:val="0"/>
      <w:marTop w:val="0"/>
      <w:marBottom w:val="0"/>
      <w:divBdr>
        <w:top w:val="none" w:sz="0" w:space="0" w:color="auto"/>
        <w:left w:val="none" w:sz="0" w:space="0" w:color="auto"/>
        <w:bottom w:val="none" w:sz="0" w:space="0" w:color="auto"/>
        <w:right w:val="none" w:sz="0" w:space="0" w:color="auto"/>
      </w:divBdr>
      <w:divsChild>
        <w:div w:id="721565361">
          <w:marLeft w:val="0"/>
          <w:marRight w:val="0"/>
          <w:marTop w:val="0"/>
          <w:marBottom w:val="0"/>
          <w:divBdr>
            <w:top w:val="none" w:sz="0" w:space="0" w:color="auto"/>
            <w:left w:val="none" w:sz="0" w:space="0" w:color="auto"/>
            <w:bottom w:val="none" w:sz="0" w:space="0" w:color="auto"/>
            <w:right w:val="none" w:sz="0" w:space="0" w:color="auto"/>
          </w:divBdr>
          <w:divsChild>
            <w:div w:id="1206259968">
              <w:marLeft w:val="0"/>
              <w:marRight w:val="0"/>
              <w:marTop w:val="0"/>
              <w:marBottom w:val="0"/>
              <w:divBdr>
                <w:top w:val="none" w:sz="0" w:space="0" w:color="auto"/>
                <w:left w:val="none" w:sz="0" w:space="0" w:color="auto"/>
                <w:bottom w:val="none" w:sz="0" w:space="0" w:color="auto"/>
                <w:right w:val="none" w:sz="0" w:space="0" w:color="auto"/>
              </w:divBdr>
              <w:divsChild>
                <w:div w:id="1671985145">
                  <w:marLeft w:val="0"/>
                  <w:marRight w:val="0"/>
                  <w:marTop w:val="0"/>
                  <w:marBottom w:val="0"/>
                  <w:divBdr>
                    <w:top w:val="none" w:sz="0" w:space="0" w:color="auto"/>
                    <w:left w:val="none" w:sz="0" w:space="0" w:color="auto"/>
                    <w:bottom w:val="none" w:sz="0" w:space="0" w:color="auto"/>
                    <w:right w:val="none" w:sz="0" w:space="0" w:color="auto"/>
                  </w:divBdr>
                  <w:divsChild>
                    <w:div w:id="186347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534524">
      <w:bodyDiv w:val="1"/>
      <w:marLeft w:val="0"/>
      <w:marRight w:val="0"/>
      <w:marTop w:val="0"/>
      <w:marBottom w:val="0"/>
      <w:divBdr>
        <w:top w:val="none" w:sz="0" w:space="0" w:color="auto"/>
        <w:left w:val="none" w:sz="0" w:space="0" w:color="auto"/>
        <w:bottom w:val="none" w:sz="0" w:space="0" w:color="auto"/>
        <w:right w:val="none" w:sz="0" w:space="0" w:color="auto"/>
      </w:divBdr>
      <w:divsChild>
        <w:div w:id="449471553">
          <w:marLeft w:val="0"/>
          <w:marRight w:val="0"/>
          <w:marTop w:val="0"/>
          <w:marBottom w:val="0"/>
          <w:divBdr>
            <w:top w:val="none" w:sz="0" w:space="0" w:color="auto"/>
            <w:left w:val="none" w:sz="0" w:space="0" w:color="auto"/>
            <w:bottom w:val="none" w:sz="0" w:space="0" w:color="auto"/>
            <w:right w:val="none" w:sz="0" w:space="0" w:color="auto"/>
          </w:divBdr>
          <w:divsChild>
            <w:div w:id="842936681">
              <w:marLeft w:val="0"/>
              <w:marRight w:val="0"/>
              <w:marTop w:val="0"/>
              <w:marBottom w:val="0"/>
              <w:divBdr>
                <w:top w:val="none" w:sz="0" w:space="0" w:color="auto"/>
                <w:left w:val="none" w:sz="0" w:space="0" w:color="auto"/>
                <w:bottom w:val="none" w:sz="0" w:space="0" w:color="auto"/>
                <w:right w:val="none" w:sz="0" w:space="0" w:color="auto"/>
              </w:divBdr>
              <w:divsChild>
                <w:div w:id="8486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149432">
      <w:bodyDiv w:val="1"/>
      <w:marLeft w:val="0"/>
      <w:marRight w:val="0"/>
      <w:marTop w:val="0"/>
      <w:marBottom w:val="0"/>
      <w:divBdr>
        <w:top w:val="none" w:sz="0" w:space="0" w:color="auto"/>
        <w:left w:val="none" w:sz="0" w:space="0" w:color="auto"/>
        <w:bottom w:val="none" w:sz="0" w:space="0" w:color="auto"/>
        <w:right w:val="none" w:sz="0" w:space="0" w:color="auto"/>
      </w:divBdr>
    </w:div>
    <w:div w:id="1267957621">
      <w:bodyDiv w:val="1"/>
      <w:marLeft w:val="0"/>
      <w:marRight w:val="0"/>
      <w:marTop w:val="0"/>
      <w:marBottom w:val="0"/>
      <w:divBdr>
        <w:top w:val="none" w:sz="0" w:space="0" w:color="auto"/>
        <w:left w:val="none" w:sz="0" w:space="0" w:color="auto"/>
        <w:bottom w:val="none" w:sz="0" w:space="0" w:color="auto"/>
        <w:right w:val="none" w:sz="0" w:space="0" w:color="auto"/>
      </w:divBdr>
      <w:divsChild>
        <w:div w:id="311643096">
          <w:marLeft w:val="0"/>
          <w:marRight w:val="0"/>
          <w:marTop w:val="0"/>
          <w:marBottom w:val="0"/>
          <w:divBdr>
            <w:top w:val="none" w:sz="0" w:space="0" w:color="auto"/>
            <w:left w:val="none" w:sz="0" w:space="0" w:color="auto"/>
            <w:bottom w:val="none" w:sz="0" w:space="0" w:color="auto"/>
            <w:right w:val="none" w:sz="0" w:space="0" w:color="auto"/>
          </w:divBdr>
          <w:divsChild>
            <w:div w:id="1760442879">
              <w:marLeft w:val="0"/>
              <w:marRight w:val="0"/>
              <w:marTop w:val="0"/>
              <w:marBottom w:val="0"/>
              <w:divBdr>
                <w:top w:val="none" w:sz="0" w:space="0" w:color="auto"/>
                <w:left w:val="none" w:sz="0" w:space="0" w:color="auto"/>
                <w:bottom w:val="none" w:sz="0" w:space="0" w:color="auto"/>
                <w:right w:val="none" w:sz="0" w:space="0" w:color="auto"/>
              </w:divBdr>
              <w:divsChild>
                <w:div w:id="136212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06819">
      <w:bodyDiv w:val="1"/>
      <w:marLeft w:val="0"/>
      <w:marRight w:val="0"/>
      <w:marTop w:val="0"/>
      <w:marBottom w:val="0"/>
      <w:divBdr>
        <w:top w:val="none" w:sz="0" w:space="0" w:color="auto"/>
        <w:left w:val="none" w:sz="0" w:space="0" w:color="auto"/>
        <w:bottom w:val="none" w:sz="0" w:space="0" w:color="auto"/>
        <w:right w:val="none" w:sz="0" w:space="0" w:color="auto"/>
      </w:divBdr>
      <w:divsChild>
        <w:div w:id="1511481012">
          <w:marLeft w:val="0"/>
          <w:marRight w:val="0"/>
          <w:marTop w:val="0"/>
          <w:marBottom w:val="0"/>
          <w:divBdr>
            <w:top w:val="none" w:sz="0" w:space="0" w:color="auto"/>
            <w:left w:val="none" w:sz="0" w:space="0" w:color="auto"/>
            <w:bottom w:val="none" w:sz="0" w:space="0" w:color="auto"/>
            <w:right w:val="none" w:sz="0" w:space="0" w:color="auto"/>
          </w:divBdr>
          <w:divsChild>
            <w:div w:id="1534146199">
              <w:marLeft w:val="0"/>
              <w:marRight w:val="0"/>
              <w:marTop w:val="0"/>
              <w:marBottom w:val="0"/>
              <w:divBdr>
                <w:top w:val="none" w:sz="0" w:space="0" w:color="auto"/>
                <w:left w:val="none" w:sz="0" w:space="0" w:color="auto"/>
                <w:bottom w:val="none" w:sz="0" w:space="0" w:color="auto"/>
                <w:right w:val="none" w:sz="0" w:space="0" w:color="auto"/>
              </w:divBdr>
              <w:divsChild>
                <w:div w:id="896940956">
                  <w:marLeft w:val="0"/>
                  <w:marRight w:val="0"/>
                  <w:marTop w:val="0"/>
                  <w:marBottom w:val="0"/>
                  <w:divBdr>
                    <w:top w:val="none" w:sz="0" w:space="0" w:color="auto"/>
                    <w:left w:val="none" w:sz="0" w:space="0" w:color="auto"/>
                    <w:bottom w:val="none" w:sz="0" w:space="0" w:color="auto"/>
                    <w:right w:val="none" w:sz="0" w:space="0" w:color="auto"/>
                  </w:divBdr>
                  <w:divsChild>
                    <w:div w:id="1475877211">
                      <w:marLeft w:val="0"/>
                      <w:marRight w:val="0"/>
                      <w:marTop w:val="0"/>
                      <w:marBottom w:val="0"/>
                      <w:divBdr>
                        <w:top w:val="none" w:sz="0" w:space="0" w:color="auto"/>
                        <w:left w:val="none" w:sz="0" w:space="0" w:color="auto"/>
                        <w:bottom w:val="none" w:sz="0" w:space="0" w:color="auto"/>
                        <w:right w:val="none" w:sz="0" w:space="0" w:color="auto"/>
                      </w:divBdr>
                      <w:divsChild>
                        <w:div w:id="1704359656">
                          <w:marLeft w:val="0"/>
                          <w:marRight w:val="0"/>
                          <w:marTop w:val="0"/>
                          <w:marBottom w:val="0"/>
                          <w:divBdr>
                            <w:top w:val="none" w:sz="0" w:space="0" w:color="auto"/>
                            <w:left w:val="none" w:sz="0" w:space="0" w:color="auto"/>
                            <w:bottom w:val="none" w:sz="0" w:space="0" w:color="auto"/>
                            <w:right w:val="none" w:sz="0" w:space="0" w:color="auto"/>
                          </w:divBdr>
                          <w:divsChild>
                            <w:div w:id="191531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610032">
      <w:bodyDiv w:val="1"/>
      <w:marLeft w:val="0"/>
      <w:marRight w:val="0"/>
      <w:marTop w:val="0"/>
      <w:marBottom w:val="0"/>
      <w:divBdr>
        <w:top w:val="none" w:sz="0" w:space="0" w:color="auto"/>
        <w:left w:val="none" w:sz="0" w:space="0" w:color="auto"/>
        <w:bottom w:val="none" w:sz="0" w:space="0" w:color="auto"/>
        <w:right w:val="none" w:sz="0" w:space="0" w:color="auto"/>
      </w:divBdr>
    </w:div>
    <w:div w:id="1634403190">
      <w:bodyDiv w:val="1"/>
      <w:marLeft w:val="0"/>
      <w:marRight w:val="0"/>
      <w:marTop w:val="0"/>
      <w:marBottom w:val="0"/>
      <w:divBdr>
        <w:top w:val="none" w:sz="0" w:space="0" w:color="auto"/>
        <w:left w:val="none" w:sz="0" w:space="0" w:color="auto"/>
        <w:bottom w:val="none" w:sz="0" w:space="0" w:color="auto"/>
        <w:right w:val="none" w:sz="0" w:space="0" w:color="auto"/>
      </w:divBdr>
    </w:div>
    <w:div w:id="1638680739">
      <w:bodyDiv w:val="1"/>
      <w:marLeft w:val="0"/>
      <w:marRight w:val="0"/>
      <w:marTop w:val="0"/>
      <w:marBottom w:val="0"/>
      <w:divBdr>
        <w:top w:val="none" w:sz="0" w:space="0" w:color="auto"/>
        <w:left w:val="none" w:sz="0" w:space="0" w:color="auto"/>
        <w:bottom w:val="none" w:sz="0" w:space="0" w:color="auto"/>
        <w:right w:val="none" w:sz="0" w:space="0" w:color="auto"/>
      </w:divBdr>
    </w:div>
    <w:div w:id="1651909746">
      <w:bodyDiv w:val="1"/>
      <w:marLeft w:val="0"/>
      <w:marRight w:val="0"/>
      <w:marTop w:val="0"/>
      <w:marBottom w:val="0"/>
      <w:divBdr>
        <w:top w:val="none" w:sz="0" w:space="0" w:color="auto"/>
        <w:left w:val="none" w:sz="0" w:space="0" w:color="auto"/>
        <w:bottom w:val="none" w:sz="0" w:space="0" w:color="auto"/>
        <w:right w:val="none" w:sz="0" w:space="0" w:color="auto"/>
      </w:divBdr>
      <w:divsChild>
        <w:div w:id="143283382">
          <w:marLeft w:val="0"/>
          <w:marRight w:val="0"/>
          <w:marTop w:val="0"/>
          <w:marBottom w:val="0"/>
          <w:divBdr>
            <w:top w:val="none" w:sz="0" w:space="0" w:color="auto"/>
            <w:left w:val="none" w:sz="0" w:space="0" w:color="auto"/>
            <w:bottom w:val="none" w:sz="0" w:space="0" w:color="auto"/>
            <w:right w:val="none" w:sz="0" w:space="0" w:color="auto"/>
          </w:divBdr>
          <w:divsChild>
            <w:div w:id="1359887034">
              <w:marLeft w:val="0"/>
              <w:marRight w:val="0"/>
              <w:marTop w:val="0"/>
              <w:marBottom w:val="0"/>
              <w:divBdr>
                <w:top w:val="none" w:sz="0" w:space="0" w:color="auto"/>
                <w:left w:val="none" w:sz="0" w:space="0" w:color="auto"/>
                <w:bottom w:val="none" w:sz="0" w:space="0" w:color="auto"/>
                <w:right w:val="none" w:sz="0" w:space="0" w:color="auto"/>
              </w:divBdr>
              <w:divsChild>
                <w:div w:id="26774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72432">
      <w:bodyDiv w:val="1"/>
      <w:marLeft w:val="0"/>
      <w:marRight w:val="0"/>
      <w:marTop w:val="0"/>
      <w:marBottom w:val="0"/>
      <w:divBdr>
        <w:top w:val="none" w:sz="0" w:space="0" w:color="auto"/>
        <w:left w:val="none" w:sz="0" w:space="0" w:color="auto"/>
        <w:bottom w:val="none" w:sz="0" w:space="0" w:color="auto"/>
        <w:right w:val="none" w:sz="0" w:space="0" w:color="auto"/>
      </w:divBdr>
      <w:divsChild>
        <w:div w:id="475800584">
          <w:marLeft w:val="0"/>
          <w:marRight w:val="0"/>
          <w:marTop w:val="0"/>
          <w:marBottom w:val="0"/>
          <w:divBdr>
            <w:top w:val="none" w:sz="0" w:space="0" w:color="auto"/>
            <w:left w:val="none" w:sz="0" w:space="0" w:color="auto"/>
            <w:bottom w:val="none" w:sz="0" w:space="0" w:color="auto"/>
            <w:right w:val="none" w:sz="0" w:space="0" w:color="auto"/>
          </w:divBdr>
          <w:divsChild>
            <w:div w:id="359277901">
              <w:marLeft w:val="0"/>
              <w:marRight w:val="0"/>
              <w:marTop w:val="0"/>
              <w:marBottom w:val="0"/>
              <w:divBdr>
                <w:top w:val="none" w:sz="0" w:space="0" w:color="auto"/>
                <w:left w:val="none" w:sz="0" w:space="0" w:color="auto"/>
                <w:bottom w:val="none" w:sz="0" w:space="0" w:color="auto"/>
                <w:right w:val="none" w:sz="0" w:space="0" w:color="auto"/>
              </w:divBdr>
              <w:divsChild>
                <w:div w:id="14308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830661">
      <w:bodyDiv w:val="1"/>
      <w:marLeft w:val="0"/>
      <w:marRight w:val="0"/>
      <w:marTop w:val="0"/>
      <w:marBottom w:val="0"/>
      <w:divBdr>
        <w:top w:val="none" w:sz="0" w:space="0" w:color="auto"/>
        <w:left w:val="none" w:sz="0" w:space="0" w:color="auto"/>
        <w:bottom w:val="none" w:sz="0" w:space="0" w:color="auto"/>
        <w:right w:val="none" w:sz="0" w:space="0" w:color="auto"/>
      </w:divBdr>
      <w:divsChild>
        <w:div w:id="338428754">
          <w:marLeft w:val="0"/>
          <w:marRight w:val="0"/>
          <w:marTop w:val="0"/>
          <w:marBottom w:val="0"/>
          <w:divBdr>
            <w:top w:val="none" w:sz="0" w:space="0" w:color="auto"/>
            <w:left w:val="none" w:sz="0" w:space="0" w:color="auto"/>
            <w:bottom w:val="none" w:sz="0" w:space="0" w:color="auto"/>
            <w:right w:val="none" w:sz="0" w:space="0" w:color="auto"/>
          </w:divBdr>
          <w:divsChild>
            <w:div w:id="970356838">
              <w:marLeft w:val="0"/>
              <w:marRight w:val="0"/>
              <w:marTop w:val="0"/>
              <w:marBottom w:val="0"/>
              <w:divBdr>
                <w:top w:val="none" w:sz="0" w:space="0" w:color="auto"/>
                <w:left w:val="none" w:sz="0" w:space="0" w:color="auto"/>
                <w:bottom w:val="none" w:sz="0" w:space="0" w:color="auto"/>
                <w:right w:val="none" w:sz="0" w:space="0" w:color="auto"/>
              </w:divBdr>
              <w:divsChild>
                <w:div w:id="205468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762847">
      <w:bodyDiv w:val="1"/>
      <w:marLeft w:val="0"/>
      <w:marRight w:val="0"/>
      <w:marTop w:val="0"/>
      <w:marBottom w:val="0"/>
      <w:divBdr>
        <w:top w:val="none" w:sz="0" w:space="0" w:color="auto"/>
        <w:left w:val="none" w:sz="0" w:space="0" w:color="auto"/>
        <w:bottom w:val="none" w:sz="0" w:space="0" w:color="auto"/>
        <w:right w:val="none" w:sz="0" w:space="0" w:color="auto"/>
      </w:divBdr>
      <w:divsChild>
        <w:div w:id="1226793977">
          <w:marLeft w:val="0"/>
          <w:marRight w:val="0"/>
          <w:marTop w:val="0"/>
          <w:marBottom w:val="0"/>
          <w:divBdr>
            <w:top w:val="none" w:sz="0" w:space="0" w:color="auto"/>
            <w:left w:val="none" w:sz="0" w:space="0" w:color="auto"/>
            <w:bottom w:val="none" w:sz="0" w:space="0" w:color="auto"/>
            <w:right w:val="none" w:sz="0" w:space="0" w:color="auto"/>
          </w:divBdr>
          <w:divsChild>
            <w:div w:id="1577517718">
              <w:marLeft w:val="0"/>
              <w:marRight w:val="0"/>
              <w:marTop w:val="0"/>
              <w:marBottom w:val="0"/>
              <w:divBdr>
                <w:top w:val="none" w:sz="0" w:space="0" w:color="auto"/>
                <w:left w:val="none" w:sz="0" w:space="0" w:color="auto"/>
                <w:bottom w:val="none" w:sz="0" w:space="0" w:color="auto"/>
                <w:right w:val="none" w:sz="0" w:space="0" w:color="auto"/>
              </w:divBdr>
              <w:divsChild>
                <w:div w:id="69943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589524">
      <w:bodyDiv w:val="1"/>
      <w:marLeft w:val="0"/>
      <w:marRight w:val="0"/>
      <w:marTop w:val="0"/>
      <w:marBottom w:val="0"/>
      <w:divBdr>
        <w:top w:val="none" w:sz="0" w:space="0" w:color="auto"/>
        <w:left w:val="none" w:sz="0" w:space="0" w:color="auto"/>
        <w:bottom w:val="none" w:sz="0" w:space="0" w:color="auto"/>
        <w:right w:val="none" w:sz="0" w:space="0" w:color="auto"/>
      </w:divBdr>
    </w:div>
    <w:div w:id="1925609210">
      <w:bodyDiv w:val="1"/>
      <w:marLeft w:val="0"/>
      <w:marRight w:val="0"/>
      <w:marTop w:val="0"/>
      <w:marBottom w:val="0"/>
      <w:divBdr>
        <w:top w:val="none" w:sz="0" w:space="0" w:color="auto"/>
        <w:left w:val="none" w:sz="0" w:space="0" w:color="auto"/>
        <w:bottom w:val="none" w:sz="0" w:space="0" w:color="auto"/>
        <w:right w:val="none" w:sz="0" w:space="0" w:color="auto"/>
      </w:divBdr>
    </w:div>
    <w:div w:id="2080443324">
      <w:bodyDiv w:val="1"/>
      <w:marLeft w:val="0"/>
      <w:marRight w:val="0"/>
      <w:marTop w:val="0"/>
      <w:marBottom w:val="0"/>
      <w:divBdr>
        <w:top w:val="none" w:sz="0" w:space="0" w:color="auto"/>
        <w:left w:val="none" w:sz="0" w:space="0" w:color="auto"/>
        <w:bottom w:val="none" w:sz="0" w:space="0" w:color="auto"/>
        <w:right w:val="none" w:sz="0" w:space="0" w:color="auto"/>
      </w:divBdr>
    </w:div>
    <w:div w:id="2141722634">
      <w:bodyDiv w:val="1"/>
      <w:marLeft w:val="0"/>
      <w:marRight w:val="0"/>
      <w:marTop w:val="0"/>
      <w:marBottom w:val="0"/>
      <w:divBdr>
        <w:top w:val="none" w:sz="0" w:space="0" w:color="auto"/>
        <w:left w:val="none" w:sz="0" w:space="0" w:color="auto"/>
        <w:bottom w:val="none" w:sz="0" w:space="0" w:color="auto"/>
        <w:right w:val="none" w:sz="0" w:space="0" w:color="auto"/>
      </w:divBdr>
      <w:divsChild>
        <w:div w:id="907957571">
          <w:marLeft w:val="0"/>
          <w:marRight w:val="0"/>
          <w:marTop w:val="0"/>
          <w:marBottom w:val="0"/>
          <w:divBdr>
            <w:top w:val="none" w:sz="0" w:space="0" w:color="auto"/>
            <w:left w:val="none" w:sz="0" w:space="0" w:color="auto"/>
            <w:bottom w:val="none" w:sz="0" w:space="0" w:color="auto"/>
            <w:right w:val="none" w:sz="0" w:space="0" w:color="auto"/>
          </w:divBdr>
          <w:divsChild>
            <w:div w:id="150487419">
              <w:marLeft w:val="0"/>
              <w:marRight w:val="0"/>
              <w:marTop w:val="0"/>
              <w:marBottom w:val="0"/>
              <w:divBdr>
                <w:top w:val="none" w:sz="0" w:space="0" w:color="auto"/>
                <w:left w:val="none" w:sz="0" w:space="0" w:color="auto"/>
                <w:bottom w:val="none" w:sz="0" w:space="0" w:color="auto"/>
                <w:right w:val="none" w:sz="0" w:space="0" w:color="auto"/>
              </w:divBdr>
              <w:divsChild>
                <w:div w:id="156344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02ED0-D049-4CC5-9379-271A06CD4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9949</Words>
  <Characters>113713</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Smith</dc:creator>
  <cp:keywords/>
  <dc:description/>
  <cp:lastModifiedBy>Jessica Smith</cp:lastModifiedBy>
  <cp:revision>3</cp:revision>
  <dcterms:created xsi:type="dcterms:W3CDTF">2024-10-11T10:31:00Z</dcterms:created>
  <dcterms:modified xsi:type="dcterms:W3CDTF">2024-10-1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BLOaPN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